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77A42" w14:textId="77777777" w:rsidR="004C6ABF" w:rsidRDefault="004C6ABF" w:rsidP="00602118">
      <w:pPr>
        <w:pStyle w:val="MainTitle"/>
      </w:pPr>
      <w:bookmarkStart w:id="0" w:name="_GoBack"/>
      <w:bookmarkEnd w:id="0"/>
      <w:r>
        <w:t>Review of the a</w:t>
      </w:r>
      <w:r w:rsidR="00602118">
        <w:t xml:space="preserve">ge </w:t>
      </w:r>
      <w:r>
        <w:t>of</w:t>
      </w:r>
    </w:p>
    <w:p w14:paraId="657DC557" w14:textId="7909EE1C" w:rsidR="00A355F9" w:rsidRDefault="007E3F81" w:rsidP="00602118">
      <w:pPr>
        <w:pStyle w:val="MainTitle"/>
      </w:pPr>
      <w:r>
        <w:t>c</w:t>
      </w:r>
      <w:r w:rsidR="00602118">
        <w:t xml:space="preserve">riminal </w:t>
      </w:r>
      <w:r>
        <w:t>r</w:t>
      </w:r>
      <w:r w:rsidR="00602118">
        <w:t>esponsibility</w:t>
      </w:r>
    </w:p>
    <w:p w14:paraId="250881C9" w14:textId="1248250D" w:rsidR="00817C73" w:rsidRPr="004A351F" w:rsidRDefault="00C86324" w:rsidP="004A351F">
      <w:pPr>
        <w:pStyle w:val="Date"/>
        <w:rPr>
          <w:color w:val="2E74B5" w:themeColor="accent1" w:themeShade="BF"/>
          <w:sz w:val="28"/>
        </w:rPr>
      </w:pPr>
      <w:bookmarkStart w:id="1" w:name="_Toc525894097"/>
      <w:r w:rsidRPr="004A351F">
        <w:rPr>
          <w:color w:val="2E74B5" w:themeColor="accent1" w:themeShade="BF"/>
          <w:sz w:val="28"/>
        </w:rPr>
        <w:t xml:space="preserve">Submission to the </w:t>
      </w:r>
      <w:bookmarkEnd w:id="1"/>
      <w:r w:rsidR="004C6ABF">
        <w:rPr>
          <w:color w:val="2E74B5" w:themeColor="accent1" w:themeShade="BF"/>
          <w:sz w:val="28"/>
        </w:rPr>
        <w:t xml:space="preserve">Council of Attorneys-General Age of Criminal Responsibility Working Group </w:t>
      </w:r>
    </w:p>
    <w:p w14:paraId="5267B411" w14:textId="61D53459" w:rsidR="00F220A5" w:rsidRPr="00817C73" w:rsidRDefault="004C6ABF" w:rsidP="00F220A5">
      <w:pPr>
        <w:pStyle w:val="Date"/>
      </w:pPr>
      <w:r>
        <w:t>2</w:t>
      </w:r>
      <w:r w:rsidR="00A46B1C">
        <w:t>6</w:t>
      </w:r>
      <w:r>
        <w:t xml:space="preserve"> February 2020</w:t>
      </w:r>
    </w:p>
    <w:p w14:paraId="6F73C4EB" w14:textId="77777777" w:rsidR="00AC636D" w:rsidRDefault="00AC636D" w:rsidP="00AC636D"/>
    <w:p w14:paraId="475655EB" w14:textId="77777777" w:rsidR="009E4BD0" w:rsidRPr="00AC636D" w:rsidRDefault="009E4BD0" w:rsidP="000E4837">
      <w:pPr>
        <w:pStyle w:val="Subtitle"/>
        <w:sectPr w:rsidR="009E4BD0" w:rsidRPr="00AC636D" w:rsidSect="00AC636D">
          <w:headerReference w:type="even" r:id="rId14"/>
          <w:headerReference w:type="default" r:id="rId15"/>
          <w:headerReference w:type="first" r:id="rId16"/>
          <w:footerReference w:type="first" r:id="rId17"/>
          <w:type w:val="continuous"/>
          <w:pgSz w:w="11906" w:h="16838" w:code="9"/>
          <w:pgMar w:top="228" w:right="1700" w:bottom="1134" w:left="1418" w:header="277" w:footer="1361" w:gutter="0"/>
          <w:pgNumType w:start="2"/>
          <w:cols w:space="708"/>
          <w:titlePg/>
          <w:docGrid w:linePitch="360"/>
        </w:sectPr>
      </w:pPr>
    </w:p>
    <w:bookmarkStart w:id="2" w:name="_Toc209316062"/>
    <w:bookmarkEnd w:id="2"/>
    <w:p w14:paraId="3398269D" w14:textId="188BFC76" w:rsidR="00C874B2" w:rsidRDefault="000E4837">
      <w:pPr>
        <w:pStyle w:val="TOC1"/>
        <w:rPr>
          <w:rFonts w:asciiTheme="minorHAnsi" w:eastAsiaTheme="minorEastAsia" w:hAnsiTheme="minorHAnsi" w:cstheme="minorBidi"/>
          <w:b w:val="0"/>
          <w:sz w:val="22"/>
          <w:szCs w:val="22"/>
        </w:rPr>
      </w:pPr>
      <w:r>
        <w:rPr>
          <w:b w:val="0"/>
        </w:rPr>
        <w:lastRenderedPageBreak/>
        <w:fldChar w:fldCharType="begin"/>
      </w:r>
      <w:r>
        <w:rPr>
          <w:b w:val="0"/>
        </w:rPr>
        <w:instrText xml:space="preserve"> TOC \o "1-3" \h \z \u </w:instrText>
      </w:r>
      <w:r>
        <w:rPr>
          <w:b w:val="0"/>
        </w:rPr>
        <w:fldChar w:fldCharType="separate"/>
      </w:r>
      <w:hyperlink w:anchor="_Toc33622189" w:history="1">
        <w:r w:rsidR="00C874B2" w:rsidRPr="00A13489">
          <w:rPr>
            <w:rStyle w:val="Hyperlink"/>
          </w:rPr>
          <w:t>1</w:t>
        </w:r>
        <w:r w:rsidR="00C874B2">
          <w:rPr>
            <w:rFonts w:asciiTheme="minorHAnsi" w:eastAsiaTheme="minorEastAsia" w:hAnsiTheme="minorHAnsi" w:cstheme="minorBidi"/>
            <w:b w:val="0"/>
            <w:sz w:val="22"/>
            <w:szCs w:val="22"/>
          </w:rPr>
          <w:tab/>
        </w:r>
        <w:r w:rsidR="00C874B2" w:rsidRPr="00A13489">
          <w:rPr>
            <w:rStyle w:val="Hyperlink"/>
          </w:rPr>
          <w:t>Introduction</w:t>
        </w:r>
        <w:r w:rsidR="00C874B2">
          <w:rPr>
            <w:webHidden/>
          </w:rPr>
          <w:tab/>
        </w:r>
        <w:r w:rsidR="00C874B2">
          <w:rPr>
            <w:webHidden/>
          </w:rPr>
          <w:fldChar w:fldCharType="begin"/>
        </w:r>
        <w:r w:rsidR="00C874B2">
          <w:rPr>
            <w:webHidden/>
          </w:rPr>
          <w:instrText xml:space="preserve"> PAGEREF _Toc33622189 \h </w:instrText>
        </w:r>
        <w:r w:rsidR="00C874B2">
          <w:rPr>
            <w:webHidden/>
          </w:rPr>
        </w:r>
        <w:r w:rsidR="00C874B2">
          <w:rPr>
            <w:webHidden/>
          </w:rPr>
          <w:fldChar w:fldCharType="separate"/>
        </w:r>
        <w:r w:rsidR="00EB2B86">
          <w:rPr>
            <w:webHidden/>
          </w:rPr>
          <w:t>3</w:t>
        </w:r>
        <w:r w:rsidR="00C874B2">
          <w:rPr>
            <w:webHidden/>
          </w:rPr>
          <w:fldChar w:fldCharType="end"/>
        </w:r>
      </w:hyperlink>
    </w:p>
    <w:p w14:paraId="6F0E1971" w14:textId="26B9D284" w:rsidR="00C874B2" w:rsidRDefault="00E301F5">
      <w:pPr>
        <w:pStyle w:val="TOC1"/>
        <w:rPr>
          <w:rFonts w:asciiTheme="minorHAnsi" w:eastAsiaTheme="minorEastAsia" w:hAnsiTheme="minorHAnsi" w:cstheme="minorBidi"/>
          <w:b w:val="0"/>
          <w:sz w:val="22"/>
          <w:szCs w:val="22"/>
        </w:rPr>
      </w:pPr>
      <w:hyperlink w:anchor="_Toc33622190" w:history="1">
        <w:r w:rsidR="00C874B2" w:rsidRPr="00A13489">
          <w:rPr>
            <w:rStyle w:val="Hyperlink"/>
          </w:rPr>
          <w:t>2</w:t>
        </w:r>
        <w:r w:rsidR="00C874B2">
          <w:rPr>
            <w:rFonts w:asciiTheme="minorHAnsi" w:eastAsiaTheme="minorEastAsia" w:hAnsiTheme="minorHAnsi" w:cstheme="minorBidi"/>
            <w:b w:val="0"/>
            <w:sz w:val="22"/>
            <w:szCs w:val="22"/>
          </w:rPr>
          <w:tab/>
        </w:r>
        <w:r w:rsidR="00C874B2" w:rsidRPr="00A13489">
          <w:rPr>
            <w:rStyle w:val="Hyperlink"/>
          </w:rPr>
          <w:t>Recommendations</w:t>
        </w:r>
        <w:r w:rsidR="00C874B2">
          <w:rPr>
            <w:webHidden/>
          </w:rPr>
          <w:tab/>
        </w:r>
        <w:r w:rsidR="00C874B2">
          <w:rPr>
            <w:webHidden/>
          </w:rPr>
          <w:fldChar w:fldCharType="begin"/>
        </w:r>
        <w:r w:rsidR="00C874B2">
          <w:rPr>
            <w:webHidden/>
          </w:rPr>
          <w:instrText xml:space="preserve"> PAGEREF _Toc33622190 \h </w:instrText>
        </w:r>
        <w:r w:rsidR="00C874B2">
          <w:rPr>
            <w:webHidden/>
          </w:rPr>
        </w:r>
        <w:r w:rsidR="00C874B2">
          <w:rPr>
            <w:webHidden/>
          </w:rPr>
          <w:fldChar w:fldCharType="separate"/>
        </w:r>
        <w:r w:rsidR="00EB2B86">
          <w:rPr>
            <w:webHidden/>
          </w:rPr>
          <w:t>4</w:t>
        </w:r>
        <w:r w:rsidR="00C874B2">
          <w:rPr>
            <w:webHidden/>
          </w:rPr>
          <w:fldChar w:fldCharType="end"/>
        </w:r>
      </w:hyperlink>
    </w:p>
    <w:p w14:paraId="0AF2FE0A" w14:textId="11045D24" w:rsidR="00C874B2" w:rsidRDefault="00E301F5">
      <w:pPr>
        <w:pStyle w:val="TOC1"/>
        <w:rPr>
          <w:rFonts w:asciiTheme="minorHAnsi" w:eastAsiaTheme="minorEastAsia" w:hAnsiTheme="minorHAnsi" w:cstheme="minorBidi"/>
          <w:b w:val="0"/>
          <w:sz w:val="22"/>
          <w:szCs w:val="22"/>
        </w:rPr>
      </w:pPr>
      <w:hyperlink w:anchor="_Toc33622191" w:history="1">
        <w:r w:rsidR="00C874B2" w:rsidRPr="00A13489">
          <w:rPr>
            <w:rStyle w:val="Hyperlink"/>
          </w:rPr>
          <w:t>3</w:t>
        </w:r>
        <w:r w:rsidR="00C874B2">
          <w:rPr>
            <w:rFonts w:asciiTheme="minorHAnsi" w:eastAsiaTheme="minorEastAsia" w:hAnsiTheme="minorHAnsi" w:cstheme="minorBidi"/>
            <w:b w:val="0"/>
            <w:sz w:val="22"/>
            <w:szCs w:val="22"/>
          </w:rPr>
          <w:tab/>
        </w:r>
        <w:r w:rsidR="00C874B2" w:rsidRPr="00A13489">
          <w:rPr>
            <w:rStyle w:val="Hyperlink"/>
          </w:rPr>
          <w:t>International human rights law</w:t>
        </w:r>
        <w:r w:rsidR="00C874B2">
          <w:rPr>
            <w:webHidden/>
          </w:rPr>
          <w:tab/>
        </w:r>
        <w:r w:rsidR="00C874B2">
          <w:rPr>
            <w:webHidden/>
          </w:rPr>
          <w:fldChar w:fldCharType="begin"/>
        </w:r>
        <w:r w:rsidR="00C874B2">
          <w:rPr>
            <w:webHidden/>
          </w:rPr>
          <w:instrText xml:space="preserve"> PAGEREF _Toc33622191 \h </w:instrText>
        </w:r>
        <w:r w:rsidR="00C874B2">
          <w:rPr>
            <w:webHidden/>
          </w:rPr>
        </w:r>
        <w:r w:rsidR="00C874B2">
          <w:rPr>
            <w:webHidden/>
          </w:rPr>
          <w:fldChar w:fldCharType="separate"/>
        </w:r>
        <w:r w:rsidR="00EB2B86">
          <w:rPr>
            <w:webHidden/>
          </w:rPr>
          <w:t>4</w:t>
        </w:r>
        <w:r w:rsidR="00C874B2">
          <w:rPr>
            <w:webHidden/>
          </w:rPr>
          <w:fldChar w:fldCharType="end"/>
        </w:r>
      </w:hyperlink>
    </w:p>
    <w:p w14:paraId="27086E05" w14:textId="194F2B45" w:rsidR="00C874B2" w:rsidRDefault="00E301F5">
      <w:pPr>
        <w:pStyle w:val="TOC1"/>
        <w:rPr>
          <w:rFonts w:asciiTheme="minorHAnsi" w:eastAsiaTheme="minorEastAsia" w:hAnsiTheme="minorHAnsi" w:cstheme="minorBidi"/>
          <w:b w:val="0"/>
          <w:sz w:val="22"/>
          <w:szCs w:val="22"/>
        </w:rPr>
      </w:pPr>
      <w:hyperlink w:anchor="_Toc33622192" w:history="1">
        <w:r w:rsidR="00C874B2" w:rsidRPr="00A13489">
          <w:rPr>
            <w:rStyle w:val="Hyperlink"/>
          </w:rPr>
          <w:t>4</w:t>
        </w:r>
        <w:r w:rsidR="00C874B2">
          <w:rPr>
            <w:rFonts w:asciiTheme="minorHAnsi" w:eastAsiaTheme="minorEastAsia" w:hAnsiTheme="minorHAnsi" w:cstheme="minorBidi"/>
            <w:b w:val="0"/>
            <w:sz w:val="22"/>
            <w:szCs w:val="22"/>
          </w:rPr>
          <w:tab/>
        </w:r>
        <w:r w:rsidR="00C874B2" w:rsidRPr="00A13489">
          <w:rPr>
            <w:rStyle w:val="Hyperlink"/>
          </w:rPr>
          <w:t>Reasons for raising the minimum age of criminal responsibility</w:t>
        </w:r>
        <w:r w:rsidR="00C874B2">
          <w:rPr>
            <w:webHidden/>
          </w:rPr>
          <w:tab/>
        </w:r>
        <w:r w:rsidR="00C874B2">
          <w:rPr>
            <w:webHidden/>
          </w:rPr>
          <w:fldChar w:fldCharType="begin"/>
        </w:r>
        <w:r w:rsidR="00C874B2">
          <w:rPr>
            <w:webHidden/>
          </w:rPr>
          <w:instrText xml:space="preserve"> PAGEREF _Toc33622192 \h </w:instrText>
        </w:r>
        <w:r w:rsidR="00C874B2">
          <w:rPr>
            <w:webHidden/>
          </w:rPr>
        </w:r>
        <w:r w:rsidR="00C874B2">
          <w:rPr>
            <w:webHidden/>
          </w:rPr>
          <w:fldChar w:fldCharType="separate"/>
        </w:r>
        <w:r w:rsidR="00EB2B86">
          <w:rPr>
            <w:webHidden/>
          </w:rPr>
          <w:t>6</w:t>
        </w:r>
        <w:r w:rsidR="00C874B2">
          <w:rPr>
            <w:webHidden/>
          </w:rPr>
          <w:fldChar w:fldCharType="end"/>
        </w:r>
      </w:hyperlink>
    </w:p>
    <w:p w14:paraId="09718BFD" w14:textId="4415147B" w:rsidR="00C874B2" w:rsidRDefault="00E301F5">
      <w:pPr>
        <w:pStyle w:val="TOC2"/>
        <w:rPr>
          <w:rFonts w:asciiTheme="minorHAnsi" w:eastAsiaTheme="minorEastAsia" w:hAnsiTheme="minorHAnsi" w:cstheme="minorBidi"/>
          <w:b w:val="0"/>
          <w:i w:val="0"/>
          <w:sz w:val="22"/>
          <w:szCs w:val="22"/>
        </w:rPr>
      </w:pPr>
      <w:hyperlink w:anchor="_Toc33622193" w:history="1">
        <w:r w:rsidR="00C874B2" w:rsidRPr="00A13489">
          <w:rPr>
            <w:rStyle w:val="Hyperlink"/>
          </w:rPr>
          <w:t>4.1</w:t>
        </w:r>
        <w:r w:rsidR="00C874B2">
          <w:rPr>
            <w:rFonts w:asciiTheme="minorHAnsi" w:eastAsiaTheme="minorEastAsia" w:hAnsiTheme="minorHAnsi" w:cstheme="minorBidi"/>
            <w:b w:val="0"/>
            <w:i w:val="0"/>
            <w:sz w:val="22"/>
            <w:szCs w:val="22"/>
          </w:rPr>
          <w:tab/>
        </w:r>
        <w:r w:rsidR="00C874B2" w:rsidRPr="00A13489">
          <w:rPr>
            <w:rStyle w:val="Hyperlink"/>
          </w:rPr>
          <w:t>Most child offenders have disadvantaged backgrounds and complex needs</w:t>
        </w:r>
        <w:r w:rsidR="00C874B2">
          <w:rPr>
            <w:webHidden/>
          </w:rPr>
          <w:tab/>
        </w:r>
        <w:r w:rsidR="00C874B2">
          <w:rPr>
            <w:webHidden/>
          </w:rPr>
          <w:fldChar w:fldCharType="begin"/>
        </w:r>
        <w:r w:rsidR="00C874B2">
          <w:rPr>
            <w:webHidden/>
          </w:rPr>
          <w:instrText xml:space="preserve"> PAGEREF _Toc33622193 \h </w:instrText>
        </w:r>
        <w:r w:rsidR="00C874B2">
          <w:rPr>
            <w:webHidden/>
          </w:rPr>
        </w:r>
        <w:r w:rsidR="00C874B2">
          <w:rPr>
            <w:webHidden/>
          </w:rPr>
          <w:fldChar w:fldCharType="separate"/>
        </w:r>
        <w:r w:rsidR="00EB2B86">
          <w:rPr>
            <w:webHidden/>
          </w:rPr>
          <w:t>6</w:t>
        </w:r>
        <w:r w:rsidR="00C874B2">
          <w:rPr>
            <w:webHidden/>
          </w:rPr>
          <w:fldChar w:fldCharType="end"/>
        </w:r>
      </w:hyperlink>
    </w:p>
    <w:p w14:paraId="6414180A" w14:textId="08E694B8" w:rsidR="00C874B2" w:rsidRDefault="00E301F5">
      <w:pPr>
        <w:pStyle w:val="TOC2"/>
        <w:rPr>
          <w:rFonts w:asciiTheme="minorHAnsi" w:eastAsiaTheme="minorEastAsia" w:hAnsiTheme="minorHAnsi" w:cstheme="minorBidi"/>
          <w:b w:val="0"/>
          <w:i w:val="0"/>
          <w:sz w:val="22"/>
          <w:szCs w:val="22"/>
        </w:rPr>
      </w:pPr>
      <w:hyperlink w:anchor="_Toc33622194" w:history="1">
        <w:r w:rsidR="00C874B2" w:rsidRPr="00A13489">
          <w:rPr>
            <w:rStyle w:val="Hyperlink"/>
          </w:rPr>
          <w:t>4.2</w:t>
        </w:r>
        <w:r w:rsidR="00C874B2">
          <w:rPr>
            <w:rFonts w:asciiTheme="minorHAnsi" w:eastAsiaTheme="minorEastAsia" w:hAnsiTheme="minorHAnsi" w:cstheme="minorBidi"/>
            <w:b w:val="0"/>
            <w:i w:val="0"/>
            <w:sz w:val="22"/>
            <w:szCs w:val="22"/>
          </w:rPr>
          <w:tab/>
        </w:r>
        <w:r w:rsidR="00C874B2" w:rsidRPr="00A13489">
          <w:rPr>
            <w:rStyle w:val="Hyperlink"/>
          </w:rPr>
          <w:t>Aboriginal and Torres Strait Islander children are overrepresented in the younger youth justice population</w:t>
        </w:r>
        <w:r w:rsidR="00C874B2">
          <w:rPr>
            <w:webHidden/>
          </w:rPr>
          <w:tab/>
        </w:r>
        <w:r w:rsidR="00C874B2">
          <w:rPr>
            <w:webHidden/>
          </w:rPr>
          <w:fldChar w:fldCharType="begin"/>
        </w:r>
        <w:r w:rsidR="00C874B2">
          <w:rPr>
            <w:webHidden/>
          </w:rPr>
          <w:instrText xml:space="preserve"> PAGEREF _Toc33622194 \h </w:instrText>
        </w:r>
        <w:r w:rsidR="00C874B2">
          <w:rPr>
            <w:webHidden/>
          </w:rPr>
        </w:r>
        <w:r w:rsidR="00C874B2">
          <w:rPr>
            <w:webHidden/>
          </w:rPr>
          <w:fldChar w:fldCharType="separate"/>
        </w:r>
        <w:r w:rsidR="00EB2B86">
          <w:rPr>
            <w:webHidden/>
          </w:rPr>
          <w:t>8</w:t>
        </w:r>
        <w:r w:rsidR="00C874B2">
          <w:rPr>
            <w:webHidden/>
          </w:rPr>
          <w:fldChar w:fldCharType="end"/>
        </w:r>
      </w:hyperlink>
    </w:p>
    <w:p w14:paraId="71EB1B23" w14:textId="18D12D6D" w:rsidR="00C874B2" w:rsidRDefault="00E301F5">
      <w:pPr>
        <w:pStyle w:val="TOC2"/>
        <w:rPr>
          <w:rFonts w:asciiTheme="minorHAnsi" w:eastAsiaTheme="minorEastAsia" w:hAnsiTheme="minorHAnsi" w:cstheme="minorBidi"/>
          <w:b w:val="0"/>
          <w:i w:val="0"/>
          <w:sz w:val="22"/>
          <w:szCs w:val="22"/>
        </w:rPr>
      </w:pPr>
      <w:hyperlink w:anchor="_Toc33622195" w:history="1">
        <w:r w:rsidR="00C874B2" w:rsidRPr="00A13489">
          <w:rPr>
            <w:rStyle w:val="Hyperlink"/>
          </w:rPr>
          <w:t>4.3</w:t>
        </w:r>
        <w:r w:rsidR="00C874B2">
          <w:rPr>
            <w:rFonts w:asciiTheme="minorHAnsi" w:eastAsiaTheme="minorEastAsia" w:hAnsiTheme="minorHAnsi" w:cstheme="minorBidi"/>
            <w:b w:val="0"/>
            <w:i w:val="0"/>
            <w:sz w:val="22"/>
            <w:szCs w:val="22"/>
          </w:rPr>
          <w:tab/>
        </w:r>
        <w:r w:rsidR="00C874B2" w:rsidRPr="00A13489">
          <w:rPr>
            <w:rStyle w:val="Hyperlink"/>
          </w:rPr>
          <w:t>Children have not developed the requisite level of maturity by 14 years</w:t>
        </w:r>
        <w:r w:rsidR="00C874B2">
          <w:rPr>
            <w:webHidden/>
          </w:rPr>
          <w:tab/>
        </w:r>
        <w:r w:rsidR="00C874B2">
          <w:rPr>
            <w:webHidden/>
          </w:rPr>
          <w:fldChar w:fldCharType="begin"/>
        </w:r>
        <w:r w:rsidR="00C874B2">
          <w:rPr>
            <w:webHidden/>
          </w:rPr>
          <w:instrText xml:space="preserve"> PAGEREF _Toc33622195 \h </w:instrText>
        </w:r>
        <w:r w:rsidR="00C874B2">
          <w:rPr>
            <w:webHidden/>
          </w:rPr>
        </w:r>
        <w:r w:rsidR="00C874B2">
          <w:rPr>
            <w:webHidden/>
          </w:rPr>
          <w:fldChar w:fldCharType="separate"/>
        </w:r>
        <w:r w:rsidR="00EB2B86">
          <w:rPr>
            <w:webHidden/>
          </w:rPr>
          <w:t>10</w:t>
        </w:r>
        <w:r w:rsidR="00C874B2">
          <w:rPr>
            <w:webHidden/>
          </w:rPr>
          <w:fldChar w:fldCharType="end"/>
        </w:r>
      </w:hyperlink>
    </w:p>
    <w:p w14:paraId="637CEFF2" w14:textId="453E5858" w:rsidR="00C874B2" w:rsidRDefault="00E301F5">
      <w:pPr>
        <w:pStyle w:val="TOC2"/>
        <w:rPr>
          <w:rFonts w:asciiTheme="minorHAnsi" w:eastAsiaTheme="minorEastAsia" w:hAnsiTheme="minorHAnsi" w:cstheme="minorBidi"/>
          <w:b w:val="0"/>
          <w:i w:val="0"/>
          <w:sz w:val="22"/>
          <w:szCs w:val="22"/>
        </w:rPr>
      </w:pPr>
      <w:hyperlink w:anchor="_Toc33622196" w:history="1">
        <w:r w:rsidR="00C874B2" w:rsidRPr="00A13489">
          <w:rPr>
            <w:rStyle w:val="Hyperlink"/>
          </w:rPr>
          <w:t>4.4</w:t>
        </w:r>
        <w:r w:rsidR="00C874B2">
          <w:rPr>
            <w:rFonts w:asciiTheme="minorHAnsi" w:eastAsiaTheme="minorEastAsia" w:hAnsiTheme="minorHAnsi" w:cstheme="minorBidi"/>
            <w:b w:val="0"/>
            <w:i w:val="0"/>
            <w:sz w:val="22"/>
            <w:szCs w:val="22"/>
          </w:rPr>
          <w:tab/>
        </w:r>
        <w:r w:rsidR="00C874B2" w:rsidRPr="00A13489">
          <w:rPr>
            <w:rStyle w:val="Hyperlink"/>
          </w:rPr>
          <w:t>Younger cohorts commit less serious offences</w:t>
        </w:r>
        <w:r w:rsidR="00C874B2">
          <w:rPr>
            <w:webHidden/>
          </w:rPr>
          <w:tab/>
        </w:r>
        <w:r w:rsidR="00C874B2">
          <w:rPr>
            <w:webHidden/>
          </w:rPr>
          <w:fldChar w:fldCharType="begin"/>
        </w:r>
        <w:r w:rsidR="00C874B2">
          <w:rPr>
            <w:webHidden/>
          </w:rPr>
          <w:instrText xml:space="preserve"> PAGEREF _Toc33622196 \h </w:instrText>
        </w:r>
        <w:r w:rsidR="00C874B2">
          <w:rPr>
            <w:webHidden/>
          </w:rPr>
        </w:r>
        <w:r w:rsidR="00C874B2">
          <w:rPr>
            <w:webHidden/>
          </w:rPr>
          <w:fldChar w:fldCharType="separate"/>
        </w:r>
        <w:r w:rsidR="00EB2B86">
          <w:rPr>
            <w:webHidden/>
          </w:rPr>
          <w:t>10</w:t>
        </w:r>
        <w:r w:rsidR="00C874B2">
          <w:rPr>
            <w:webHidden/>
          </w:rPr>
          <w:fldChar w:fldCharType="end"/>
        </w:r>
      </w:hyperlink>
    </w:p>
    <w:p w14:paraId="4B0DF5D9" w14:textId="5F522351" w:rsidR="00C874B2" w:rsidRDefault="00E301F5">
      <w:pPr>
        <w:pStyle w:val="TOC2"/>
        <w:rPr>
          <w:rFonts w:asciiTheme="minorHAnsi" w:eastAsiaTheme="minorEastAsia" w:hAnsiTheme="minorHAnsi" w:cstheme="minorBidi"/>
          <w:b w:val="0"/>
          <w:i w:val="0"/>
          <w:sz w:val="22"/>
          <w:szCs w:val="22"/>
        </w:rPr>
      </w:pPr>
      <w:hyperlink w:anchor="_Toc33622197" w:history="1">
        <w:r w:rsidR="00C874B2" w:rsidRPr="00A13489">
          <w:rPr>
            <w:rStyle w:val="Hyperlink"/>
          </w:rPr>
          <w:t>4.5</w:t>
        </w:r>
        <w:r w:rsidR="00C874B2">
          <w:rPr>
            <w:rFonts w:asciiTheme="minorHAnsi" w:eastAsiaTheme="minorEastAsia" w:hAnsiTheme="minorHAnsi" w:cstheme="minorBidi"/>
            <w:b w:val="0"/>
            <w:i w:val="0"/>
            <w:sz w:val="22"/>
            <w:szCs w:val="22"/>
          </w:rPr>
          <w:tab/>
        </w:r>
        <w:r w:rsidR="00C874B2" w:rsidRPr="00A13489">
          <w:rPr>
            <w:rStyle w:val="Hyperlink"/>
          </w:rPr>
          <w:t>Younger cohorts are more likely to reoffend if they encounter the justice system</w:t>
        </w:r>
        <w:r w:rsidR="00C874B2">
          <w:rPr>
            <w:webHidden/>
          </w:rPr>
          <w:tab/>
        </w:r>
        <w:r w:rsidR="00C874B2">
          <w:rPr>
            <w:webHidden/>
          </w:rPr>
          <w:fldChar w:fldCharType="begin"/>
        </w:r>
        <w:r w:rsidR="00C874B2">
          <w:rPr>
            <w:webHidden/>
          </w:rPr>
          <w:instrText xml:space="preserve"> PAGEREF _Toc33622197 \h </w:instrText>
        </w:r>
        <w:r w:rsidR="00C874B2">
          <w:rPr>
            <w:webHidden/>
          </w:rPr>
        </w:r>
        <w:r w:rsidR="00C874B2">
          <w:rPr>
            <w:webHidden/>
          </w:rPr>
          <w:fldChar w:fldCharType="separate"/>
        </w:r>
        <w:r w:rsidR="00EB2B86">
          <w:rPr>
            <w:webHidden/>
          </w:rPr>
          <w:t>11</w:t>
        </w:r>
        <w:r w:rsidR="00C874B2">
          <w:rPr>
            <w:webHidden/>
          </w:rPr>
          <w:fldChar w:fldCharType="end"/>
        </w:r>
      </w:hyperlink>
    </w:p>
    <w:p w14:paraId="719D64FD" w14:textId="426C1699" w:rsidR="00C874B2" w:rsidRDefault="00E301F5">
      <w:pPr>
        <w:pStyle w:val="TOC2"/>
        <w:rPr>
          <w:rFonts w:asciiTheme="minorHAnsi" w:eastAsiaTheme="minorEastAsia" w:hAnsiTheme="minorHAnsi" w:cstheme="minorBidi"/>
          <w:b w:val="0"/>
          <w:i w:val="0"/>
          <w:sz w:val="22"/>
          <w:szCs w:val="22"/>
        </w:rPr>
      </w:pPr>
      <w:hyperlink w:anchor="_Toc33622198" w:history="1">
        <w:r w:rsidR="00C874B2" w:rsidRPr="00A13489">
          <w:rPr>
            <w:rStyle w:val="Hyperlink"/>
          </w:rPr>
          <w:t>4.6</w:t>
        </w:r>
        <w:r w:rsidR="00C874B2">
          <w:rPr>
            <w:rFonts w:asciiTheme="minorHAnsi" w:eastAsiaTheme="minorEastAsia" w:hAnsiTheme="minorHAnsi" w:cstheme="minorBidi"/>
            <w:b w:val="0"/>
            <w:i w:val="0"/>
            <w:sz w:val="22"/>
            <w:szCs w:val="22"/>
          </w:rPr>
          <w:tab/>
        </w:r>
        <w:r w:rsidR="00C874B2" w:rsidRPr="00A13489">
          <w:rPr>
            <w:rStyle w:val="Hyperlink"/>
          </w:rPr>
          <w:t>Detention has an adverse impact on children</w:t>
        </w:r>
        <w:r w:rsidR="00C874B2">
          <w:rPr>
            <w:webHidden/>
          </w:rPr>
          <w:tab/>
        </w:r>
        <w:r w:rsidR="00C874B2">
          <w:rPr>
            <w:webHidden/>
          </w:rPr>
          <w:fldChar w:fldCharType="begin"/>
        </w:r>
        <w:r w:rsidR="00C874B2">
          <w:rPr>
            <w:webHidden/>
          </w:rPr>
          <w:instrText xml:space="preserve"> PAGEREF _Toc33622198 \h </w:instrText>
        </w:r>
        <w:r w:rsidR="00C874B2">
          <w:rPr>
            <w:webHidden/>
          </w:rPr>
        </w:r>
        <w:r w:rsidR="00C874B2">
          <w:rPr>
            <w:webHidden/>
          </w:rPr>
          <w:fldChar w:fldCharType="separate"/>
        </w:r>
        <w:r w:rsidR="00EB2B86">
          <w:rPr>
            <w:webHidden/>
          </w:rPr>
          <w:t>11</w:t>
        </w:r>
        <w:r w:rsidR="00C874B2">
          <w:rPr>
            <w:webHidden/>
          </w:rPr>
          <w:fldChar w:fldCharType="end"/>
        </w:r>
      </w:hyperlink>
    </w:p>
    <w:p w14:paraId="3E3831F9" w14:textId="231519AB" w:rsidR="00C874B2" w:rsidRDefault="00E301F5">
      <w:pPr>
        <w:pStyle w:val="TOC2"/>
        <w:rPr>
          <w:rFonts w:asciiTheme="minorHAnsi" w:eastAsiaTheme="minorEastAsia" w:hAnsiTheme="minorHAnsi" w:cstheme="minorBidi"/>
          <w:b w:val="0"/>
          <w:i w:val="0"/>
          <w:sz w:val="22"/>
          <w:szCs w:val="22"/>
        </w:rPr>
      </w:pPr>
      <w:hyperlink w:anchor="_Toc33622199" w:history="1">
        <w:r w:rsidR="00C874B2" w:rsidRPr="00A13489">
          <w:rPr>
            <w:rStyle w:val="Hyperlink"/>
          </w:rPr>
          <w:t>4.7</w:t>
        </w:r>
        <w:r w:rsidR="00C874B2">
          <w:rPr>
            <w:rFonts w:asciiTheme="minorHAnsi" w:eastAsiaTheme="minorEastAsia" w:hAnsiTheme="minorHAnsi" w:cstheme="minorBidi"/>
            <w:b w:val="0"/>
            <w:i w:val="0"/>
            <w:sz w:val="22"/>
            <w:szCs w:val="22"/>
          </w:rPr>
          <w:tab/>
        </w:r>
        <w:r w:rsidR="00C874B2" w:rsidRPr="00A13489">
          <w:rPr>
            <w:rStyle w:val="Hyperlink"/>
          </w:rPr>
          <w:t>The minimum age of criminal responsibility is low compared to other countries</w:t>
        </w:r>
        <w:r w:rsidR="00C874B2">
          <w:rPr>
            <w:webHidden/>
          </w:rPr>
          <w:tab/>
        </w:r>
        <w:r w:rsidR="00C874B2">
          <w:rPr>
            <w:webHidden/>
          </w:rPr>
          <w:fldChar w:fldCharType="begin"/>
        </w:r>
        <w:r w:rsidR="00C874B2">
          <w:rPr>
            <w:webHidden/>
          </w:rPr>
          <w:instrText xml:space="preserve"> PAGEREF _Toc33622199 \h </w:instrText>
        </w:r>
        <w:r w:rsidR="00C874B2">
          <w:rPr>
            <w:webHidden/>
          </w:rPr>
        </w:r>
        <w:r w:rsidR="00C874B2">
          <w:rPr>
            <w:webHidden/>
          </w:rPr>
          <w:fldChar w:fldCharType="separate"/>
        </w:r>
        <w:r w:rsidR="00EB2B86">
          <w:rPr>
            <w:webHidden/>
          </w:rPr>
          <w:t>12</w:t>
        </w:r>
        <w:r w:rsidR="00C874B2">
          <w:rPr>
            <w:webHidden/>
          </w:rPr>
          <w:fldChar w:fldCharType="end"/>
        </w:r>
      </w:hyperlink>
    </w:p>
    <w:p w14:paraId="0CE2053C" w14:textId="70E5AA8A" w:rsidR="00C874B2" w:rsidRDefault="00E301F5">
      <w:pPr>
        <w:pStyle w:val="TOC1"/>
        <w:rPr>
          <w:rFonts w:asciiTheme="minorHAnsi" w:eastAsiaTheme="minorEastAsia" w:hAnsiTheme="minorHAnsi" w:cstheme="minorBidi"/>
          <w:b w:val="0"/>
          <w:sz w:val="22"/>
          <w:szCs w:val="22"/>
        </w:rPr>
      </w:pPr>
      <w:hyperlink w:anchor="_Toc33622200" w:history="1">
        <w:r w:rsidR="00C874B2" w:rsidRPr="00A13489">
          <w:rPr>
            <w:rStyle w:val="Hyperlink"/>
          </w:rPr>
          <w:t>5</w:t>
        </w:r>
        <w:r w:rsidR="00C874B2">
          <w:rPr>
            <w:rFonts w:asciiTheme="minorHAnsi" w:eastAsiaTheme="minorEastAsia" w:hAnsiTheme="minorHAnsi" w:cstheme="minorBidi"/>
            <w:b w:val="0"/>
            <w:sz w:val="22"/>
            <w:szCs w:val="22"/>
          </w:rPr>
          <w:tab/>
        </w:r>
        <w:r w:rsidR="00C874B2" w:rsidRPr="00A13489">
          <w:rPr>
            <w:rStyle w:val="Hyperlink"/>
          </w:rPr>
          <w:t>Doli incapax</w:t>
        </w:r>
        <w:r w:rsidR="00C874B2">
          <w:rPr>
            <w:webHidden/>
          </w:rPr>
          <w:tab/>
        </w:r>
        <w:r w:rsidR="00C874B2">
          <w:rPr>
            <w:webHidden/>
          </w:rPr>
          <w:fldChar w:fldCharType="begin"/>
        </w:r>
        <w:r w:rsidR="00C874B2">
          <w:rPr>
            <w:webHidden/>
          </w:rPr>
          <w:instrText xml:space="preserve"> PAGEREF _Toc33622200 \h </w:instrText>
        </w:r>
        <w:r w:rsidR="00C874B2">
          <w:rPr>
            <w:webHidden/>
          </w:rPr>
        </w:r>
        <w:r w:rsidR="00C874B2">
          <w:rPr>
            <w:webHidden/>
          </w:rPr>
          <w:fldChar w:fldCharType="separate"/>
        </w:r>
        <w:r w:rsidR="00EB2B86">
          <w:rPr>
            <w:webHidden/>
          </w:rPr>
          <w:t>14</w:t>
        </w:r>
        <w:r w:rsidR="00C874B2">
          <w:rPr>
            <w:webHidden/>
          </w:rPr>
          <w:fldChar w:fldCharType="end"/>
        </w:r>
      </w:hyperlink>
    </w:p>
    <w:p w14:paraId="55EF983A" w14:textId="7FCD5BAD" w:rsidR="00C874B2" w:rsidRDefault="00E301F5">
      <w:pPr>
        <w:pStyle w:val="TOC1"/>
        <w:rPr>
          <w:rFonts w:asciiTheme="minorHAnsi" w:eastAsiaTheme="minorEastAsia" w:hAnsiTheme="minorHAnsi" w:cstheme="minorBidi"/>
          <w:b w:val="0"/>
          <w:sz w:val="22"/>
          <w:szCs w:val="22"/>
        </w:rPr>
      </w:pPr>
      <w:hyperlink w:anchor="_Toc33622201" w:history="1">
        <w:r w:rsidR="00C874B2" w:rsidRPr="00A13489">
          <w:rPr>
            <w:rStyle w:val="Hyperlink"/>
          </w:rPr>
          <w:t>6</w:t>
        </w:r>
        <w:r w:rsidR="00C874B2">
          <w:rPr>
            <w:rFonts w:asciiTheme="minorHAnsi" w:eastAsiaTheme="minorEastAsia" w:hAnsiTheme="minorHAnsi" w:cstheme="minorBidi"/>
            <w:b w:val="0"/>
            <w:sz w:val="22"/>
            <w:szCs w:val="22"/>
          </w:rPr>
          <w:tab/>
        </w:r>
        <w:r w:rsidR="00C874B2" w:rsidRPr="00A13489">
          <w:rPr>
            <w:rStyle w:val="Hyperlink"/>
          </w:rPr>
          <w:t>Early intervention, rehabilitation and diversion</w:t>
        </w:r>
        <w:r w:rsidR="00C874B2">
          <w:rPr>
            <w:webHidden/>
          </w:rPr>
          <w:tab/>
        </w:r>
        <w:r w:rsidR="00C874B2">
          <w:rPr>
            <w:webHidden/>
          </w:rPr>
          <w:fldChar w:fldCharType="begin"/>
        </w:r>
        <w:r w:rsidR="00C874B2">
          <w:rPr>
            <w:webHidden/>
          </w:rPr>
          <w:instrText xml:space="preserve"> PAGEREF _Toc33622201 \h </w:instrText>
        </w:r>
        <w:r w:rsidR="00C874B2">
          <w:rPr>
            <w:webHidden/>
          </w:rPr>
        </w:r>
        <w:r w:rsidR="00C874B2">
          <w:rPr>
            <w:webHidden/>
          </w:rPr>
          <w:fldChar w:fldCharType="separate"/>
        </w:r>
        <w:r w:rsidR="00EB2B86">
          <w:rPr>
            <w:webHidden/>
          </w:rPr>
          <w:t>17</w:t>
        </w:r>
        <w:r w:rsidR="00C874B2">
          <w:rPr>
            <w:webHidden/>
          </w:rPr>
          <w:fldChar w:fldCharType="end"/>
        </w:r>
      </w:hyperlink>
    </w:p>
    <w:p w14:paraId="63AFC335" w14:textId="158D95EC" w:rsidR="00C874B2" w:rsidRDefault="00E301F5">
      <w:pPr>
        <w:pStyle w:val="TOC2"/>
        <w:rPr>
          <w:rFonts w:asciiTheme="minorHAnsi" w:eastAsiaTheme="minorEastAsia" w:hAnsiTheme="minorHAnsi" w:cstheme="minorBidi"/>
          <w:b w:val="0"/>
          <w:i w:val="0"/>
          <w:sz w:val="22"/>
          <w:szCs w:val="22"/>
        </w:rPr>
      </w:pPr>
      <w:hyperlink w:anchor="_Toc33622202" w:history="1">
        <w:r w:rsidR="00C874B2" w:rsidRPr="00A13489">
          <w:rPr>
            <w:rStyle w:val="Hyperlink"/>
          </w:rPr>
          <w:t>6.1</w:t>
        </w:r>
        <w:r w:rsidR="00C874B2">
          <w:rPr>
            <w:rFonts w:asciiTheme="minorHAnsi" w:eastAsiaTheme="minorEastAsia" w:hAnsiTheme="minorHAnsi" w:cstheme="minorBidi"/>
            <w:b w:val="0"/>
            <w:i w:val="0"/>
            <w:sz w:val="22"/>
            <w:szCs w:val="22"/>
          </w:rPr>
          <w:tab/>
        </w:r>
        <w:r w:rsidR="00C874B2" w:rsidRPr="00A13489">
          <w:rPr>
            <w:rStyle w:val="Hyperlink"/>
          </w:rPr>
          <w:t>Early intervention</w:t>
        </w:r>
        <w:r w:rsidR="00C874B2">
          <w:rPr>
            <w:webHidden/>
          </w:rPr>
          <w:tab/>
        </w:r>
        <w:r w:rsidR="00C874B2">
          <w:rPr>
            <w:webHidden/>
          </w:rPr>
          <w:fldChar w:fldCharType="begin"/>
        </w:r>
        <w:r w:rsidR="00C874B2">
          <w:rPr>
            <w:webHidden/>
          </w:rPr>
          <w:instrText xml:space="preserve"> PAGEREF _Toc33622202 \h </w:instrText>
        </w:r>
        <w:r w:rsidR="00C874B2">
          <w:rPr>
            <w:webHidden/>
          </w:rPr>
        </w:r>
        <w:r w:rsidR="00C874B2">
          <w:rPr>
            <w:webHidden/>
          </w:rPr>
          <w:fldChar w:fldCharType="separate"/>
        </w:r>
        <w:r w:rsidR="00EB2B86">
          <w:rPr>
            <w:webHidden/>
          </w:rPr>
          <w:t>17</w:t>
        </w:r>
        <w:r w:rsidR="00C874B2">
          <w:rPr>
            <w:webHidden/>
          </w:rPr>
          <w:fldChar w:fldCharType="end"/>
        </w:r>
      </w:hyperlink>
    </w:p>
    <w:p w14:paraId="68E0B5CC" w14:textId="3E839909" w:rsidR="00C874B2" w:rsidRDefault="00E301F5">
      <w:pPr>
        <w:pStyle w:val="TOC2"/>
        <w:rPr>
          <w:rFonts w:asciiTheme="minorHAnsi" w:eastAsiaTheme="minorEastAsia" w:hAnsiTheme="minorHAnsi" w:cstheme="minorBidi"/>
          <w:b w:val="0"/>
          <w:i w:val="0"/>
          <w:sz w:val="22"/>
          <w:szCs w:val="22"/>
        </w:rPr>
      </w:pPr>
      <w:hyperlink w:anchor="_Toc33622203" w:history="1">
        <w:r w:rsidR="00C874B2" w:rsidRPr="00A13489">
          <w:rPr>
            <w:rStyle w:val="Hyperlink"/>
          </w:rPr>
          <w:t>6.2</w:t>
        </w:r>
        <w:r w:rsidR="00C874B2">
          <w:rPr>
            <w:rFonts w:asciiTheme="minorHAnsi" w:eastAsiaTheme="minorEastAsia" w:hAnsiTheme="minorHAnsi" w:cstheme="minorBidi"/>
            <w:b w:val="0"/>
            <w:i w:val="0"/>
            <w:sz w:val="22"/>
            <w:szCs w:val="22"/>
          </w:rPr>
          <w:tab/>
        </w:r>
        <w:r w:rsidR="00C874B2" w:rsidRPr="00A13489">
          <w:rPr>
            <w:rStyle w:val="Hyperlink"/>
          </w:rPr>
          <w:t>Diversionary programs</w:t>
        </w:r>
        <w:r w:rsidR="00C874B2">
          <w:rPr>
            <w:webHidden/>
          </w:rPr>
          <w:tab/>
        </w:r>
        <w:r w:rsidR="00C874B2">
          <w:rPr>
            <w:webHidden/>
          </w:rPr>
          <w:fldChar w:fldCharType="begin"/>
        </w:r>
        <w:r w:rsidR="00C874B2">
          <w:rPr>
            <w:webHidden/>
          </w:rPr>
          <w:instrText xml:space="preserve"> PAGEREF _Toc33622203 \h </w:instrText>
        </w:r>
        <w:r w:rsidR="00C874B2">
          <w:rPr>
            <w:webHidden/>
          </w:rPr>
        </w:r>
        <w:r w:rsidR="00C874B2">
          <w:rPr>
            <w:webHidden/>
          </w:rPr>
          <w:fldChar w:fldCharType="separate"/>
        </w:r>
        <w:r w:rsidR="00EB2B86">
          <w:rPr>
            <w:webHidden/>
          </w:rPr>
          <w:t>19</w:t>
        </w:r>
        <w:r w:rsidR="00C874B2">
          <w:rPr>
            <w:webHidden/>
          </w:rPr>
          <w:fldChar w:fldCharType="end"/>
        </w:r>
      </w:hyperlink>
    </w:p>
    <w:p w14:paraId="006992C8" w14:textId="0FAB4262" w:rsidR="00C86324" w:rsidRDefault="000E4837">
      <w:pPr>
        <w:spacing w:before="0" w:after="0"/>
        <w:rPr>
          <w:b/>
          <w:noProof/>
        </w:rPr>
      </w:pPr>
      <w:r>
        <w:rPr>
          <w:b/>
          <w:noProof/>
        </w:rPr>
        <w:fldChar w:fldCharType="end"/>
      </w:r>
      <w:r w:rsidR="00C86324">
        <w:br w:type="page"/>
      </w:r>
    </w:p>
    <w:p w14:paraId="792A9553" w14:textId="1BC95BA9" w:rsidR="004C6ABF" w:rsidRDefault="009F2764" w:rsidP="000050EE">
      <w:pPr>
        <w:pStyle w:val="Heading1"/>
      </w:pPr>
      <w:bookmarkStart w:id="3" w:name="_Toc207761830"/>
      <w:bookmarkStart w:id="4" w:name="_Toc209578266"/>
      <w:bookmarkStart w:id="5" w:name="_Toc209941766"/>
      <w:bookmarkStart w:id="6" w:name="_Toc525894098"/>
      <w:bookmarkStart w:id="7" w:name="_Toc33622189"/>
      <w:r w:rsidRPr="009E08D1">
        <w:lastRenderedPageBreak/>
        <w:t>Introduction</w:t>
      </w:r>
      <w:bookmarkEnd w:id="3"/>
      <w:bookmarkEnd w:id="4"/>
      <w:bookmarkEnd w:id="5"/>
      <w:bookmarkEnd w:id="6"/>
      <w:bookmarkEnd w:id="7"/>
    </w:p>
    <w:p w14:paraId="180592A5" w14:textId="41230F67" w:rsidR="004D4BE2" w:rsidRDefault="00A4204D" w:rsidP="00665A5F">
      <w:bookmarkStart w:id="8" w:name="_Hlk23781608"/>
      <w:r>
        <w:t xml:space="preserve">The Australian Human Rights Commission (the Commission) welcomes the opportunity to make a submission to the </w:t>
      </w:r>
      <w:r w:rsidR="00C00877">
        <w:t xml:space="preserve">Council of Attorneys-General </w:t>
      </w:r>
      <w:r w:rsidR="00364E52">
        <w:t>Age of Criminal Responsibility Working Group review.</w:t>
      </w:r>
    </w:p>
    <w:p w14:paraId="3B297D7A" w14:textId="5D20CC61" w:rsidR="0060130E" w:rsidRDefault="0060130E" w:rsidP="0060130E">
      <w:r w:rsidRPr="00124C5E">
        <w:t xml:space="preserve">The Commission is Australia’s National Human Rights Institution, with recognised independent status and roles in United Nations human rights fora. The Commission’s purpose is to provide independent and impartial services to promote and protect human rights and fundamental freedoms. The Commission undertakes a range of policy development and research tasks </w:t>
      </w:r>
      <w:r>
        <w:t xml:space="preserve">that </w:t>
      </w:r>
      <w:r w:rsidRPr="00124C5E">
        <w:t>aim to promote compliance with Australia's human rights obligations, while also investigating and conciliating complaints of unlawful discrimination</w:t>
      </w:r>
      <w:r>
        <w:t xml:space="preserve"> and breaches of human rights.</w:t>
      </w:r>
    </w:p>
    <w:p w14:paraId="2439C81C" w14:textId="15738D78" w:rsidR="00390463" w:rsidRDefault="00C44FB5" w:rsidP="00390463">
      <w:r>
        <w:t xml:space="preserve">The National Children’s Commissioner has made recommendations about the age of criminal responsibility to the UN Committee on the Rights of the Child as part of its consideration of Australia’s periodic report on implementation of the </w:t>
      </w:r>
      <w:r w:rsidRPr="00B000AC">
        <w:rPr>
          <w:i/>
          <w:iCs/>
        </w:rPr>
        <w:t>Convention on the Rights of the Child</w:t>
      </w:r>
      <w:r>
        <w:t xml:space="preserve"> </w:t>
      </w:r>
      <w:r w:rsidR="001F7EFF">
        <w:t>(CRC).</w:t>
      </w:r>
      <w:r w:rsidR="00390463">
        <w:t xml:space="preserve"> </w:t>
      </w:r>
    </w:p>
    <w:p w14:paraId="02816A01" w14:textId="7F4C664C" w:rsidR="00A041B1" w:rsidRDefault="00A041B1" w:rsidP="00A041B1">
      <w:r>
        <w:t>The Commission considers the minimum age of criminal responsibility in Australia</w:t>
      </w:r>
      <w:r w:rsidR="00493943">
        <w:t>,</w:t>
      </w:r>
      <w:r>
        <w:t xml:space="preserve"> of 10 years</w:t>
      </w:r>
      <w:r w:rsidR="00493943">
        <w:t>,</w:t>
      </w:r>
      <w:r>
        <w:t xml:space="preserve"> to be too low. While offending by young children should not go unaddressed, criminalising children for their behaviour at such a young age is largely ineffective at preventing future offending behaviour while also running counter to human rights. </w:t>
      </w:r>
    </w:p>
    <w:p w14:paraId="4E4D7B2E" w14:textId="53BCA90F" w:rsidR="00F03D70" w:rsidRDefault="00A11727" w:rsidP="00A11727">
      <w:r>
        <w:t xml:space="preserve">Reforming the youth justice system to apply children’s rights properly is particularly important for Aboriginal and Torres Strait Islander children and those with disability who are overrepresented in our youth justice statistics. </w:t>
      </w:r>
      <w:r w:rsidR="00466426">
        <w:t xml:space="preserve">An approach </w:t>
      </w:r>
      <w:r w:rsidR="00FA359B">
        <w:t xml:space="preserve">focused on rehabilitation as opposed to retribution </w:t>
      </w:r>
      <w:r w:rsidR="00DA01EC">
        <w:t xml:space="preserve">and punishment </w:t>
      </w:r>
      <w:r w:rsidR="00FA359B">
        <w:t xml:space="preserve">is required </w:t>
      </w:r>
      <w:r w:rsidR="00AC7461">
        <w:t xml:space="preserve">for the benefit of both children and society. </w:t>
      </w:r>
    </w:p>
    <w:p w14:paraId="6706AB70" w14:textId="39F05EB6" w:rsidR="00C576F0" w:rsidRDefault="00F40F98" w:rsidP="00A11727">
      <w:proofErr w:type="gramStart"/>
      <w:r>
        <w:t>It is clear that raising</w:t>
      </w:r>
      <w:proofErr w:type="gramEnd"/>
      <w:r>
        <w:t xml:space="preserve"> </w:t>
      </w:r>
      <w:r w:rsidR="00C576F0">
        <w:t xml:space="preserve">the age of criminal responsibility alone will not solve the problem of youth offending. </w:t>
      </w:r>
      <w:r>
        <w:t xml:space="preserve">However, it is hoped that raising the age will open the door to a new </w:t>
      </w:r>
      <w:r w:rsidR="001121B7">
        <w:t xml:space="preserve">approach to dealing with </w:t>
      </w:r>
      <w:r w:rsidR="00AB3C0D">
        <w:t xml:space="preserve">the </w:t>
      </w:r>
      <w:r w:rsidR="001121B7">
        <w:t>younger</w:t>
      </w:r>
      <w:r w:rsidR="003C1641">
        <w:t xml:space="preserve"> cohort of</w:t>
      </w:r>
      <w:r w:rsidR="001121B7">
        <w:t xml:space="preserve"> offenders</w:t>
      </w:r>
      <w:r w:rsidR="008354AD">
        <w:t xml:space="preserve">, one that focuses on their </w:t>
      </w:r>
      <w:r>
        <w:t xml:space="preserve">welfare </w:t>
      </w:r>
      <w:r w:rsidR="00C8149F">
        <w:t xml:space="preserve">and which </w:t>
      </w:r>
      <w:r w:rsidR="00C229BE">
        <w:t xml:space="preserve">aims to prevent </w:t>
      </w:r>
      <w:r w:rsidR="00442B13">
        <w:t>future offending</w:t>
      </w:r>
      <w:r w:rsidR="007E08A8">
        <w:t xml:space="preserve"> and reduce recidivism</w:t>
      </w:r>
      <w:r w:rsidR="000A01B8">
        <w:t>.</w:t>
      </w:r>
      <w:r w:rsidR="00AB3C0D">
        <w:t xml:space="preserve"> </w:t>
      </w:r>
      <w:r w:rsidR="00A11727">
        <w:t xml:space="preserve">While there are barriers to raising the age across Australia, these are not </w:t>
      </w:r>
      <w:r w:rsidR="00CB4185">
        <w:t>in</w:t>
      </w:r>
      <w:r w:rsidR="00A11727">
        <w:t xml:space="preserve">surmountable and the </w:t>
      </w:r>
      <w:r w:rsidR="008235F7">
        <w:t xml:space="preserve">potential </w:t>
      </w:r>
      <w:r w:rsidR="00A11727">
        <w:t>benefits to society are substantial.</w:t>
      </w:r>
    </w:p>
    <w:p w14:paraId="7E836225" w14:textId="2AEEC61D" w:rsidR="009F2764" w:rsidRPr="000227B0" w:rsidRDefault="00601180" w:rsidP="009E08D1">
      <w:pPr>
        <w:pStyle w:val="Heading1"/>
      </w:pPr>
      <w:bookmarkStart w:id="9" w:name="_Toc33622190"/>
      <w:bookmarkEnd w:id="8"/>
      <w:r w:rsidRPr="000227B0">
        <w:lastRenderedPageBreak/>
        <w:t>Recommendations</w:t>
      </w:r>
      <w:bookmarkEnd w:id="9"/>
    </w:p>
    <w:p w14:paraId="3C02F419" w14:textId="77777777" w:rsidR="00D724F4" w:rsidRPr="00896779" w:rsidRDefault="00D724F4" w:rsidP="00D724F4">
      <w:pPr>
        <w:rPr>
          <w:rFonts w:cs="Open Sans"/>
          <w:b/>
          <w:bCs/>
        </w:rPr>
      </w:pPr>
      <w:r w:rsidRPr="00896779">
        <w:rPr>
          <w:rFonts w:cs="Open Sans"/>
          <w:b/>
          <w:bCs/>
        </w:rPr>
        <w:t xml:space="preserve">Recommendation </w:t>
      </w:r>
      <w:r w:rsidRPr="007A2A7E">
        <w:rPr>
          <w:rFonts w:cs="Open Sans"/>
          <w:b/>
          <w:bCs/>
        </w:rPr>
        <w:t>1</w:t>
      </w:r>
    </w:p>
    <w:p w14:paraId="25330900" w14:textId="2BB618A6" w:rsidR="004D3573" w:rsidRDefault="00D724F4" w:rsidP="00D724F4">
      <w:r>
        <w:rPr>
          <w:rFonts w:cs="Open Sans"/>
        </w:rPr>
        <w:t xml:space="preserve">All </w:t>
      </w:r>
      <w:r w:rsidRPr="00972DCE">
        <w:rPr>
          <w:rFonts w:cs="Open Sans"/>
        </w:rPr>
        <w:t xml:space="preserve">Australian Governments </w:t>
      </w:r>
      <w:r>
        <w:rPr>
          <w:rFonts w:cs="Open Sans"/>
        </w:rPr>
        <w:t xml:space="preserve">should </w:t>
      </w:r>
      <w:r w:rsidRPr="00972DCE">
        <w:rPr>
          <w:rFonts w:cs="Open Sans"/>
        </w:rPr>
        <w:t xml:space="preserve">raise the </w:t>
      </w:r>
      <w:r>
        <w:rPr>
          <w:rFonts w:cs="Open Sans"/>
        </w:rPr>
        <w:t xml:space="preserve">minimum </w:t>
      </w:r>
      <w:r w:rsidRPr="00972DCE">
        <w:rPr>
          <w:rFonts w:cs="Open Sans"/>
        </w:rPr>
        <w:t>age of criminal responsibility to at least 1</w:t>
      </w:r>
      <w:r>
        <w:rPr>
          <w:rFonts w:cs="Open Sans"/>
        </w:rPr>
        <w:t>4</w:t>
      </w:r>
      <w:r w:rsidRPr="00972DCE">
        <w:rPr>
          <w:rFonts w:cs="Open Sans"/>
        </w:rPr>
        <w:t xml:space="preserve"> years</w:t>
      </w:r>
      <w:r>
        <w:rPr>
          <w:rFonts w:cs="Open Sans"/>
        </w:rPr>
        <w:t>.</w:t>
      </w:r>
      <w:r>
        <w:rPr>
          <w:highlight w:val="yellow"/>
        </w:rPr>
        <w:t xml:space="preserve"> </w:t>
      </w:r>
    </w:p>
    <w:p w14:paraId="14118B50" w14:textId="77777777" w:rsidR="00D724F4" w:rsidRPr="00896779" w:rsidRDefault="00D724F4" w:rsidP="00D724F4">
      <w:pPr>
        <w:rPr>
          <w:rFonts w:cs="Open Sans"/>
          <w:b/>
          <w:bCs/>
        </w:rPr>
      </w:pPr>
      <w:r w:rsidRPr="00896779">
        <w:rPr>
          <w:rFonts w:cs="Open Sans"/>
          <w:b/>
          <w:bCs/>
        </w:rPr>
        <w:t xml:space="preserve">Recommendation </w:t>
      </w:r>
      <w:r w:rsidRPr="007A2A7E">
        <w:rPr>
          <w:rFonts w:cs="Open Sans"/>
          <w:b/>
          <w:bCs/>
        </w:rPr>
        <w:t>2</w:t>
      </w:r>
    </w:p>
    <w:p w14:paraId="001A4040" w14:textId="20172D39" w:rsidR="00D724F4" w:rsidRDefault="00D724F4" w:rsidP="00D724F4">
      <w:pPr>
        <w:rPr>
          <w:rFonts w:cs="Open Sans"/>
        </w:rPr>
      </w:pPr>
      <w:r>
        <w:rPr>
          <w:rFonts w:cs="Open Sans"/>
        </w:rPr>
        <w:t>The Australian Government should commission a national r</w:t>
      </w:r>
      <w:r w:rsidRPr="00945D1C">
        <w:rPr>
          <w:rFonts w:cs="Open Sans"/>
        </w:rPr>
        <w:t xml:space="preserve">eview of </w:t>
      </w:r>
      <w:r>
        <w:rPr>
          <w:rFonts w:cs="Open Sans"/>
        </w:rPr>
        <w:t xml:space="preserve">the </w:t>
      </w:r>
      <w:r w:rsidRPr="00945D1C">
        <w:rPr>
          <w:rFonts w:cs="Open Sans"/>
        </w:rPr>
        <w:t xml:space="preserve">operation of </w:t>
      </w:r>
      <w:proofErr w:type="spellStart"/>
      <w:r w:rsidRPr="00945D1C">
        <w:rPr>
          <w:rFonts w:cs="Open Sans"/>
        </w:rPr>
        <w:t>doli</w:t>
      </w:r>
      <w:proofErr w:type="spellEnd"/>
      <w:r w:rsidRPr="00945D1C">
        <w:rPr>
          <w:rFonts w:cs="Open Sans"/>
        </w:rPr>
        <w:t xml:space="preserve"> incapax</w:t>
      </w:r>
      <w:r>
        <w:rPr>
          <w:rFonts w:cs="Open Sans"/>
        </w:rPr>
        <w:t xml:space="preserve"> and its effectiveness in providing protection to children who lack the capacity to understand </w:t>
      </w:r>
      <w:r w:rsidR="007120FC">
        <w:rPr>
          <w:rFonts w:cs="Open Sans"/>
        </w:rPr>
        <w:t xml:space="preserve">that </w:t>
      </w:r>
      <w:r>
        <w:rPr>
          <w:rFonts w:cs="Open Sans"/>
        </w:rPr>
        <w:t>what they did is seriously wrong.</w:t>
      </w:r>
    </w:p>
    <w:p w14:paraId="0A1F95F8" w14:textId="77777777" w:rsidR="00D724F4" w:rsidRPr="007A2A7E" w:rsidRDefault="00D724F4" w:rsidP="00D724F4">
      <w:pPr>
        <w:rPr>
          <w:rFonts w:cs="Open Sans"/>
          <w:b/>
          <w:bCs/>
        </w:rPr>
      </w:pPr>
      <w:r w:rsidRPr="007A2A7E">
        <w:rPr>
          <w:rFonts w:cs="Open Sans"/>
          <w:b/>
          <w:bCs/>
        </w:rPr>
        <w:t>Recommendation 3</w:t>
      </w:r>
    </w:p>
    <w:p w14:paraId="78C8FFD7" w14:textId="77777777" w:rsidR="00D724F4" w:rsidRDefault="00D724F4" w:rsidP="00D724F4">
      <w:pPr>
        <w:rPr>
          <w:rFonts w:cs="Open Sans"/>
        </w:rPr>
      </w:pPr>
      <w:r>
        <w:rPr>
          <w:rFonts w:cs="Open Sans"/>
        </w:rPr>
        <w:t xml:space="preserve">If </w:t>
      </w:r>
      <w:proofErr w:type="spellStart"/>
      <w:r>
        <w:rPr>
          <w:rFonts w:cs="Open Sans"/>
        </w:rPr>
        <w:t>doli</w:t>
      </w:r>
      <w:proofErr w:type="spellEnd"/>
      <w:r>
        <w:rPr>
          <w:rFonts w:cs="Open Sans"/>
        </w:rPr>
        <w:t xml:space="preserve"> incapax is retained, Australian Governments should:</w:t>
      </w:r>
    </w:p>
    <w:p w14:paraId="520BE4E3" w14:textId="5F92A974" w:rsidR="00D724F4" w:rsidRDefault="00D724F4" w:rsidP="00D724F4">
      <w:pPr>
        <w:pStyle w:val="ListParagraph"/>
        <w:numPr>
          <w:ilvl w:val="0"/>
          <w:numId w:val="49"/>
        </w:numPr>
        <w:rPr>
          <w:rFonts w:cs="Open Sans"/>
        </w:rPr>
      </w:pPr>
      <w:r w:rsidRPr="002650C7">
        <w:rPr>
          <w:rFonts w:cs="Open Sans"/>
        </w:rPr>
        <w:t xml:space="preserve">fund legal education </w:t>
      </w:r>
      <w:r w:rsidR="00CD2259">
        <w:rPr>
          <w:rFonts w:cs="Open Sans"/>
        </w:rPr>
        <w:t xml:space="preserve">on </w:t>
      </w:r>
      <w:proofErr w:type="spellStart"/>
      <w:r w:rsidR="00CD2259">
        <w:rPr>
          <w:rFonts w:cs="Open Sans"/>
        </w:rPr>
        <w:t>doli</w:t>
      </w:r>
      <w:proofErr w:type="spellEnd"/>
      <w:r w:rsidR="00CD2259">
        <w:rPr>
          <w:rFonts w:cs="Open Sans"/>
        </w:rPr>
        <w:t xml:space="preserve"> incapax </w:t>
      </w:r>
      <w:r w:rsidRPr="002650C7">
        <w:rPr>
          <w:rFonts w:cs="Open Sans"/>
        </w:rPr>
        <w:t>for magistrates, prosecut</w:t>
      </w:r>
      <w:r w:rsidR="00CD2259">
        <w:rPr>
          <w:rFonts w:cs="Open Sans"/>
        </w:rPr>
        <w:t>ors</w:t>
      </w:r>
      <w:r w:rsidRPr="002650C7">
        <w:rPr>
          <w:rFonts w:cs="Open Sans"/>
        </w:rPr>
        <w:t>, defen</w:t>
      </w:r>
      <w:r w:rsidR="00CD2259">
        <w:rPr>
          <w:rFonts w:cs="Open Sans"/>
        </w:rPr>
        <w:t>ders</w:t>
      </w:r>
      <w:r w:rsidRPr="002650C7">
        <w:rPr>
          <w:rFonts w:cs="Open Sans"/>
        </w:rPr>
        <w:t xml:space="preserve"> and children in </w:t>
      </w:r>
      <w:r w:rsidRPr="00E2080B">
        <w:rPr>
          <w:rFonts w:cs="Open Sans"/>
        </w:rPr>
        <w:t xml:space="preserve">the </w:t>
      </w:r>
      <w:r w:rsidRPr="00A041B1">
        <w:rPr>
          <w:rFonts w:cs="Open Sans"/>
        </w:rPr>
        <w:t>youth justice system</w:t>
      </w:r>
    </w:p>
    <w:p w14:paraId="69345A3F" w14:textId="7A4B8732" w:rsidR="00D724F4" w:rsidRPr="00AA3F3A" w:rsidRDefault="00D724F4" w:rsidP="00AA3F3A">
      <w:pPr>
        <w:pStyle w:val="ListParagraph"/>
        <w:numPr>
          <w:ilvl w:val="0"/>
          <w:numId w:val="49"/>
        </w:numPr>
        <w:rPr>
          <w:rFonts w:cs="Open Sans"/>
        </w:rPr>
      </w:pPr>
      <w:r>
        <w:rPr>
          <w:rFonts w:cs="Open Sans"/>
        </w:rPr>
        <w:t>adequate</w:t>
      </w:r>
      <w:r w:rsidR="00D92D88">
        <w:rPr>
          <w:rFonts w:cs="Open Sans"/>
        </w:rPr>
        <w:t>ly</w:t>
      </w:r>
      <w:r>
        <w:rPr>
          <w:rFonts w:cs="Open Sans"/>
        </w:rPr>
        <w:t xml:space="preserve"> resource the legal system to apply the </w:t>
      </w:r>
      <w:proofErr w:type="spellStart"/>
      <w:r>
        <w:rPr>
          <w:rFonts w:cs="Open Sans"/>
        </w:rPr>
        <w:t>doli</w:t>
      </w:r>
      <w:proofErr w:type="spellEnd"/>
      <w:r>
        <w:rPr>
          <w:rFonts w:cs="Open Sans"/>
        </w:rPr>
        <w:t xml:space="preserve"> incapax test in all cases</w:t>
      </w:r>
      <w:r w:rsidR="00AA3F3A">
        <w:rPr>
          <w:rFonts w:cs="Open Sans"/>
        </w:rPr>
        <w:t xml:space="preserve"> and </w:t>
      </w:r>
      <w:r w:rsidRPr="00AA3F3A">
        <w:rPr>
          <w:rFonts w:cs="Open Sans"/>
        </w:rPr>
        <w:t>ensure pretrial assessments of a child’s cognitive and mental capacity</w:t>
      </w:r>
      <w:r w:rsidR="00AA3F3A">
        <w:rPr>
          <w:rFonts w:cs="Open Sans"/>
        </w:rPr>
        <w:t xml:space="preserve"> are conducted</w:t>
      </w:r>
      <w:r w:rsidRPr="00AA3F3A">
        <w:rPr>
          <w:rFonts w:cs="Open Sans"/>
        </w:rPr>
        <w:t>.</w:t>
      </w:r>
    </w:p>
    <w:p w14:paraId="44F88ABD" w14:textId="77777777" w:rsidR="00D724F4" w:rsidRPr="00896779" w:rsidRDefault="00D724F4" w:rsidP="00D724F4">
      <w:pPr>
        <w:rPr>
          <w:rFonts w:cs="Open Sans"/>
          <w:b/>
          <w:bCs/>
        </w:rPr>
      </w:pPr>
      <w:r w:rsidRPr="00896779">
        <w:rPr>
          <w:rFonts w:cs="Open Sans"/>
          <w:b/>
          <w:bCs/>
        </w:rPr>
        <w:t xml:space="preserve">Recommendation </w:t>
      </w:r>
      <w:r w:rsidRPr="007A2A7E">
        <w:rPr>
          <w:rFonts w:cs="Open Sans"/>
          <w:b/>
          <w:bCs/>
        </w:rPr>
        <w:t>4</w:t>
      </w:r>
    </w:p>
    <w:p w14:paraId="0DEF5DD3" w14:textId="77777777" w:rsidR="00D724F4" w:rsidRDefault="00D724F4" w:rsidP="00D724F4">
      <w:pPr>
        <w:rPr>
          <w:rFonts w:cs="Open Sans"/>
        </w:rPr>
      </w:pPr>
      <w:r w:rsidRPr="00ED3D21">
        <w:rPr>
          <w:rFonts w:cs="Open Sans"/>
        </w:rPr>
        <w:t>Australi</w:t>
      </w:r>
      <w:r>
        <w:rPr>
          <w:rFonts w:cs="Open Sans"/>
        </w:rPr>
        <w:t xml:space="preserve">an Governments should </w:t>
      </w:r>
      <w:r w:rsidRPr="00ED3D21">
        <w:rPr>
          <w:rFonts w:cs="Open Sans"/>
        </w:rPr>
        <w:t xml:space="preserve">expand the availability and range of diversionary programs for young offenders, including community-controlled and </w:t>
      </w:r>
      <w:proofErr w:type="gramStart"/>
      <w:r w:rsidRPr="00ED3D21">
        <w:rPr>
          <w:rFonts w:cs="Open Sans"/>
        </w:rPr>
        <w:t>culturally-safe</w:t>
      </w:r>
      <w:proofErr w:type="gramEnd"/>
      <w:r w:rsidRPr="00ED3D21">
        <w:rPr>
          <w:rFonts w:cs="Open Sans"/>
        </w:rPr>
        <w:t xml:space="preserve"> programs</w:t>
      </w:r>
      <w:r>
        <w:rPr>
          <w:rFonts w:cs="Open Sans"/>
        </w:rPr>
        <w:t>.</w:t>
      </w:r>
    </w:p>
    <w:p w14:paraId="32EF2BB0" w14:textId="77777777" w:rsidR="00D724F4" w:rsidRPr="007A2A7E" w:rsidRDefault="00D724F4" w:rsidP="00D724F4">
      <w:pPr>
        <w:rPr>
          <w:rFonts w:cs="Open Sans"/>
          <w:b/>
          <w:bCs/>
        </w:rPr>
      </w:pPr>
      <w:r w:rsidRPr="007A2A7E">
        <w:rPr>
          <w:rFonts w:cs="Open Sans"/>
          <w:b/>
          <w:bCs/>
        </w:rPr>
        <w:t>Recommendation 5</w:t>
      </w:r>
    </w:p>
    <w:p w14:paraId="324966C6" w14:textId="1C6BD615" w:rsidR="00D724F4" w:rsidRPr="000227B0" w:rsidRDefault="00D724F4" w:rsidP="00D724F4">
      <w:pPr>
        <w:rPr>
          <w:rFonts w:cs="Open Sans"/>
        </w:rPr>
      </w:pPr>
      <w:r w:rsidRPr="00D724F4">
        <w:rPr>
          <w:rFonts w:cs="Open Sans"/>
        </w:rPr>
        <w:t>Australian Governments should better implement the principle of detention as a last resort by identify</w:t>
      </w:r>
      <w:r w:rsidRPr="000227B0">
        <w:rPr>
          <w:rFonts w:cs="Open Sans"/>
        </w:rPr>
        <w:t xml:space="preserve">ing and removing barriers for young offenders accessing diversionary programs, </w:t>
      </w:r>
      <w:proofErr w:type="gramStart"/>
      <w:r w:rsidRPr="000227B0">
        <w:rPr>
          <w:rFonts w:cs="Open Sans"/>
        </w:rPr>
        <w:t>in particular for</w:t>
      </w:r>
      <w:proofErr w:type="gramEnd"/>
      <w:r w:rsidRPr="000227B0">
        <w:rPr>
          <w:rFonts w:cs="Open Sans"/>
        </w:rPr>
        <w:t xml:space="preserve"> Aboriginal and Torres Strait Islander children.</w:t>
      </w:r>
    </w:p>
    <w:p w14:paraId="1159280B" w14:textId="4EFE7ADA" w:rsidR="001C04F6" w:rsidRDefault="00EF55AA" w:rsidP="001C04F6">
      <w:pPr>
        <w:pStyle w:val="Heading1"/>
      </w:pPr>
      <w:bookmarkStart w:id="10" w:name="_Toc33622191"/>
      <w:bookmarkStart w:id="11" w:name="_Toc525894100"/>
      <w:r>
        <w:t xml:space="preserve">International </w:t>
      </w:r>
      <w:r w:rsidR="00601180">
        <w:t xml:space="preserve">human rights </w:t>
      </w:r>
      <w:r>
        <w:t>law</w:t>
      </w:r>
      <w:bookmarkEnd w:id="10"/>
      <w:r>
        <w:t xml:space="preserve"> </w:t>
      </w:r>
    </w:p>
    <w:p w14:paraId="3024CD72" w14:textId="3C6DB8A8" w:rsidR="003B3229" w:rsidRPr="003452B0" w:rsidRDefault="00422CA4" w:rsidP="00422CA4">
      <w:pPr>
        <w:rPr>
          <w:rFonts w:cs="Open Sans"/>
          <w:sz w:val="22"/>
          <w:szCs w:val="22"/>
        </w:rPr>
      </w:pPr>
      <w:r>
        <w:t xml:space="preserve">Children </w:t>
      </w:r>
      <w:r w:rsidR="00663352">
        <w:t xml:space="preserve">in </w:t>
      </w:r>
      <w:r>
        <w:t xml:space="preserve">contact with the criminal justice system have the same rights as other children—including the right to be safe, be heard, and be treated in a way that promotes their dignity and worth. They also have special rights specific to their </w:t>
      </w:r>
      <w:r>
        <w:lastRenderedPageBreak/>
        <w:t>experiences</w:t>
      </w:r>
      <w:r w:rsidR="00BF7621">
        <w:t xml:space="preserve"> and developmental needs</w:t>
      </w:r>
      <w:r>
        <w:t xml:space="preserve">. </w:t>
      </w:r>
      <w:r w:rsidR="00843823" w:rsidRPr="00D461BD">
        <w:t xml:space="preserve">According </w:t>
      </w:r>
      <w:r w:rsidR="003B3229" w:rsidRPr="00D461BD">
        <w:t>to the CRC, r</w:t>
      </w:r>
      <w:r w:rsidRPr="00D461BD">
        <w:t xml:space="preserve">eintegration and </w:t>
      </w:r>
      <w:r w:rsidRPr="00D461BD">
        <w:rPr>
          <w:rFonts w:cs="Open Sans"/>
        </w:rPr>
        <w:t>rehabilitation should be a key aim of how children are treated in youth justice.</w:t>
      </w:r>
      <w:r w:rsidRPr="003452B0">
        <w:rPr>
          <w:rFonts w:cs="Open Sans"/>
          <w:sz w:val="22"/>
          <w:szCs w:val="22"/>
        </w:rPr>
        <w:t xml:space="preserve"> </w:t>
      </w:r>
    </w:p>
    <w:p w14:paraId="4D6448B0" w14:textId="29190613" w:rsidR="003B3229" w:rsidRPr="003452B0" w:rsidRDefault="00095B92" w:rsidP="00871268">
      <w:pPr>
        <w:ind w:left="720"/>
        <w:rPr>
          <w:rFonts w:cs="Open Sans"/>
          <w:sz w:val="22"/>
          <w:szCs w:val="22"/>
        </w:rPr>
      </w:pPr>
      <w:r w:rsidRPr="003452B0">
        <w:rPr>
          <w:rFonts w:cs="Open Sans"/>
          <w:color w:val="000000"/>
          <w:sz w:val="22"/>
          <w:szCs w:val="22"/>
          <w:shd w:val="clear" w:color="auto" w:fill="FFFFFF"/>
        </w:rPr>
        <w:t>1. States Parties recognize the right of every child alleged as, accused of, or recognized as having infringed the penal law to be treated in a manner consistent with the promotion of the child's sense of dignity and worth, which reinforces the child's respect for the human rights and fundamental freedoms of others and which takes into account the child's age and the desirability of promoting the child's reintegration and the child's assuming a constructive role in society.</w:t>
      </w:r>
      <w:r w:rsidR="001A5C2E" w:rsidRPr="003452B0">
        <w:rPr>
          <w:rStyle w:val="EndnoteReference"/>
          <w:rFonts w:cs="Open Sans"/>
          <w:color w:val="000000"/>
          <w:sz w:val="22"/>
          <w:szCs w:val="22"/>
          <w:shd w:val="clear" w:color="auto" w:fill="FFFFFF"/>
        </w:rPr>
        <w:endnoteReference w:id="2"/>
      </w:r>
    </w:p>
    <w:p w14:paraId="75194EDC" w14:textId="781475B4" w:rsidR="001E7C09" w:rsidRDefault="00422CA4" w:rsidP="00422CA4">
      <w:r>
        <w:t xml:space="preserve">Wherever possible, </w:t>
      </w:r>
      <w:r w:rsidR="00A769D2">
        <w:t xml:space="preserve">States Parties should seek to promote </w:t>
      </w:r>
      <w:r>
        <w:t xml:space="preserve">measures </w:t>
      </w:r>
      <w:r w:rsidR="00A97197">
        <w:t xml:space="preserve">for dealing </w:t>
      </w:r>
      <w:r w:rsidR="00F14201">
        <w:t xml:space="preserve">with child offenders </w:t>
      </w:r>
      <w:r w:rsidR="00C1465C">
        <w:t>without r</w:t>
      </w:r>
      <w:r>
        <w:t>esort</w:t>
      </w:r>
      <w:r w:rsidR="00C1465C">
        <w:t>ing</w:t>
      </w:r>
      <w:r>
        <w:t xml:space="preserve"> to judicial proceedings. Detention should only be used as a measure of last resort, and for the shortest appropriate </w:t>
      </w:r>
      <w:proofErr w:type="gramStart"/>
      <w:r>
        <w:t>period of time</w:t>
      </w:r>
      <w:proofErr w:type="gramEnd"/>
      <w:r>
        <w:t xml:space="preserve">. </w:t>
      </w:r>
    </w:p>
    <w:p w14:paraId="44EDB74A" w14:textId="41D1FCB2" w:rsidR="00422CA4" w:rsidRDefault="001E7C09" w:rsidP="00422CA4">
      <w:r>
        <w:t>I</w:t>
      </w:r>
      <w:r w:rsidR="00422CA4">
        <w:t>mportantly</w:t>
      </w:r>
      <w:r>
        <w:t>,</w:t>
      </w:r>
      <w:r w:rsidR="00422CA4">
        <w:t xml:space="preserve"> the </w:t>
      </w:r>
      <w:r w:rsidR="00354ED3">
        <w:t xml:space="preserve">CRC states that the </w:t>
      </w:r>
      <w:r w:rsidR="00422CA4">
        <w:t>law must set a minimum age below which a child should not be considered to have the capacity to commit an offence</w:t>
      </w:r>
      <w:r>
        <w:t>:</w:t>
      </w:r>
    </w:p>
    <w:p w14:paraId="73DCBAD8" w14:textId="77777777" w:rsidR="008022EB" w:rsidRDefault="008074B9" w:rsidP="008022EB">
      <w:pPr>
        <w:ind w:left="720"/>
      </w:pPr>
      <w:r>
        <w:t xml:space="preserve">Article 40 of the UN Convention on the Rights </w:t>
      </w:r>
      <w:r w:rsidR="00341ACB">
        <w:t xml:space="preserve">of the Child </w:t>
      </w:r>
      <w:r>
        <w:t xml:space="preserve">requires States Parties to establish a minimum age below which children shall be presumed not to have the capacity to infringe the criminal law. </w:t>
      </w:r>
    </w:p>
    <w:p w14:paraId="7685626D" w14:textId="530A6F44" w:rsidR="0007633B" w:rsidRDefault="008074B9" w:rsidP="008022EB">
      <w:r>
        <w:t xml:space="preserve">While </w:t>
      </w:r>
      <w:r w:rsidR="006D0508">
        <w:t>the CRC itself</w:t>
      </w:r>
      <w:r>
        <w:t xml:space="preserve"> doe</w:t>
      </w:r>
      <w:r w:rsidR="006D0508">
        <w:t>s not</w:t>
      </w:r>
      <w:r>
        <w:t xml:space="preserve"> specify what this age should be, </w:t>
      </w:r>
      <w:r w:rsidR="00EE5422">
        <w:t xml:space="preserve">General Comments of </w:t>
      </w:r>
      <w:r>
        <w:t xml:space="preserve">the </w:t>
      </w:r>
      <w:r w:rsidR="00422CA4">
        <w:t xml:space="preserve">UN </w:t>
      </w:r>
      <w:r>
        <w:t>Committee</w:t>
      </w:r>
      <w:r w:rsidR="00422CA4">
        <w:t xml:space="preserve"> on the Rights of the Child</w:t>
      </w:r>
      <w:r w:rsidR="00EE5422">
        <w:t xml:space="preserve"> </w:t>
      </w:r>
      <w:r>
        <w:t xml:space="preserve">provide persuasive guidance </w:t>
      </w:r>
      <w:r w:rsidR="00AA6043">
        <w:t>on what is</w:t>
      </w:r>
      <w:r w:rsidR="005048F0">
        <w:t xml:space="preserve"> an</w:t>
      </w:r>
      <w:r w:rsidR="00AA6043">
        <w:t xml:space="preserve"> ‘acceptable’</w:t>
      </w:r>
      <w:r w:rsidR="005048F0">
        <w:t xml:space="preserve"> age</w:t>
      </w:r>
      <w:r w:rsidR="006D0508">
        <w:t>.</w:t>
      </w:r>
    </w:p>
    <w:p w14:paraId="49692537" w14:textId="4D92B8F4" w:rsidR="00776CFC" w:rsidRDefault="008074B9" w:rsidP="00776CFC">
      <w:r>
        <w:t>General Comment 10</w:t>
      </w:r>
      <w:r w:rsidR="00AA6043">
        <w:t xml:space="preserve"> (2007)</w:t>
      </w:r>
      <w:r>
        <w:t xml:space="preserve"> on children’s rights in juvenile justice encouraged States Parties to increase the age of criminal responsibility to 12 years at an absolute minimum</w:t>
      </w:r>
      <w:r w:rsidR="00C2411F">
        <w:t>,</w:t>
      </w:r>
      <w:r>
        <w:t xml:space="preserve"> and to continue to increase it to a higher age level. </w:t>
      </w:r>
      <w:r w:rsidR="00C2411F">
        <w:t>In a</w:t>
      </w:r>
      <w:r>
        <w:t xml:space="preserve"> recent re-drafting of General Comment </w:t>
      </w:r>
      <w:r w:rsidR="00463638">
        <w:t xml:space="preserve">10 </w:t>
      </w:r>
      <w:r>
        <w:t>(</w:t>
      </w:r>
      <w:r w:rsidR="00C2411F">
        <w:t xml:space="preserve">renamed </w:t>
      </w:r>
      <w:r>
        <w:t xml:space="preserve">General Comment 24), the Committee </w:t>
      </w:r>
      <w:r w:rsidR="000247DE" w:rsidRPr="00D63EDA">
        <w:t>recommended</w:t>
      </w:r>
      <w:r w:rsidR="000247DE">
        <w:t xml:space="preserve"> all countries </w:t>
      </w:r>
      <w:r w:rsidR="000247DE" w:rsidRPr="00D63EDA">
        <w:t>increas</w:t>
      </w:r>
      <w:r w:rsidR="000247DE">
        <w:t xml:space="preserve">e </w:t>
      </w:r>
      <w:r w:rsidR="000247DE" w:rsidRPr="00D63EDA">
        <w:t xml:space="preserve">the minimum age of criminal responsibility to </w:t>
      </w:r>
      <w:r w:rsidR="000247DE" w:rsidRPr="003310A5">
        <w:rPr>
          <w:b/>
          <w:bCs/>
        </w:rPr>
        <w:t>at least 14 years of age</w:t>
      </w:r>
      <w:r w:rsidR="000247DE" w:rsidRPr="00D63EDA">
        <w:t>.</w:t>
      </w:r>
      <w:r w:rsidR="000247DE">
        <w:rPr>
          <w:rStyle w:val="EndnoteReference"/>
        </w:rPr>
        <w:endnoteReference w:id="3"/>
      </w:r>
      <w:r w:rsidR="000247DE">
        <w:t xml:space="preserve"> </w:t>
      </w:r>
    </w:p>
    <w:p w14:paraId="570995A0" w14:textId="676A4B64" w:rsidR="000C59B1" w:rsidRDefault="000C59B1" w:rsidP="000C59B1">
      <w:pPr>
        <w:rPr>
          <w:lang w:val="en-US"/>
        </w:rPr>
      </w:pPr>
      <w:r>
        <w:rPr>
          <w:lang w:val="en-US"/>
        </w:rPr>
        <w:t>The Committee also point</w:t>
      </w:r>
      <w:r w:rsidR="000443EA">
        <w:rPr>
          <w:lang w:val="en-US"/>
        </w:rPr>
        <w:t>ed</w:t>
      </w:r>
      <w:r>
        <w:rPr>
          <w:lang w:val="en-US"/>
        </w:rPr>
        <w:t xml:space="preserve"> </w:t>
      </w:r>
      <w:r w:rsidR="003D44BC">
        <w:rPr>
          <w:lang w:val="en-US"/>
        </w:rPr>
        <w:t xml:space="preserve">to </w:t>
      </w:r>
      <w:r>
        <w:rPr>
          <w:lang w:val="en-US"/>
        </w:rPr>
        <w:t>developments and neuroscien</w:t>
      </w:r>
      <w:r w:rsidR="00B92E94">
        <w:rPr>
          <w:lang w:val="en-US"/>
        </w:rPr>
        <w:t>tific</w:t>
      </w:r>
      <w:r>
        <w:rPr>
          <w:lang w:val="en-US"/>
        </w:rPr>
        <w:t xml:space="preserve"> evidence </w:t>
      </w:r>
      <w:r w:rsidR="003D44BC">
        <w:rPr>
          <w:lang w:val="en-US"/>
        </w:rPr>
        <w:t xml:space="preserve">that shows </w:t>
      </w:r>
      <w:r>
        <w:rPr>
          <w:lang w:val="en-US"/>
        </w:rPr>
        <w:t xml:space="preserve">adolescent brains continue to mature even beyond teenage years, and therefore </w:t>
      </w:r>
      <w:r w:rsidR="00927DB3">
        <w:rPr>
          <w:lang w:val="en-US"/>
        </w:rPr>
        <w:t xml:space="preserve">commends </w:t>
      </w:r>
      <w:r>
        <w:rPr>
          <w:lang w:val="en-US"/>
        </w:rPr>
        <w:t xml:space="preserve">States </w:t>
      </w:r>
      <w:r w:rsidR="001A3FC2">
        <w:rPr>
          <w:lang w:val="en-US"/>
        </w:rPr>
        <w:t>P</w:t>
      </w:r>
      <w:r>
        <w:rPr>
          <w:lang w:val="en-US"/>
        </w:rPr>
        <w:t xml:space="preserve">arties </w:t>
      </w:r>
      <w:r w:rsidR="001A3FC2">
        <w:rPr>
          <w:lang w:val="en-US"/>
        </w:rPr>
        <w:t>to</w:t>
      </w:r>
      <w:r w:rsidR="00927DB3">
        <w:rPr>
          <w:lang w:val="en-US"/>
        </w:rPr>
        <w:t xml:space="preserve"> </w:t>
      </w:r>
      <w:r>
        <w:rPr>
          <w:lang w:val="en-US"/>
        </w:rPr>
        <w:t>have a</w:t>
      </w:r>
      <w:r w:rsidR="003D44BC">
        <w:rPr>
          <w:lang w:val="en-US"/>
        </w:rPr>
        <w:t>n even higher</w:t>
      </w:r>
      <w:r>
        <w:rPr>
          <w:lang w:val="en-US"/>
        </w:rPr>
        <w:t xml:space="preserve"> minimum age</w:t>
      </w:r>
      <w:r w:rsidR="003D44BC">
        <w:rPr>
          <w:lang w:val="en-US"/>
        </w:rPr>
        <w:t xml:space="preserve">, </w:t>
      </w:r>
      <w:r>
        <w:rPr>
          <w:lang w:val="en-US"/>
        </w:rPr>
        <w:t>for instance 15 or 16 years.</w:t>
      </w:r>
      <w:r>
        <w:rPr>
          <w:rStyle w:val="EndnoteReference"/>
          <w:lang w:val="en-US"/>
        </w:rPr>
        <w:endnoteReference w:id="4"/>
      </w:r>
    </w:p>
    <w:p w14:paraId="55E9950F" w14:textId="7570310A" w:rsidR="000247DE" w:rsidRPr="00776CFC" w:rsidRDefault="00F14A26" w:rsidP="00776CFC">
      <w:r>
        <w:t xml:space="preserve">This </w:t>
      </w:r>
      <w:r w:rsidR="00A534C0">
        <w:t xml:space="preserve">guidance is now </w:t>
      </w:r>
      <w:r>
        <w:t xml:space="preserve">being reflected in </w:t>
      </w:r>
      <w:r w:rsidR="00981EBD">
        <w:t xml:space="preserve">the Committee’s considerations of State Parties and their implementation of child rights. </w:t>
      </w:r>
      <w:r w:rsidR="000247DE" w:rsidRPr="00776CFC">
        <w:t xml:space="preserve">In its Concluding Observations </w:t>
      </w:r>
      <w:r w:rsidR="00776CFC">
        <w:t xml:space="preserve">on Australia in </w:t>
      </w:r>
      <w:r w:rsidR="000247DE" w:rsidRPr="00776CFC">
        <w:t>2019, the Committee urged the Australian Government to raise the minimum age of criminal responsibility to an internationally accepted level and make it conform with the upper age of 14.</w:t>
      </w:r>
      <w:r w:rsidR="000247DE" w:rsidRPr="00776CFC">
        <w:rPr>
          <w:rStyle w:val="EndnoteReference"/>
        </w:rPr>
        <w:endnoteReference w:id="5"/>
      </w:r>
    </w:p>
    <w:p w14:paraId="76A51D4C" w14:textId="414D9F98" w:rsidR="008074B9" w:rsidRPr="00776CFC" w:rsidRDefault="00981EBD" w:rsidP="000247DE">
      <w:r>
        <w:lastRenderedPageBreak/>
        <w:t>Other</w:t>
      </w:r>
      <w:r w:rsidR="00BB46C4">
        <w:t xml:space="preserve"> </w:t>
      </w:r>
      <w:r w:rsidR="00EF2E32">
        <w:t xml:space="preserve">international experts on child rights </w:t>
      </w:r>
      <w:r w:rsidR="0044763A">
        <w:t xml:space="preserve">are turning their attention to </w:t>
      </w:r>
      <w:r w:rsidR="0008057B">
        <w:t xml:space="preserve">the issue of raising the </w:t>
      </w:r>
      <w:r w:rsidR="001F775D">
        <w:t xml:space="preserve">minimum </w:t>
      </w:r>
      <w:r w:rsidR="0008057B">
        <w:t xml:space="preserve">age </w:t>
      </w:r>
      <w:proofErr w:type="gramStart"/>
      <w:r w:rsidR="0008057B">
        <w:t>as a means to</w:t>
      </w:r>
      <w:proofErr w:type="gramEnd"/>
      <w:r w:rsidR="0008057B">
        <w:t xml:space="preserve"> </w:t>
      </w:r>
      <w:r w:rsidR="001F775D">
        <w:t xml:space="preserve">lower rates of detention of children. </w:t>
      </w:r>
      <w:r w:rsidR="00743B03">
        <w:t xml:space="preserve">For example, </w:t>
      </w:r>
      <w:r w:rsidR="00A90BC3">
        <w:t xml:space="preserve">Professor </w:t>
      </w:r>
      <w:r w:rsidR="008074B9">
        <w:t xml:space="preserve">Manfred Nowak, the Independent Expert leading the </w:t>
      </w:r>
      <w:r w:rsidR="00776CFC">
        <w:t>G</w:t>
      </w:r>
      <w:r w:rsidR="008074B9">
        <w:t xml:space="preserve">lobal </w:t>
      </w:r>
      <w:r w:rsidR="00776CFC">
        <w:t>S</w:t>
      </w:r>
      <w:r w:rsidR="008074B9">
        <w:t xml:space="preserve">tudy on </w:t>
      </w:r>
      <w:r w:rsidR="00776CFC">
        <w:t>C</w:t>
      </w:r>
      <w:r w:rsidR="008074B9">
        <w:t xml:space="preserve">hildren </w:t>
      </w:r>
      <w:r w:rsidR="00776CFC">
        <w:t>D</w:t>
      </w:r>
      <w:r w:rsidR="008074B9">
        <w:t xml:space="preserve">eprived of their </w:t>
      </w:r>
      <w:r w:rsidR="00776CFC">
        <w:t>L</w:t>
      </w:r>
      <w:r w:rsidR="008074B9">
        <w:t>iberty, in a summary of his report to the UN General Assembly in August</w:t>
      </w:r>
      <w:r w:rsidR="00821F3D">
        <w:t xml:space="preserve"> 2019</w:t>
      </w:r>
      <w:r w:rsidR="008074B9">
        <w:t>, recommended a minimum age of criminal responsibility which shall ‘not be below 14 years of age’.</w:t>
      </w:r>
      <w:r w:rsidR="008074B9">
        <w:rPr>
          <w:rStyle w:val="EndnoteReference"/>
        </w:rPr>
        <w:endnoteReference w:id="6"/>
      </w:r>
    </w:p>
    <w:tbl>
      <w:tblPr>
        <w:tblStyle w:val="TableGrid"/>
        <w:tblW w:w="0" w:type="auto"/>
        <w:tblLook w:val="04A0" w:firstRow="1" w:lastRow="0" w:firstColumn="1" w:lastColumn="0" w:noHBand="0" w:noVBand="1"/>
      </w:tblPr>
      <w:tblGrid>
        <w:gridCol w:w="9060"/>
      </w:tblGrid>
      <w:tr w:rsidR="009713F3" w14:paraId="294C4152" w14:textId="77777777" w:rsidTr="00896779">
        <w:tc>
          <w:tcPr>
            <w:tcW w:w="9060" w:type="dxa"/>
            <w:shd w:val="clear" w:color="auto" w:fill="DEEAF6" w:themeFill="accent1" w:themeFillTint="33"/>
          </w:tcPr>
          <w:p w14:paraId="40C42F6D" w14:textId="5851E696" w:rsidR="00E42B37" w:rsidRPr="00896779" w:rsidRDefault="00E42B37" w:rsidP="005948FA">
            <w:pPr>
              <w:rPr>
                <w:rFonts w:cs="Open Sans"/>
                <w:b/>
                <w:bCs/>
              </w:rPr>
            </w:pPr>
            <w:r w:rsidRPr="00896779">
              <w:rPr>
                <w:rFonts w:cs="Open Sans"/>
                <w:b/>
                <w:bCs/>
              </w:rPr>
              <w:t xml:space="preserve">Recommendation </w:t>
            </w:r>
            <w:r w:rsidR="004B0CF5" w:rsidRPr="000227B0">
              <w:rPr>
                <w:rFonts w:cs="Open Sans"/>
                <w:b/>
                <w:bCs/>
              </w:rPr>
              <w:t>1</w:t>
            </w:r>
          </w:p>
          <w:p w14:paraId="34D6A387" w14:textId="36B67CFF" w:rsidR="009713F3" w:rsidRDefault="00E42B37" w:rsidP="005948FA">
            <w:r>
              <w:rPr>
                <w:rFonts w:cs="Open Sans"/>
              </w:rPr>
              <w:t xml:space="preserve">All </w:t>
            </w:r>
            <w:r w:rsidR="009713F3" w:rsidRPr="00972DCE">
              <w:rPr>
                <w:rFonts w:cs="Open Sans"/>
              </w:rPr>
              <w:t xml:space="preserve">Australian Governments </w:t>
            </w:r>
            <w:r w:rsidR="009713F3">
              <w:rPr>
                <w:rFonts w:cs="Open Sans"/>
              </w:rPr>
              <w:t xml:space="preserve">should </w:t>
            </w:r>
            <w:r w:rsidR="009713F3" w:rsidRPr="00972DCE">
              <w:rPr>
                <w:rFonts w:cs="Open Sans"/>
              </w:rPr>
              <w:t xml:space="preserve">raise the </w:t>
            </w:r>
            <w:r w:rsidR="009713F3">
              <w:rPr>
                <w:rFonts w:cs="Open Sans"/>
              </w:rPr>
              <w:t xml:space="preserve">minimum </w:t>
            </w:r>
            <w:r w:rsidR="009713F3" w:rsidRPr="00972DCE">
              <w:rPr>
                <w:rFonts w:cs="Open Sans"/>
              </w:rPr>
              <w:t>age of criminal responsibility to at least 1</w:t>
            </w:r>
            <w:r w:rsidR="009713F3">
              <w:rPr>
                <w:rFonts w:cs="Open Sans"/>
              </w:rPr>
              <w:t>4</w:t>
            </w:r>
            <w:r w:rsidR="009713F3" w:rsidRPr="00972DCE">
              <w:rPr>
                <w:rFonts w:cs="Open Sans"/>
              </w:rPr>
              <w:t xml:space="preserve"> years</w:t>
            </w:r>
            <w:r w:rsidR="009713F3">
              <w:rPr>
                <w:rFonts w:cs="Open Sans"/>
              </w:rPr>
              <w:t>.</w:t>
            </w:r>
          </w:p>
        </w:tc>
      </w:tr>
    </w:tbl>
    <w:p w14:paraId="761D909A" w14:textId="222D36C7" w:rsidR="004C6ABF" w:rsidRDefault="00665A5F" w:rsidP="0099687D">
      <w:pPr>
        <w:pStyle w:val="Heading1"/>
      </w:pPr>
      <w:bookmarkStart w:id="12" w:name="_Toc33622192"/>
      <w:r>
        <w:t xml:space="preserve">Reasons </w:t>
      </w:r>
      <w:r w:rsidR="005948FA">
        <w:t xml:space="preserve">for raising the </w:t>
      </w:r>
      <w:r>
        <w:t>minimum age of criminal responsibility</w:t>
      </w:r>
      <w:bookmarkEnd w:id="12"/>
      <w:r>
        <w:t xml:space="preserve"> </w:t>
      </w:r>
    </w:p>
    <w:p w14:paraId="11979D42" w14:textId="77777777" w:rsidR="0099687D" w:rsidRDefault="0099687D" w:rsidP="0099687D">
      <w:r w:rsidRPr="00E40928">
        <w:rPr>
          <w:rFonts w:cs="Open Sans"/>
        </w:rPr>
        <w:t>In each jurisdiction in Australia, the law provides a conclusive presumption that a child under 10 years of age cannot commit an offence on the basis that they are not criminally responsible for that offence.</w:t>
      </w:r>
      <w:r w:rsidRPr="00E40928">
        <w:rPr>
          <w:rStyle w:val="EndnoteReference"/>
        </w:rPr>
        <w:endnoteReference w:id="7"/>
      </w:r>
      <w:r w:rsidRPr="00E40928">
        <w:t xml:space="preserve"> </w:t>
      </w:r>
    </w:p>
    <w:p w14:paraId="0078B536" w14:textId="77777777" w:rsidR="0099687D" w:rsidRPr="000247DE" w:rsidRDefault="0099687D" w:rsidP="0099687D">
      <w:r>
        <w:rPr>
          <w:rFonts w:cs="Open Sans"/>
        </w:rPr>
        <w:t>The Commission considers the minimum age of 10 to be too low.</w:t>
      </w:r>
    </w:p>
    <w:p w14:paraId="6DA9B188" w14:textId="221C9D57" w:rsidR="00665A5F" w:rsidRPr="00665A5F" w:rsidRDefault="005948FA" w:rsidP="0099687D">
      <w:pPr>
        <w:pStyle w:val="Heading2"/>
      </w:pPr>
      <w:bookmarkStart w:id="13" w:name="_Toc33622193"/>
      <w:r>
        <w:t>Most child</w:t>
      </w:r>
      <w:r w:rsidR="00853772">
        <w:t xml:space="preserve"> offenders </w:t>
      </w:r>
      <w:r>
        <w:t>have disadvantaged backgrounds and complex needs</w:t>
      </w:r>
      <w:bookmarkEnd w:id="13"/>
    </w:p>
    <w:p w14:paraId="594DB048" w14:textId="6EDA57AC" w:rsidR="00E83757" w:rsidRDefault="00665A5F" w:rsidP="00613C35">
      <w:r>
        <w:t>M</w:t>
      </w:r>
      <w:r w:rsidRPr="00742032">
        <w:t>any children involved in the criminal justice system come from disadvantaged backgrounds and have complex needs better addressed outside the criminal justice system</w:t>
      </w:r>
      <w:r>
        <w:t>.</w:t>
      </w:r>
      <w:r w:rsidRPr="005D4C91">
        <w:rPr>
          <w:rStyle w:val="EndnoteReference"/>
          <w:iCs/>
        </w:rPr>
        <w:endnoteReference w:id="8"/>
      </w:r>
      <w:r w:rsidR="00374237">
        <w:t xml:space="preserve"> These include </w:t>
      </w:r>
      <w:r w:rsidR="004B0CF5">
        <w:t xml:space="preserve">experiences of </w:t>
      </w:r>
      <w:r w:rsidR="00962F68">
        <w:t>poverty</w:t>
      </w:r>
      <w:r w:rsidR="000C5690">
        <w:t xml:space="preserve">, </w:t>
      </w:r>
      <w:r w:rsidR="00471BE2">
        <w:t xml:space="preserve">homelessness, </w:t>
      </w:r>
      <w:r w:rsidR="00AC16F2">
        <w:t xml:space="preserve">educational </w:t>
      </w:r>
      <w:r w:rsidR="00670FD3">
        <w:t xml:space="preserve">exclusion and disengagement, </w:t>
      </w:r>
      <w:r w:rsidR="000C5690">
        <w:t>abuse and neglect</w:t>
      </w:r>
      <w:r w:rsidR="006F0B08">
        <w:t xml:space="preserve">, drug and alcohol issues, disabilities and health </w:t>
      </w:r>
      <w:r w:rsidR="009B2531">
        <w:t>concerns, including mental health problems.</w:t>
      </w:r>
      <w:r w:rsidR="00EA5FA4">
        <w:rPr>
          <w:rStyle w:val="EndnoteReference"/>
        </w:rPr>
        <w:endnoteReference w:id="9"/>
      </w:r>
      <w:r w:rsidR="00234610">
        <w:t xml:space="preserve"> </w:t>
      </w:r>
    </w:p>
    <w:p w14:paraId="40B0BEDE" w14:textId="4ADE03D5" w:rsidR="00E83757" w:rsidRDefault="00E83757" w:rsidP="00613C35">
      <w:r>
        <w:t>Although many of these problems also characterise adult criminal justice populations, they can cause greater problems among young people, who are more susceptible—physically, emotionally and socially—to them. Many of these problems are compounded by their psychosocial immaturity</w:t>
      </w:r>
      <w:r w:rsidR="00EB71D6">
        <w:t xml:space="preserve">, </w:t>
      </w:r>
      <w:r w:rsidR="00C72241">
        <w:t xml:space="preserve">and their </w:t>
      </w:r>
      <w:r w:rsidR="00EB71D6">
        <w:t>susceptibility to exploitation</w:t>
      </w:r>
      <w:r w:rsidR="00C72241">
        <w:t xml:space="preserve"> and peer group pressure</w:t>
      </w:r>
      <w:r>
        <w:t>.</w:t>
      </w:r>
    </w:p>
    <w:p w14:paraId="5F5F9601" w14:textId="590249CF" w:rsidR="009713F3" w:rsidRPr="003C080A" w:rsidRDefault="00BC5170" w:rsidP="003C080A">
      <w:pPr>
        <w:pStyle w:val="SubmissionNormal"/>
        <w:keepNext/>
        <w:keepLines/>
        <w:numPr>
          <w:ilvl w:val="0"/>
          <w:numId w:val="0"/>
        </w:numPr>
        <w:autoSpaceDE w:val="0"/>
        <w:autoSpaceDN w:val="0"/>
        <w:adjustRightInd w:val="0"/>
        <w:spacing w:after="0"/>
        <w:rPr>
          <w:rFonts w:cs="Open Sans"/>
        </w:rPr>
      </w:pPr>
      <w:r>
        <w:lastRenderedPageBreak/>
        <w:t xml:space="preserve">There </w:t>
      </w:r>
      <w:r w:rsidR="009E5C60">
        <w:t xml:space="preserve">is </w:t>
      </w:r>
      <w:r>
        <w:t xml:space="preserve">increasing research about the prevalence of </w:t>
      </w:r>
      <w:r w:rsidR="009E5C60">
        <w:t>mental health disorders and cognitive disabilities of young people in the youth justice system.</w:t>
      </w:r>
      <w:r w:rsidR="00016BFB">
        <w:rPr>
          <w:rStyle w:val="EndnoteReference"/>
        </w:rPr>
        <w:endnoteReference w:id="10"/>
      </w:r>
      <w:r w:rsidR="009E5C60">
        <w:t xml:space="preserve"> </w:t>
      </w:r>
      <w:r w:rsidR="009713F3" w:rsidRPr="00B56CB3">
        <w:rPr>
          <w:shd w:val="clear" w:color="auto" w:fill="FFFFFF"/>
        </w:rPr>
        <w:t xml:space="preserve">Children with disability are overrepresented in the </w:t>
      </w:r>
      <w:r w:rsidR="009713F3">
        <w:rPr>
          <w:shd w:val="clear" w:color="auto" w:fill="FFFFFF"/>
        </w:rPr>
        <w:t>youth</w:t>
      </w:r>
      <w:r w:rsidR="009713F3" w:rsidRPr="00B56CB3">
        <w:rPr>
          <w:shd w:val="clear" w:color="auto" w:fill="FFFFFF"/>
        </w:rPr>
        <w:t xml:space="preserve"> justice system, particularly children with intellectual disabilities or </w:t>
      </w:r>
      <w:r w:rsidR="009713F3">
        <w:rPr>
          <w:rFonts w:cs="Open Sans"/>
        </w:rPr>
        <w:t>psychosocial disabilities.</w:t>
      </w:r>
      <w:r w:rsidR="009713F3">
        <w:rPr>
          <w:rStyle w:val="EndnoteReference"/>
        </w:rPr>
        <w:endnoteReference w:id="11"/>
      </w:r>
      <w:r w:rsidR="009713F3">
        <w:rPr>
          <w:rFonts w:cs="Open Sans"/>
        </w:rPr>
        <w:t xml:space="preserve"> </w:t>
      </w:r>
      <w:r w:rsidR="009713F3" w:rsidRPr="00B56CB3">
        <w:rPr>
          <w:shd w:val="clear" w:color="auto" w:fill="FFFFFF"/>
        </w:rPr>
        <w:t xml:space="preserve">In </w:t>
      </w:r>
      <w:r w:rsidR="009713F3">
        <w:rPr>
          <w:shd w:val="clear" w:color="auto" w:fill="FFFFFF"/>
        </w:rPr>
        <w:t xml:space="preserve">one survey of the </w:t>
      </w:r>
      <w:r w:rsidR="009713F3" w:rsidRPr="00B56CB3">
        <w:rPr>
          <w:shd w:val="clear" w:color="auto" w:fill="FFFFFF"/>
        </w:rPr>
        <w:t>NSW</w:t>
      </w:r>
      <w:r w:rsidR="009713F3">
        <w:rPr>
          <w:shd w:val="clear" w:color="auto" w:fill="FFFFFF"/>
        </w:rPr>
        <w:t xml:space="preserve"> youth justice system in 2015</w:t>
      </w:r>
      <w:r w:rsidR="009713F3" w:rsidRPr="00B56CB3">
        <w:rPr>
          <w:shd w:val="clear" w:color="auto" w:fill="FFFFFF"/>
        </w:rPr>
        <w:t xml:space="preserve">, 83.3% of children </w:t>
      </w:r>
      <w:r w:rsidR="009713F3">
        <w:rPr>
          <w:shd w:val="clear" w:color="auto" w:fill="FFFFFF"/>
        </w:rPr>
        <w:t xml:space="preserve">surveyed </w:t>
      </w:r>
      <w:r w:rsidR="009713F3" w:rsidRPr="00B56CB3">
        <w:rPr>
          <w:shd w:val="clear" w:color="auto" w:fill="FFFFFF"/>
        </w:rPr>
        <w:t xml:space="preserve">met the criteria for at least one psychological disorder—six times the prevalence rate </w:t>
      </w:r>
      <w:r w:rsidR="009713F3">
        <w:rPr>
          <w:shd w:val="clear" w:color="auto" w:fill="FFFFFF"/>
        </w:rPr>
        <w:t xml:space="preserve">for children </w:t>
      </w:r>
      <w:r w:rsidR="009713F3" w:rsidRPr="00B56CB3">
        <w:rPr>
          <w:shd w:val="clear" w:color="auto" w:fill="FFFFFF"/>
        </w:rPr>
        <w:t>in the general population.</w:t>
      </w:r>
      <w:r w:rsidR="009713F3" w:rsidRPr="001C7824">
        <w:rPr>
          <w:rStyle w:val="EndnoteReference"/>
        </w:rPr>
        <w:endnoteReference w:id="12"/>
      </w:r>
      <w:r w:rsidR="009713F3" w:rsidRPr="00B56CB3">
        <w:rPr>
          <w:shd w:val="clear" w:color="auto" w:fill="FFFFFF"/>
        </w:rPr>
        <w:t xml:space="preserve"> </w:t>
      </w:r>
    </w:p>
    <w:p w14:paraId="28CB74F3" w14:textId="09E4D5C1" w:rsidR="00E56BBC" w:rsidRDefault="00E90410" w:rsidP="00E56BBC">
      <w:pPr>
        <w:pStyle w:val="SubmissionNormal"/>
        <w:numPr>
          <w:ilvl w:val="0"/>
          <w:numId w:val="0"/>
        </w:numPr>
        <w:autoSpaceDE w:val="0"/>
        <w:autoSpaceDN w:val="0"/>
        <w:adjustRightInd w:val="0"/>
        <w:spacing w:after="0"/>
        <w:rPr>
          <w:shd w:val="clear" w:color="auto" w:fill="FFFFFF"/>
        </w:rPr>
      </w:pPr>
      <w:r>
        <w:rPr>
          <w:rFonts w:cs="Open Sans"/>
        </w:rPr>
        <w:t>Another</w:t>
      </w:r>
      <w:r w:rsidR="009713F3">
        <w:rPr>
          <w:rFonts w:cs="Open Sans"/>
        </w:rPr>
        <w:t xml:space="preserve"> study in Western Australia found that 89% of children in detention between May 2015 and December 2016 had at least one domain of severe neurodevelopmental impairment and 36% were diagnosed with </w:t>
      </w:r>
      <w:proofErr w:type="spellStart"/>
      <w:r w:rsidR="009713F3">
        <w:rPr>
          <w:rFonts w:cs="Open Sans"/>
        </w:rPr>
        <w:t>F</w:t>
      </w:r>
      <w:r w:rsidR="004F76D1">
        <w:rPr>
          <w:rFonts w:cs="Open Sans"/>
        </w:rPr>
        <w:t>etal</w:t>
      </w:r>
      <w:proofErr w:type="spellEnd"/>
      <w:r w:rsidR="004F76D1">
        <w:rPr>
          <w:rFonts w:cs="Open Sans"/>
        </w:rPr>
        <w:t xml:space="preserve"> Alcohol </w:t>
      </w:r>
      <w:r w:rsidR="00EE2D07">
        <w:rPr>
          <w:rFonts w:cs="Open Sans"/>
        </w:rPr>
        <w:t>Spectrum Disorder</w:t>
      </w:r>
      <w:r w:rsidR="00407D6D">
        <w:rPr>
          <w:rFonts w:cs="Open Sans"/>
        </w:rPr>
        <w:t xml:space="preserve"> (FASD)</w:t>
      </w:r>
      <w:r w:rsidR="009713F3">
        <w:rPr>
          <w:rFonts w:cs="Open Sans"/>
        </w:rPr>
        <w:t>.</w:t>
      </w:r>
      <w:r w:rsidR="009713F3">
        <w:rPr>
          <w:rStyle w:val="EndnoteReference"/>
        </w:rPr>
        <w:endnoteReference w:id="13"/>
      </w:r>
      <w:r w:rsidR="009713F3" w:rsidDel="009E0AAD">
        <w:rPr>
          <w:rFonts w:cs="Open Sans"/>
        </w:rPr>
        <w:t xml:space="preserve"> </w:t>
      </w:r>
      <w:r w:rsidR="009713F3">
        <w:t xml:space="preserve">The </w:t>
      </w:r>
      <w:r w:rsidR="009713F3" w:rsidRPr="00FB4D6C">
        <w:t xml:space="preserve">majority of </w:t>
      </w:r>
      <w:r w:rsidR="009713F3">
        <w:t xml:space="preserve">those with FASD </w:t>
      </w:r>
      <w:r w:rsidR="009713F3" w:rsidRPr="00FB4D6C">
        <w:t>had not been previously identifie</w:t>
      </w:r>
      <w:r w:rsidR="009713F3">
        <w:t>d, highlighting a</w:t>
      </w:r>
      <w:r w:rsidR="009713F3" w:rsidRPr="00FB4D6C">
        <w:t xml:space="preserve"> need for improved diagnosis.</w:t>
      </w:r>
      <w:r w:rsidR="009713F3">
        <w:rPr>
          <w:rStyle w:val="EndnoteReference"/>
        </w:rPr>
        <w:endnoteReference w:id="14"/>
      </w:r>
    </w:p>
    <w:p w14:paraId="00B44620" w14:textId="72ACA9C8" w:rsidR="00FE7EC0" w:rsidRPr="00E56BBC" w:rsidRDefault="000D169F" w:rsidP="00E56BBC">
      <w:pPr>
        <w:pStyle w:val="SubmissionNormal"/>
        <w:numPr>
          <w:ilvl w:val="0"/>
          <w:numId w:val="0"/>
        </w:numPr>
        <w:autoSpaceDE w:val="0"/>
        <w:autoSpaceDN w:val="0"/>
        <w:adjustRightInd w:val="0"/>
        <w:spacing w:after="0"/>
        <w:rPr>
          <w:shd w:val="clear" w:color="auto" w:fill="FFFFFF"/>
        </w:rPr>
      </w:pPr>
      <w:r w:rsidRPr="00B56CB3">
        <w:t xml:space="preserve">Disability advocacy organisations have argued that the high incarceration rate </w:t>
      </w:r>
      <w:r w:rsidR="003D1D25">
        <w:t xml:space="preserve">for children with disability </w:t>
      </w:r>
      <w:r w:rsidRPr="00B56CB3">
        <w:t xml:space="preserve">is due to the failures in </w:t>
      </w:r>
      <w:r w:rsidRPr="00B56CB3">
        <w:rPr>
          <w:lang w:val="en"/>
        </w:rPr>
        <w:t>mental health, child protection, housing, disability and community service systems to provide appropriate assessment and supports.</w:t>
      </w:r>
      <w:r w:rsidRPr="001C7824">
        <w:rPr>
          <w:rStyle w:val="EndnoteReference"/>
        </w:rPr>
        <w:endnoteReference w:id="15"/>
      </w:r>
      <w:r>
        <w:rPr>
          <w:lang w:val="en"/>
        </w:rPr>
        <w:t xml:space="preserve"> </w:t>
      </w:r>
      <w:r w:rsidR="00FE7EC0">
        <w:t>The UN Committee on the Rights of Persons with Disabilities, in its Concluding Observations on Australia in September 2019,</w:t>
      </w:r>
      <w:r w:rsidR="00BA5BE9">
        <w:t xml:space="preserve"> </w:t>
      </w:r>
      <w:r w:rsidR="00FE7EC0">
        <w:t>expressed concern about the overrepresentation of convicted young persons with disabilities in the youth justice system, especially male youth from Indigenous communities.</w:t>
      </w:r>
      <w:r w:rsidR="00FE7EC0">
        <w:rPr>
          <w:rStyle w:val="EndnoteReference"/>
        </w:rPr>
        <w:endnoteReference w:id="16"/>
      </w:r>
    </w:p>
    <w:p w14:paraId="6C49F8F3" w14:textId="2DEAD3D0" w:rsidR="005C08AA" w:rsidRDefault="00344CA7" w:rsidP="00FE7EC0">
      <w:pPr>
        <w:pStyle w:val="SubmissionNormal"/>
        <w:keepNext/>
        <w:keepLines/>
        <w:numPr>
          <w:ilvl w:val="0"/>
          <w:numId w:val="0"/>
        </w:numPr>
        <w:autoSpaceDE w:val="0"/>
        <w:autoSpaceDN w:val="0"/>
        <w:adjustRightInd w:val="0"/>
        <w:spacing w:after="0"/>
      </w:pPr>
      <w:r>
        <w:rPr>
          <w:rFonts w:cs="Open Sans"/>
        </w:rPr>
        <w:t>The complex</w:t>
      </w:r>
      <w:r w:rsidR="00D45096">
        <w:rPr>
          <w:rFonts w:cs="Open Sans"/>
        </w:rPr>
        <w:t xml:space="preserve"> needs of chi</w:t>
      </w:r>
      <w:r w:rsidR="00763B48">
        <w:rPr>
          <w:rFonts w:cs="Open Sans"/>
        </w:rPr>
        <w:t>ld</w:t>
      </w:r>
      <w:r w:rsidR="00D45096">
        <w:rPr>
          <w:rFonts w:cs="Open Sans"/>
        </w:rPr>
        <w:t xml:space="preserve">ren in the justice system </w:t>
      </w:r>
      <w:r w:rsidR="00BA5BE9">
        <w:rPr>
          <w:rFonts w:cs="Open Sans"/>
        </w:rPr>
        <w:t>are</w:t>
      </w:r>
      <w:r w:rsidR="00214692">
        <w:rPr>
          <w:rFonts w:cs="Open Sans"/>
        </w:rPr>
        <w:t xml:space="preserve"> also highlighted by </w:t>
      </w:r>
      <w:r w:rsidR="00763B48">
        <w:rPr>
          <w:rFonts w:cs="Open Sans"/>
        </w:rPr>
        <w:t xml:space="preserve">data on the crossover between </w:t>
      </w:r>
      <w:r w:rsidR="000751AA">
        <w:rPr>
          <w:rFonts w:cs="Open Sans"/>
        </w:rPr>
        <w:t xml:space="preserve">the child protection system and the youth justice system. </w:t>
      </w:r>
      <w:r w:rsidR="00E62B0B">
        <w:rPr>
          <w:rFonts w:cs="Open Sans"/>
        </w:rPr>
        <w:t>A four</w:t>
      </w:r>
      <w:r w:rsidR="00FB4C7F">
        <w:rPr>
          <w:rFonts w:cs="Open Sans"/>
        </w:rPr>
        <w:t xml:space="preserve">-year study </w:t>
      </w:r>
      <w:r w:rsidR="00244795">
        <w:rPr>
          <w:rFonts w:cs="Open Sans"/>
        </w:rPr>
        <w:t xml:space="preserve">between </w:t>
      </w:r>
      <w:r w:rsidR="00545398">
        <w:rPr>
          <w:rFonts w:cs="Open Sans"/>
        </w:rPr>
        <w:t xml:space="preserve">1 July </w:t>
      </w:r>
      <w:r w:rsidR="00244795">
        <w:rPr>
          <w:rFonts w:cs="Open Sans"/>
        </w:rPr>
        <w:t>201</w:t>
      </w:r>
      <w:r w:rsidR="00545398">
        <w:rPr>
          <w:rFonts w:cs="Open Sans"/>
        </w:rPr>
        <w:t xml:space="preserve">4 and 30 June </w:t>
      </w:r>
      <w:r w:rsidR="00244795">
        <w:rPr>
          <w:rFonts w:cs="Open Sans"/>
        </w:rPr>
        <w:t>201</w:t>
      </w:r>
      <w:r w:rsidR="00545398">
        <w:rPr>
          <w:rFonts w:cs="Open Sans"/>
        </w:rPr>
        <w:t>8</w:t>
      </w:r>
      <w:r w:rsidR="00244795">
        <w:rPr>
          <w:rFonts w:cs="Open Sans"/>
        </w:rPr>
        <w:t xml:space="preserve"> found</w:t>
      </w:r>
      <w:r w:rsidR="00272032">
        <w:rPr>
          <w:rFonts w:cs="Open Sans"/>
        </w:rPr>
        <w:t xml:space="preserve"> that 50% of those under yo</w:t>
      </w:r>
      <w:r w:rsidR="00694831">
        <w:rPr>
          <w:rFonts w:cs="Open Sans"/>
        </w:rPr>
        <w:t xml:space="preserve">uth justice supervision (4,035 young people) had also received child protection services during the period. </w:t>
      </w:r>
      <w:r w:rsidR="00FE28E5">
        <w:rPr>
          <w:rFonts w:cs="Open Sans"/>
        </w:rPr>
        <w:t xml:space="preserve">The younger </w:t>
      </w:r>
      <w:r w:rsidR="0067068D">
        <w:rPr>
          <w:rFonts w:cs="Open Sans"/>
        </w:rPr>
        <w:t>people were at first supervision, the more likely the</w:t>
      </w:r>
      <w:r w:rsidR="00A77262">
        <w:rPr>
          <w:rFonts w:cs="Open Sans"/>
        </w:rPr>
        <w:t>y</w:t>
      </w:r>
      <w:r w:rsidR="0067068D">
        <w:rPr>
          <w:rFonts w:cs="Open Sans"/>
        </w:rPr>
        <w:t xml:space="preserve"> were to have received child protection services during the period</w:t>
      </w:r>
      <w:r w:rsidR="002317A0">
        <w:rPr>
          <w:rFonts w:cs="Open Sans"/>
        </w:rPr>
        <w:t xml:space="preserve"> (62% of those aged 10 at first supervision, compared with 27% of those aged 17). </w:t>
      </w:r>
    </w:p>
    <w:p w14:paraId="5FF2B03A" w14:textId="098F766F" w:rsidR="00926542" w:rsidRDefault="00926542" w:rsidP="00926542">
      <w:pPr>
        <w:rPr>
          <w:rFonts w:cs="Open Sans"/>
        </w:rPr>
      </w:pPr>
      <w:r>
        <w:rPr>
          <w:rFonts w:cs="Open Sans"/>
        </w:rPr>
        <w:t>C</w:t>
      </w:r>
      <w:r w:rsidRPr="001E5ED1">
        <w:rPr>
          <w:rFonts w:cs="Open Sans"/>
        </w:rPr>
        <w:t xml:space="preserve">hildren placed in out-of-home care are 16 times more likely than </w:t>
      </w:r>
      <w:r>
        <w:rPr>
          <w:rFonts w:cs="Open Sans"/>
        </w:rPr>
        <w:t xml:space="preserve">children in the </w:t>
      </w:r>
      <w:r w:rsidRPr="001E5ED1">
        <w:rPr>
          <w:rFonts w:cs="Open Sans"/>
        </w:rPr>
        <w:t xml:space="preserve">general population to be under </w:t>
      </w:r>
      <w:r>
        <w:rPr>
          <w:rFonts w:cs="Open Sans"/>
        </w:rPr>
        <w:t>youth justice</w:t>
      </w:r>
      <w:r w:rsidRPr="001E5ED1">
        <w:rPr>
          <w:rFonts w:cs="Open Sans"/>
        </w:rPr>
        <w:t xml:space="preserve"> supervision in the same year.</w:t>
      </w:r>
      <w:r w:rsidRPr="001E5ED1">
        <w:rPr>
          <w:rStyle w:val="EndnoteReference"/>
        </w:rPr>
        <w:endnoteReference w:id="17"/>
      </w:r>
      <w:r w:rsidRPr="001E5ED1">
        <w:rPr>
          <w:rFonts w:cs="Open Sans"/>
        </w:rPr>
        <w:t xml:space="preserve"> This risk increases when the child is Aboriginal or Torres Strait Islander.</w:t>
      </w:r>
      <w:r w:rsidRPr="001E5ED1">
        <w:rPr>
          <w:rStyle w:val="EndnoteReference"/>
        </w:rPr>
        <w:endnoteReference w:id="18"/>
      </w:r>
      <w:r w:rsidRPr="001E5ED1">
        <w:rPr>
          <w:rFonts w:cs="Open Sans"/>
        </w:rPr>
        <w:t xml:space="preserve"> </w:t>
      </w:r>
    </w:p>
    <w:p w14:paraId="734CAF6C" w14:textId="3E9E1380" w:rsidR="00926542" w:rsidRDefault="000470D9" w:rsidP="002964AC">
      <w:pPr>
        <w:rPr>
          <w:rFonts w:cs="Open Sans"/>
        </w:rPr>
      </w:pPr>
      <w:r>
        <w:rPr>
          <w:rFonts w:cs="Open Sans"/>
        </w:rPr>
        <w:t xml:space="preserve">A </w:t>
      </w:r>
      <w:r w:rsidR="00C45EAD">
        <w:rPr>
          <w:rFonts w:cs="Open Sans"/>
        </w:rPr>
        <w:t xml:space="preserve">recent Australian Institute of Criminology </w:t>
      </w:r>
      <w:r w:rsidR="0082584A">
        <w:rPr>
          <w:rFonts w:cs="Open Sans"/>
        </w:rPr>
        <w:t xml:space="preserve">report </w:t>
      </w:r>
      <w:r w:rsidR="0080693D">
        <w:t>present</w:t>
      </w:r>
      <w:r w:rsidR="009913CD">
        <w:t>ed</w:t>
      </w:r>
      <w:r w:rsidR="0080693D">
        <w:t xml:space="preserve"> the findings from a two-year study (2016-18) of Victorian children and young people involved in both the youth justice and statutory </w:t>
      </w:r>
      <w:r w:rsidR="003D349E">
        <w:t>c</w:t>
      </w:r>
      <w:r w:rsidR="0080693D">
        <w:t xml:space="preserve">hild </w:t>
      </w:r>
      <w:r w:rsidR="003D349E">
        <w:t>p</w:t>
      </w:r>
      <w:r w:rsidR="0080693D">
        <w:t>rotection systems</w:t>
      </w:r>
      <w:r w:rsidR="00D31B3D">
        <w:t xml:space="preserve">. It found that these ‘cross-over kids’ </w:t>
      </w:r>
      <w:r w:rsidR="00F00BA2">
        <w:t xml:space="preserve">were overwhelmingly </w:t>
      </w:r>
      <w:r w:rsidR="002E22DF">
        <w:t>affected</w:t>
      </w:r>
      <w:r w:rsidR="00F00BA2">
        <w:t xml:space="preserve"> by cumulative harm across their lives</w:t>
      </w:r>
      <w:r w:rsidR="00C500A4">
        <w:t xml:space="preserve"> and </w:t>
      </w:r>
      <w:r w:rsidR="00C500A4" w:rsidRPr="00C500A4">
        <w:rPr>
          <w:rFonts w:cs="Open Sans"/>
          <w:color w:val="000000"/>
          <w:shd w:val="clear" w:color="auto" w:fill="FFFFFF"/>
        </w:rPr>
        <w:t xml:space="preserve">faced considerable co-occurring challenges affecting their engagement </w:t>
      </w:r>
      <w:r w:rsidR="00C500A4" w:rsidRPr="00C500A4">
        <w:rPr>
          <w:rFonts w:cs="Open Sans"/>
          <w:color w:val="000000"/>
          <w:shd w:val="clear" w:color="auto" w:fill="FFFFFF"/>
        </w:rPr>
        <w:lastRenderedPageBreak/>
        <w:t>with statutory and non-statutory social systems</w:t>
      </w:r>
      <w:r w:rsidR="00C500A4">
        <w:rPr>
          <w:rFonts w:cs="Open Sans"/>
          <w:color w:val="000000"/>
          <w:shd w:val="clear" w:color="auto" w:fill="FFFFFF"/>
        </w:rPr>
        <w:t xml:space="preserve">. </w:t>
      </w:r>
      <w:r w:rsidR="00BC4A71">
        <w:rPr>
          <w:rFonts w:cs="Open Sans"/>
          <w:color w:val="000000"/>
          <w:shd w:val="clear" w:color="auto" w:fill="FFFFFF"/>
        </w:rPr>
        <w:t xml:space="preserve">The study’s findings suggest that </w:t>
      </w:r>
      <w:r w:rsidR="005E2C72">
        <w:rPr>
          <w:rFonts w:cs="Open Sans"/>
          <w:color w:val="000000"/>
          <w:shd w:val="clear" w:color="auto" w:fill="FFFFFF"/>
        </w:rPr>
        <w:t>early child and family support</w:t>
      </w:r>
      <w:r w:rsidR="009145CC">
        <w:rPr>
          <w:rFonts w:cs="Open Sans"/>
          <w:color w:val="000000"/>
          <w:shd w:val="clear" w:color="auto" w:fill="FFFFFF"/>
        </w:rPr>
        <w:t xml:space="preserve"> and intervention is </w:t>
      </w:r>
      <w:r w:rsidR="00811F09">
        <w:rPr>
          <w:rFonts w:cs="Open Sans"/>
          <w:color w:val="000000"/>
          <w:shd w:val="clear" w:color="auto" w:fill="FFFFFF"/>
        </w:rPr>
        <w:t xml:space="preserve">central to the prevention </w:t>
      </w:r>
      <w:r w:rsidR="00BB6F74">
        <w:rPr>
          <w:rFonts w:cs="Open Sans"/>
          <w:color w:val="000000"/>
          <w:shd w:val="clear" w:color="auto" w:fill="FFFFFF"/>
        </w:rPr>
        <w:t xml:space="preserve">of childhood </w:t>
      </w:r>
      <w:r w:rsidR="00CA6B46">
        <w:rPr>
          <w:rFonts w:cs="Open Sans"/>
          <w:color w:val="000000"/>
          <w:shd w:val="clear" w:color="auto" w:fill="FFFFFF"/>
        </w:rPr>
        <w:t>maltreatment and other harm experienced by these children</w:t>
      </w:r>
      <w:r w:rsidR="00BF1FA9">
        <w:rPr>
          <w:rFonts w:cs="Open Sans"/>
          <w:color w:val="000000"/>
          <w:shd w:val="clear" w:color="auto" w:fill="FFFFFF"/>
        </w:rPr>
        <w:t xml:space="preserve">, which </w:t>
      </w:r>
      <w:r w:rsidR="00802369">
        <w:rPr>
          <w:rFonts w:cs="Open Sans"/>
          <w:color w:val="000000"/>
          <w:shd w:val="clear" w:color="auto" w:fill="FFFFFF"/>
        </w:rPr>
        <w:t>affects</w:t>
      </w:r>
      <w:r w:rsidR="00BF1FA9">
        <w:rPr>
          <w:rFonts w:cs="Open Sans"/>
          <w:color w:val="000000"/>
          <w:shd w:val="clear" w:color="auto" w:fill="FFFFFF"/>
        </w:rPr>
        <w:t xml:space="preserve"> their behaviour</w:t>
      </w:r>
      <w:r w:rsidR="00050790">
        <w:rPr>
          <w:rFonts w:cs="Open Sans"/>
          <w:color w:val="000000"/>
          <w:shd w:val="clear" w:color="auto" w:fill="FFFFFF"/>
        </w:rPr>
        <w:t>. It also suggest</w:t>
      </w:r>
      <w:r w:rsidR="00932EEC">
        <w:rPr>
          <w:rFonts w:cs="Open Sans"/>
          <w:color w:val="000000"/>
          <w:shd w:val="clear" w:color="auto" w:fill="FFFFFF"/>
        </w:rPr>
        <w:t>s</w:t>
      </w:r>
      <w:r w:rsidR="00050790">
        <w:rPr>
          <w:rFonts w:cs="Open Sans"/>
          <w:color w:val="000000"/>
          <w:shd w:val="clear" w:color="auto" w:fill="FFFFFF"/>
        </w:rPr>
        <w:t xml:space="preserve"> that o</w:t>
      </w:r>
      <w:r w:rsidR="008C208C">
        <w:rPr>
          <w:rFonts w:cs="Open Sans"/>
          <w:color w:val="000000"/>
          <w:shd w:val="clear" w:color="auto" w:fill="FFFFFF"/>
        </w:rPr>
        <w:t>ur responses to early offending need to be re-examined, w</w:t>
      </w:r>
      <w:r w:rsidR="006F1FE2">
        <w:rPr>
          <w:rFonts w:cs="Open Sans"/>
          <w:color w:val="000000"/>
          <w:shd w:val="clear" w:color="auto" w:fill="FFFFFF"/>
        </w:rPr>
        <w:t>ith therapeutic</w:t>
      </w:r>
      <w:r w:rsidR="004739E8">
        <w:rPr>
          <w:rFonts w:cs="Open Sans"/>
          <w:color w:val="000000"/>
          <w:shd w:val="clear" w:color="auto" w:fill="FFFFFF"/>
        </w:rPr>
        <w:t xml:space="preserve"> responses </w:t>
      </w:r>
      <w:r w:rsidR="00861772">
        <w:rPr>
          <w:rFonts w:cs="Open Sans"/>
          <w:color w:val="000000"/>
          <w:shd w:val="clear" w:color="auto" w:fill="FFFFFF"/>
        </w:rPr>
        <w:t xml:space="preserve">encouraged, and the development of differential youth justice responses for these </w:t>
      </w:r>
      <w:r w:rsidR="00DE3A97">
        <w:rPr>
          <w:rFonts w:cs="Open Sans"/>
          <w:color w:val="000000"/>
          <w:shd w:val="clear" w:color="auto" w:fill="FFFFFF"/>
        </w:rPr>
        <w:t>children.</w:t>
      </w:r>
      <w:r w:rsidR="000F3754">
        <w:rPr>
          <w:rStyle w:val="EndnoteReference"/>
          <w:rFonts w:cs="Open Sans"/>
          <w:color w:val="000000"/>
          <w:shd w:val="clear" w:color="auto" w:fill="FFFFFF"/>
        </w:rPr>
        <w:endnoteReference w:id="19"/>
      </w:r>
      <w:r w:rsidR="00DE3A97">
        <w:rPr>
          <w:rFonts w:cs="Open Sans"/>
          <w:color w:val="000000"/>
          <w:shd w:val="clear" w:color="auto" w:fill="FFFFFF"/>
        </w:rPr>
        <w:t xml:space="preserve"> </w:t>
      </w:r>
    </w:p>
    <w:p w14:paraId="1AF0B2AE" w14:textId="7D703FC6" w:rsidR="005948FA" w:rsidRDefault="005948FA" w:rsidP="0099687D">
      <w:pPr>
        <w:pStyle w:val="Heading2"/>
      </w:pPr>
      <w:bookmarkStart w:id="14" w:name="_Toc33622194"/>
      <w:r>
        <w:t>Aboriginal and Torres Strait Islander children are</w:t>
      </w:r>
      <w:r w:rsidR="008A62D0">
        <w:t xml:space="preserve"> </w:t>
      </w:r>
      <w:r>
        <w:t>overrepresented in the younger youth justice population</w:t>
      </w:r>
      <w:bookmarkEnd w:id="14"/>
    </w:p>
    <w:p w14:paraId="44976DD5" w14:textId="0AD18846" w:rsidR="00665A5F" w:rsidRDefault="00E267D6" w:rsidP="009C4D84">
      <w:r>
        <w:t xml:space="preserve">Raising the age of criminal responsibility </w:t>
      </w:r>
      <w:r w:rsidR="00031F3D">
        <w:t xml:space="preserve">would </w:t>
      </w:r>
      <w:r w:rsidR="00665A5F" w:rsidRPr="000B1777">
        <w:t xml:space="preserve">help to decrease the rate of overrepresentation of Aboriginal and Torres Strait Islander children </w:t>
      </w:r>
      <w:r w:rsidR="0004157C">
        <w:t>under</w:t>
      </w:r>
      <w:r w:rsidR="00665A5F" w:rsidRPr="000B1777">
        <w:t xml:space="preserve"> </w:t>
      </w:r>
      <w:r w:rsidR="00374E8D">
        <w:t xml:space="preserve">youth justice </w:t>
      </w:r>
      <w:r w:rsidR="0004157C">
        <w:t xml:space="preserve">supervision and </w:t>
      </w:r>
      <w:r w:rsidR="00665A5F" w:rsidRPr="000B1777">
        <w:t>detention.</w:t>
      </w:r>
      <w:r w:rsidR="00665A5F" w:rsidRPr="00E40928">
        <w:rPr>
          <w:rStyle w:val="EndnoteReference"/>
        </w:rPr>
        <w:endnoteReference w:id="20"/>
      </w:r>
      <w:r w:rsidR="00665A5F" w:rsidRPr="000B1777">
        <w:t xml:space="preserve"> </w:t>
      </w:r>
    </w:p>
    <w:p w14:paraId="295FAFEA" w14:textId="77777777" w:rsidR="009713F3" w:rsidRDefault="009713F3" w:rsidP="00031F3D">
      <w:r w:rsidRPr="00742032">
        <w:t xml:space="preserve">While the </w:t>
      </w:r>
      <w:r>
        <w:t xml:space="preserve">overall </w:t>
      </w:r>
      <w:r w:rsidRPr="00742032">
        <w:t xml:space="preserve">numbers of </w:t>
      </w:r>
      <w:r>
        <w:t xml:space="preserve">all </w:t>
      </w:r>
      <w:r w:rsidRPr="00742032">
        <w:t xml:space="preserve">children under </w:t>
      </w:r>
      <w:r>
        <w:t>youth</w:t>
      </w:r>
      <w:r w:rsidRPr="00742032">
        <w:t xml:space="preserve"> justice supervision in Australia on an average day fell by 16% between 2012–2013 and 2016–2017,</w:t>
      </w:r>
      <w:r w:rsidRPr="00742032">
        <w:rPr>
          <w:rStyle w:val="EndnoteReference"/>
        </w:rPr>
        <w:endnoteReference w:id="21"/>
      </w:r>
      <w:r w:rsidRPr="00742032">
        <w:t xml:space="preserve"> the level of overrepresentation of Aboriginal and Torres Strait Islander children has risen over the same period. </w:t>
      </w:r>
    </w:p>
    <w:p w14:paraId="56EC5CA7" w14:textId="3F162622" w:rsidR="009713F3" w:rsidRDefault="009713F3" w:rsidP="00A36A58">
      <w:r w:rsidRPr="00742032">
        <w:t>On an average day in 201</w:t>
      </w:r>
      <w:r>
        <w:t>7</w:t>
      </w:r>
      <w:r w:rsidRPr="00742032">
        <w:t>–1</w:t>
      </w:r>
      <w:r>
        <w:t>8</w:t>
      </w:r>
      <w:r w:rsidRPr="00742032">
        <w:t>, Aboriginal and Torres Strait Islander children aged 10–17 were</w:t>
      </w:r>
      <w:r>
        <w:t xml:space="preserve"> 17 </w:t>
      </w:r>
      <w:r w:rsidRPr="00742032">
        <w:t xml:space="preserve">times more likely than non-Indigenous children to be under supervision. </w:t>
      </w:r>
      <w:r w:rsidRPr="0041768C">
        <w:t>This level was higher in detention (23 times as likely) than community-based supervision (17 times as likely).</w:t>
      </w:r>
      <w:r w:rsidRPr="0041768C">
        <w:rPr>
          <w:rStyle w:val="EndnoteReference"/>
        </w:rPr>
        <w:endnoteReference w:id="22"/>
      </w:r>
      <w:r>
        <w:t xml:space="preserve"> </w:t>
      </w:r>
      <w:r w:rsidRPr="00742032">
        <w:t xml:space="preserve">In the Northern Territory, </w:t>
      </w:r>
      <w:r>
        <w:t xml:space="preserve">as </w:t>
      </w:r>
      <w:r w:rsidRPr="00742032">
        <w:t>at 20 June 2018</w:t>
      </w:r>
      <w:r>
        <w:t>,</w:t>
      </w:r>
      <w:r w:rsidRPr="00742032">
        <w:t xml:space="preserve"> 38 juveniles in detention were Aboriginal or Torres Strait Islanders.</w:t>
      </w:r>
      <w:r w:rsidRPr="00742032">
        <w:rPr>
          <w:rStyle w:val="EndnoteReference"/>
        </w:rPr>
        <w:endnoteReference w:id="23"/>
      </w:r>
    </w:p>
    <w:p w14:paraId="0AF0D2A2" w14:textId="71CDD48F" w:rsidR="009713F3" w:rsidRDefault="009713F3" w:rsidP="00A36A58">
      <w:r w:rsidRPr="00B477FC">
        <w:t xml:space="preserve">Aboriginal and Torres Strait Islander children are overrepresented in both detention and community-based supervision at all ages but are particularly overrepresented in the younger age </w:t>
      </w:r>
      <w:r w:rsidRPr="00302C92">
        <w:t xml:space="preserve">groups (see </w:t>
      </w:r>
      <w:r w:rsidR="00827008">
        <w:t>Tables</w:t>
      </w:r>
      <w:r w:rsidRPr="00302C92">
        <w:t xml:space="preserve"> </w:t>
      </w:r>
      <w:r>
        <w:t>1</w:t>
      </w:r>
      <w:r w:rsidR="00A36A58">
        <w:t xml:space="preserve"> and 2</w:t>
      </w:r>
      <w:r w:rsidRPr="00302C92">
        <w:t>).</w:t>
      </w:r>
      <w:r w:rsidRPr="00B477FC">
        <w:t xml:space="preserve"> </w:t>
      </w:r>
      <w:r w:rsidR="000C7D1B">
        <w:t>According to the Australian Institute of Health and Welfare, o</w:t>
      </w:r>
      <w:r w:rsidRPr="00B477FC">
        <w:t>n an average day in 2017</w:t>
      </w:r>
      <w:r>
        <w:t>–</w:t>
      </w:r>
      <w:r w:rsidRPr="00B477FC">
        <w:t>18, about half (48%) of all Aboriginal and Torres Strait Islander young people under supervision were aged 10–15</w:t>
      </w:r>
      <w:r>
        <w:t xml:space="preserve"> years</w:t>
      </w:r>
      <w:r w:rsidRPr="00B477FC">
        <w:t>, compared with one-third (33%) of non-Indigenous young people.</w:t>
      </w:r>
      <w:r w:rsidRPr="00B477FC">
        <w:rPr>
          <w:rStyle w:val="EndnoteReference"/>
          <w:iCs/>
        </w:rPr>
        <w:endnoteReference w:id="24"/>
      </w:r>
      <w:r w:rsidRPr="00B477FC">
        <w:t xml:space="preserve"> </w:t>
      </w:r>
    </w:p>
    <w:p w14:paraId="78EF7E61" w14:textId="218B089D" w:rsidR="00853772" w:rsidRPr="00827008" w:rsidRDefault="00A36A58" w:rsidP="00827008">
      <w:bookmarkStart w:id="15" w:name="_Hlk20822434"/>
      <w:r>
        <w:t>D</w:t>
      </w:r>
      <w:r w:rsidR="009713F3" w:rsidRPr="00B477FC">
        <w:t>uring 2017–18, 769 children aged 10</w:t>
      </w:r>
      <w:r w:rsidR="009713F3">
        <w:t>–</w:t>
      </w:r>
      <w:r w:rsidR="009713F3" w:rsidRPr="00B477FC">
        <w:t>13 years had been under community-based supervision</w:t>
      </w:r>
      <w:r w:rsidR="00174E82">
        <w:t>,</w:t>
      </w:r>
      <w:r w:rsidR="009713F3" w:rsidRPr="00B477FC">
        <w:t xml:space="preserve"> and 588 children aged 10–13 years had been in detention, the majority </w:t>
      </w:r>
      <w:r w:rsidR="00286C8C">
        <w:t>Aboriginal and Torres Strait Islander</w:t>
      </w:r>
      <w:r w:rsidR="009713F3" w:rsidRPr="00B477FC">
        <w:t xml:space="preserve"> boys.</w:t>
      </w:r>
      <w:r w:rsidR="009713F3" w:rsidRPr="00B477FC">
        <w:rPr>
          <w:rStyle w:val="EndnoteReference"/>
          <w:iCs/>
        </w:rPr>
        <w:endnoteReference w:id="25"/>
      </w:r>
      <w:bookmarkEnd w:id="15"/>
      <w:r w:rsidR="004E3568">
        <w:t xml:space="preserve"> </w:t>
      </w:r>
      <w:r w:rsidR="007372A4">
        <w:t>A</w:t>
      </w:r>
      <w:r w:rsidR="006B3E05">
        <w:t xml:space="preserve">bout 47 </w:t>
      </w:r>
      <w:r w:rsidR="009E1907">
        <w:t>Aboriginal and Torres Strait Isl</w:t>
      </w:r>
      <w:r w:rsidR="00D50386">
        <w:t>and</w:t>
      </w:r>
      <w:r w:rsidR="009E1907">
        <w:t>er chi</w:t>
      </w:r>
      <w:r w:rsidR="00D50386">
        <w:t>ld</w:t>
      </w:r>
      <w:r w:rsidR="009E1907">
        <w:t xml:space="preserve">ren aged </w:t>
      </w:r>
      <w:r w:rsidR="00D50386">
        <w:t xml:space="preserve">10–13 years </w:t>
      </w:r>
      <w:r w:rsidR="007372A4">
        <w:t xml:space="preserve">were in </w:t>
      </w:r>
      <w:r w:rsidR="00D50386">
        <w:t>detention on an average day, compared to about 11 non-Indigenous children aged 10–13 years in detention on an average day, in 2017–18.</w:t>
      </w:r>
      <w:r w:rsidR="006B7962">
        <w:rPr>
          <w:rStyle w:val="EndnoteReference"/>
        </w:rPr>
        <w:endnoteReference w:id="26"/>
      </w:r>
    </w:p>
    <w:tbl>
      <w:tblPr>
        <w:tblW w:w="5000" w:type="pct"/>
        <w:tblCellMar>
          <w:left w:w="0" w:type="dxa"/>
          <w:right w:w="0" w:type="dxa"/>
        </w:tblCellMar>
        <w:tblLook w:val="0000" w:firstRow="0" w:lastRow="0" w:firstColumn="0" w:lastColumn="0" w:noHBand="0" w:noVBand="0"/>
      </w:tblPr>
      <w:tblGrid>
        <w:gridCol w:w="1609"/>
        <w:gridCol w:w="1162"/>
        <w:gridCol w:w="1063"/>
        <w:gridCol w:w="1065"/>
        <w:gridCol w:w="1063"/>
        <w:gridCol w:w="1065"/>
        <w:gridCol w:w="1065"/>
        <w:gridCol w:w="962"/>
      </w:tblGrid>
      <w:tr w:rsidR="00853772" w:rsidRPr="00827008" w14:paraId="4D00BC5A" w14:textId="77777777" w:rsidTr="003F1CA5">
        <w:trPr>
          <w:trHeight w:val="60"/>
        </w:trPr>
        <w:tc>
          <w:tcPr>
            <w:tcW w:w="5000" w:type="pct"/>
            <w:gridSpan w:val="8"/>
            <w:tcBorders>
              <w:top w:val="single" w:sz="4" w:space="0" w:color="4C4C4C"/>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16D037FE" w14:textId="4A8F4EA4" w:rsidR="00853772" w:rsidRPr="00827008" w:rsidRDefault="00827008" w:rsidP="003F1CA5">
            <w:pPr>
              <w:pStyle w:val="TableHeading"/>
              <w:spacing w:after="0" w:line="240" w:lineRule="auto"/>
              <w:rPr>
                <w:sz w:val="20"/>
                <w:szCs w:val="20"/>
              </w:rPr>
            </w:pPr>
            <w:r>
              <w:rPr>
                <w:sz w:val="20"/>
                <w:szCs w:val="20"/>
              </w:rPr>
              <w:lastRenderedPageBreak/>
              <w:t xml:space="preserve">Table 1: </w:t>
            </w:r>
            <w:r w:rsidR="00853772" w:rsidRPr="00827008">
              <w:rPr>
                <w:sz w:val="20"/>
                <w:szCs w:val="20"/>
              </w:rPr>
              <w:t>Numbers of children under community-based supervision during the year by age, sex and Indigenous status, Australia (2017–18)</w:t>
            </w:r>
          </w:p>
        </w:tc>
      </w:tr>
      <w:tr w:rsidR="00853772" w:rsidRPr="00C874B2" w14:paraId="3F840037" w14:textId="77777777" w:rsidTr="003F1CA5">
        <w:trPr>
          <w:trHeight w:val="60"/>
        </w:trPr>
        <w:tc>
          <w:tcPr>
            <w:tcW w:w="889"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46A190" w14:textId="77777777" w:rsidR="00853772" w:rsidRPr="00C874B2" w:rsidRDefault="00853772" w:rsidP="003F1CA5">
            <w:pPr>
              <w:pStyle w:val="Nessunostileparagrafo"/>
              <w:spacing w:line="240" w:lineRule="auto"/>
              <w:textAlignment w:val="auto"/>
              <w:rPr>
                <w:rFonts w:ascii="Open Sans Condensed" w:hAnsi="Open Sans Condensed" w:cs="Times New Roman"/>
                <w:color w:val="auto"/>
                <w:sz w:val="16"/>
                <w:szCs w:val="16"/>
              </w:rPr>
            </w:pPr>
          </w:p>
        </w:tc>
        <w:tc>
          <w:tcPr>
            <w:tcW w:w="642"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0B0D520" w14:textId="77777777" w:rsidR="00853772" w:rsidRPr="00C874B2" w:rsidRDefault="00853772" w:rsidP="003F1CA5">
            <w:pPr>
              <w:pStyle w:val="TableText"/>
              <w:spacing w:after="0" w:line="240" w:lineRule="auto"/>
              <w:jc w:val="center"/>
              <w:rPr>
                <w:sz w:val="16"/>
                <w:szCs w:val="16"/>
              </w:rPr>
            </w:pPr>
            <w:r w:rsidRPr="00C874B2">
              <w:rPr>
                <w:rStyle w:val="CondensedBold"/>
                <w:sz w:val="16"/>
                <w:szCs w:val="16"/>
              </w:rPr>
              <w:t xml:space="preserve">10-11 </w:t>
            </w:r>
            <w:proofErr w:type="spellStart"/>
            <w:r w:rsidRPr="00C874B2">
              <w:rPr>
                <w:rStyle w:val="CondensedBold"/>
                <w:sz w:val="16"/>
                <w:szCs w:val="16"/>
              </w:rPr>
              <w:t>yrs</w:t>
            </w:r>
            <w:proofErr w:type="spellEnd"/>
          </w:p>
        </w:tc>
        <w:tc>
          <w:tcPr>
            <w:tcW w:w="587"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AECEEDD" w14:textId="77777777" w:rsidR="00853772" w:rsidRPr="00C874B2" w:rsidRDefault="00853772" w:rsidP="003F1CA5">
            <w:pPr>
              <w:pStyle w:val="TableText"/>
              <w:spacing w:after="0" w:line="240" w:lineRule="auto"/>
              <w:jc w:val="center"/>
              <w:rPr>
                <w:sz w:val="16"/>
                <w:szCs w:val="16"/>
              </w:rPr>
            </w:pPr>
            <w:r w:rsidRPr="00C874B2">
              <w:rPr>
                <w:rStyle w:val="CondensedBold"/>
                <w:sz w:val="16"/>
                <w:szCs w:val="16"/>
              </w:rPr>
              <w:t xml:space="preserve">12 </w:t>
            </w:r>
            <w:proofErr w:type="spellStart"/>
            <w:r w:rsidRPr="00C874B2">
              <w:rPr>
                <w:rStyle w:val="CondensedBold"/>
                <w:sz w:val="16"/>
                <w:szCs w:val="16"/>
              </w:rPr>
              <w:t>yrs</w:t>
            </w:r>
            <w:proofErr w:type="spellEnd"/>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E945DA4" w14:textId="77777777" w:rsidR="00853772" w:rsidRPr="00C874B2" w:rsidRDefault="00853772" w:rsidP="003F1CA5">
            <w:pPr>
              <w:pStyle w:val="TableText"/>
              <w:spacing w:after="0" w:line="240" w:lineRule="auto"/>
              <w:jc w:val="center"/>
              <w:rPr>
                <w:sz w:val="16"/>
                <w:szCs w:val="16"/>
              </w:rPr>
            </w:pPr>
            <w:r w:rsidRPr="00C874B2">
              <w:rPr>
                <w:rStyle w:val="CondensedBold"/>
                <w:sz w:val="16"/>
                <w:szCs w:val="16"/>
              </w:rPr>
              <w:t xml:space="preserve">13 </w:t>
            </w:r>
            <w:proofErr w:type="spellStart"/>
            <w:r w:rsidRPr="00C874B2">
              <w:rPr>
                <w:rStyle w:val="CondensedBold"/>
                <w:sz w:val="16"/>
                <w:szCs w:val="16"/>
              </w:rPr>
              <w:t>yrs</w:t>
            </w:r>
            <w:proofErr w:type="spellEnd"/>
          </w:p>
        </w:tc>
        <w:tc>
          <w:tcPr>
            <w:tcW w:w="587"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CD92FC1" w14:textId="77777777" w:rsidR="00853772" w:rsidRPr="00C874B2" w:rsidRDefault="00853772" w:rsidP="003F1CA5">
            <w:pPr>
              <w:pStyle w:val="TableText"/>
              <w:spacing w:after="0" w:line="240" w:lineRule="auto"/>
              <w:jc w:val="center"/>
              <w:rPr>
                <w:sz w:val="16"/>
                <w:szCs w:val="16"/>
              </w:rPr>
            </w:pPr>
            <w:r w:rsidRPr="00C874B2">
              <w:rPr>
                <w:rStyle w:val="CondensedBold"/>
                <w:sz w:val="16"/>
                <w:szCs w:val="16"/>
              </w:rPr>
              <w:t xml:space="preserve">14 </w:t>
            </w:r>
            <w:proofErr w:type="spellStart"/>
            <w:r w:rsidRPr="00C874B2">
              <w:rPr>
                <w:rStyle w:val="CondensedBold"/>
                <w:sz w:val="16"/>
                <w:szCs w:val="16"/>
              </w:rPr>
              <w:t>yrs</w:t>
            </w:r>
            <w:proofErr w:type="spellEnd"/>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309A40F" w14:textId="77777777" w:rsidR="00853772" w:rsidRPr="00C874B2" w:rsidRDefault="00853772" w:rsidP="003F1CA5">
            <w:pPr>
              <w:pStyle w:val="TableText"/>
              <w:spacing w:after="0" w:line="240" w:lineRule="auto"/>
              <w:jc w:val="center"/>
              <w:rPr>
                <w:sz w:val="16"/>
                <w:szCs w:val="16"/>
              </w:rPr>
            </w:pPr>
            <w:r w:rsidRPr="00C874B2">
              <w:rPr>
                <w:rStyle w:val="CondensedBold"/>
                <w:sz w:val="16"/>
                <w:szCs w:val="16"/>
              </w:rPr>
              <w:t xml:space="preserve">15 </w:t>
            </w:r>
            <w:proofErr w:type="spellStart"/>
            <w:r w:rsidRPr="00C874B2">
              <w:rPr>
                <w:rStyle w:val="CondensedBold"/>
                <w:sz w:val="16"/>
                <w:szCs w:val="16"/>
              </w:rPr>
              <w:t>yrs</w:t>
            </w:r>
            <w:proofErr w:type="spellEnd"/>
          </w:p>
        </w:tc>
        <w:tc>
          <w:tcPr>
            <w:tcW w:w="58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3E7759E" w14:textId="77777777" w:rsidR="00853772" w:rsidRPr="00C874B2" w:rsidRDefault="00853772" w:rsidP="003F1CA5">
            <w:pPr>
              <w:pStyle w:val="TableText"/>
              <w:spacing w:after="0" w:line="240" w:lineRule="auto"/>
              <w:jc w:val="center"/>
              <w:rPr>
                <w:sz w:val="16"/>
                <w:szCs w:val="16"/>
              </w:rPr>
            </w:pPr>
            <w:r w:rsidRPr="00C874B2">
              <w:rPr>
                <w:rStyle w:val="CondensedBold"/>
                <w:sz w:val="16"/>
                <w:szCs w:val="16"/>
              </w:rPr>
              <w:t xml:space="preserve">16 </w:t>
            </w:r>
            <w:proofErr w:type="spellStart"/>
            <w:r w:rsidRPr="00C874B2">
              <w:rPr>
                <w:rStyle w:val="CondensedBold"/>
                <w:sz w:val="16"/>
                <w:szCs w:val="16"/>
              </w:rPr>
              <w:t>yrs</w:t>
            </w:r>
            <w:proofErr w:type="spellEnd"/>
          </w:p>
        </w:tc>
        <w:tc>
          <w:tcPr>
            <w:tcW w:w="533"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19801A6" w14:textId="77777777" w:rsidR="00853772" w:rsidRPr="00C874B2" w:rsidRDefault="00853772" w:rsidP="003F1CA5">
            <w:pPr>
              <w:pStyle w:val="TableText"/>
              <w:spacing w:after="0" w:line="240" w:lineRule="auto"/>
              <w:jc w:val="center"/>
              <w:rPr>
                <w:sz w:val="16"/>
                <w:szCs w:val="16"/>
              </w:rPr>
            </w:pPr>
            <w:r w:rsidRPr="00C874B2">
              <w:rPr>
                <w:rStyle w:val="CondensedBold"/>
                <w:sz w:val="16"/>
                <w:szCs w:val="16"/>
              </w:rPr>
              <w:t xml:space="preserve">17 </w:t>
            </w:r>
            <w:proofErr w:type="spellStart"/>
            <w:r w:rsidRPr="00C874B2">
              <w:rPr>
                <w:rStyle w:val="CondensedBold"/>
                <w:sz w:val="16"/>
                <w:szCs w:val="16"/>
              </w:rPr>
              <w:t>yrs</w:t>
            </w:r>
            <w:proofErr w:type="spellEnd"/>
          </w:p>
        </w:tc>
      </w:tr>
      <w:tr w:rsidR="00853772" w:rsidRPr="00C874B2" w14:paraId="36568981" w14:textId="77777777" w:rsidTr="003F1CA5">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6091FB0" w14:textId="77777777" w:rsidR="00853772" w:rsidRPr="00C874B2" w:rsidRDefault="00853772" w:rsidP="003F1CA5">
            <w:pPr>
              <w:pStyle w:val="TableText"/>
              <w:spacing w:after="0" w:line="240" w:lineRule="auto"/>
              <w:rPr>
                <w:sz w:val="16"/>
                <w:szCs w:val="16"/>
              </w:rPr>
            </w:pPr>
            <w:r w:rsidRPr="00C874B2">
              <w:rPr>
                <w:sz w:val="16"/>
                <w:szCs w:val="16"/>
              </w:rPr>
              <w:t>Male – 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71182D8" w14:textId="77777777" w:rsidR="00853772" w:rsidRPr="00C874B2" w:rsidRDefault="00853772" w:rsidP="003F1CA5">
            <w:pPr>
              <w:pStyle w:val="TableText"/>
              <w:spacing w:after="0" w:line="240" w:lineRule="auto"/>
              <w:jc w:val="center"/>
              <w:rPr>
                <w:sz w:val="16"/>
                <w:szCs w:val="16"/>
              </w:rPr>
            </w:pPr>
            <w:r w:rsidRPr="00C874B2">
              <w:rPr>
                <w:sz w:val="16"/>
                <w:szCs w:val="16"/>
              </w:rPr>
              <w:t>43</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5D5857E" w14:textId="77777777" w:rsidR="00853772" w:rsidRPr="00C874B2" w:rsidRDefault="00853772" w:rsidP="003F1CA5">
            <w:pPr>
              <w:pStyle w:val="TableText"/>
              <w:spacing w:after="0" w:line="240" w:lineRule="auto"/>
              <w:jc w:val="center"/>
              <w:rPr>
                <w:sz w:val="16"/>
                <w:szCs w:val="16"/>
              </w:rPr>
            </w:pPr>
            <w:r w:rsidRPr="00C874B2">
              <w:rPr>
                <w:sz w:val="16"/>
                <w:szCs w:val="16"/>
              </w:rPr>
              <w:t>98</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B6EF144" w14:textId="77777777" w:rsidR="00853772" w:rsidRPr="00C874B2" w:rsidRDefault="00853772" w:rsidP="003F1CA5">
            <w:pPr>
              <w:pStyle w:val="TableText"/>
              <w:spacing w:after="0" w:line="240" w:lineRule="auto"/>
              <w:jc w:val="center"/>
              <w:rPr>
                <w:sz w:val="16"/>
                <w:szCs w:val="16"/>
              </w:rPr>
            </w:pPr>
            <w:r w:rsidRPr="00C874B2">
              <w:rPr>
                <w:sz w:val="16"/>
                <w:szCs w:val="16"/>
              </w:rPr>
              <w:t>270</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A2A83E9" w14:textId="77777777" w:rsidR="00853772" w:rsidRPr="00C874B2" w:rsidRDefault="00853772" w:rsidP="003F1CA5">
            <w:pPr>
              <w:pStyle w:val="TableText"/>
              <w:spacing w:after="0" w:line="240" w:lineRule="auto"/>
              <w:jc w:val="center"/>
              <w:rPr>
                <w:sz w:val="16"/>
                <w:szCs w:val="16"/>
              </w:rPr>
            </w:pPr>
            <w:r w:rsidRPr="00C874B2">
              <w:rPr>
                <w:sz w:val="16"/>
                <w:szCs w:val="16"/>
              </w:rPr>
              <w:t>474</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C13630E" w14:textId="77777777" w:rsidR="00853772" w:rsidRPr="00C874B2" w:rsidRDefault="00853772" w:rsidP="003F1CA5">
            <w:pPr>
              <w:pStyle w:val="TableText"/>
              <w:spacing w:after="0" w:line="240" w:lineRule="auto"/>
              <w:jc w:val="center"/>
              <w:rPr>
                <w:sz w:val="16"/>
                <w:szCs w:val="16"/>
              </w:rPr>
            </w:pPr>
            <w:r w:rsidRPr="00C874B2">
              <w:rPr>
                <w:sz w:val="16"/>
                <w:szCs w:val="16"/>
              </w:rPr>
              <w:t>657</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ECBC8A8" w14:textId="77777777" w:rsidR="00853772" w:rsidRPr="00C874B2" w:rsidRDefault="00853772" w:rsidP="003F1CA5">
            <w:pPr>
              <w:pStyle w:val="TableText"/>
              <w:spacing w:after="0" w:line="240" w:lineRule="auto"/>
              <w:jc w:val="center"/>
              <w:rPr>
                <w:sz w:val="16"/>
                <w:szCs w:val="16"/>
              </w:rPr>
            </w:pPr>
            <w:r w:rsidRPr="00C874B2">
              <w:rPr>
                <w:sz w:val="16"/>
                <w:szCs w:val="16"/>
              </w:rPr>
              <w:t>729</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DDB431" w14:textId="77777777" w:rsidR="00853772" w:rsidRPr="00C874B2" w:rsidRDefault="00853772" w:rsidP="003F1CA5">
            <w:pPr>
              <w:pStyle w:val="TableText"/>
              <w:spacing w:after="0" w:line="240" w:lineRule="auto"/>
              <w:jc w:val="center"/>
              <w:rPr>
                <w:sz w:val="16"/>
                <w:szCs w:val="16"/>
              </w:rPr>
            </w:pPr>
            <w:r w:rsidRPr="00C874B2">
              <w:rPr>
                <w:sz w:val="16"/>
                <w:szCs w:val="16"/>
              </w:rPr>
              <w:t>740</w:t>
            </w:r>
          </w:p>
        </w:tc>
      </w:tr>
      <w:tr w:rsidR="00853772" w:rsidRPr="00C874B2" w14:paraId="32A0BDEC" w14:textId="77777777" w:rsidTr="003F1CA5">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E5DB34" w14:textId="77777777" w:rsidR="00853772" w:rsidRPr="00C874B2" w:rsidRDefault="00853772" w:rsidP="003F1CA5">
            <w:pPr>
              <w:pStyle w:val="TableText"/>
              <w:spacing w:after="0" w:line="240" w:lineRule="auto"/>
              <w:rPr>
                <w:sz w:val="16"/>
                <w:szCs w:val="16"/>
              </w:rPr>
            </w:pPr>
            <w:r w:rsidRPr="00C874B2">
              <w:rPr>
                <w:sz w:val="16"/>
                <w:szCs w:val="16"/>
              </w:rPr>
              <w:t>Male – Non-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D171C59" w14:textId="77777777" w:rsidR="00853772" w:rsidRPr="00C874B2" w:rsidRDefault="00853772" w:rsidP="003F1CA5">
            <w:pPr>
              <w:pStyle w:val="TableText"/>
              <w:spacing w:after="0" w:line="240" w:lineRule="auto"/>
              <w:jc w:val="center"/>
              <w:rPr>
                <w:sz w:val="16"/>
                <w:szCs w:val="16"/>
              </w:rPr>
            </w:pPr>
            <w:r w:rsidRPr="00C874B2">
              <w:rPr>
                <w:sz w:val="16"/>
                <w:szCs w:val="16"/>
              </w:rPr>
              <w:t>5</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AA786F4" w14:textId="77777777" w:rsidR="00853772" w:rsidRPr="00C874B2" w:rsidRDefault="00853772" w:rsidP="003F1CA5">
            <w:pPr>
              <w:pStyle w:val="TableText"/>
              <w:spacing w:after="0" w:line="240" w:lineRule="auto"/>
              <w:jc w:val="center"/>
              <w:rPr>
                <w:sz w:val="16"/>
                <w:szCs w:val="16"/>
              </w:rPr>
            </w:pPr>
            <w:r w:rsidRPr="00C874B2">
              <w:rPr>
                <w:sz w:val="16"/>
                <w:szCs w:val="16"/>
              </w:rPr>
              <w:t>37</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7F12BF7" w14:textId="77777777" w:rsidR="00853772" w:rsidRPr="00C874B2" w:rsidRDefault="00853772" w:rsidP="003F1CA5">
            <w:pPr>
              <w:pStyle w:val="TableText"/>
              <w:spacing w:after="0" w:line="240" w:lineRule="auto"/>
              <w:jc w:val="center"/>
              <w:rPr>
                <w:sz w:val="16"/>
                <w:szCs w:val="16"/>
              </w:rPr>
            </w:pPr>
            <w:r w:rsidRPr="00C874B2">
              <w:rPr>
                <w:sz w:val="16"/>
                <w:szCs w:val="16"/>
              </w:rPr>
              <w:t>155</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3056CE" w14:textId="77777777" w:rsidR="00853772" w:rsidRPr="00C874B2" w:rsidRDefault="00853772" w:rsidP="003F1CA5">
            <w:pPr>
              <w:pStyle w:val="TableText"/>
              <w:spacing w:after="0" w:line="240" w:lineRule="auto"/>
              <w:jc w:val="center"/>
              <w:rPr>
                <w:sz w:val="16"/>
                <w:szCs w:val="16"/>
              </w:rPr>
            </w:pPr>
            <w:r w:rsidRPr="00C874B2">
              <w:rPr>
                <w:sz w:val="16"/>
                <w:szCs w:val="16"/>
              </w:rPr>
              <w:t>365</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B7EFFE4" w14:textId="77777777" w:rsidR="00853772" w:rsidRPr="00C874B2" w:rsidRDefault="00853772" w:rsidP="003F1CA5">
            <w:pPr>
              <w:pStyle w:val="TableText"/>
              <w:spacing w:after="0" w:line="240" w:lineRule="auto"/>
              <w:jc w:val="center"/>
              <w:rPr>
                <w:sz w:val="16"/>
                <w:szCs w:val="16"/>
              </w:rPr>
            </w:pPr>
            <w:r w:rsidRPr="00C874B2">
              <w:rPr>
                <w:sz w:val="16"/>
                <w:szCs w:val="16"/>
              </w:rPr>
              <w:t>683</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22BAC9E" w14:textId="77777777" w:rsidR="00853772" w:rsidRPr="00C874B2" w:rsidRDefault="00853772" w:rsidP="003F1CA5">
            <w:pPr>
              <w:pStyle w:val="TableText"/>
              <w:spacing w:after="0" w:line="240" w:lineRule="auto"/>
              <w:jc w:val="center"/>
              <w:rPr>
                <w:sz w:val="16"/>
                <w:szCs w:val="16"/>
              </w:rPr>
            </w:pPr>
            <w:r w:rsidRPr="00C874B2">
              <w:rPr>
                <w:sz w:val="16"/>
                <w:szCs w:val="16"/>
              </w:rPr>
              <w:t>927</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89D442" w14:textId="77777777" w:rsidR="00853772" w:rsidRPr="00C874B2" w:rsidRDefault="00853772" w:rsidP="003F1CA5">
            <w:pPr>
              <w:pStyle w:val="TableText"/>
              <w:spacing w:after="0" w:line="240" w:lineRule="auto"/>
              <w:jc w:val="center"/>
              <w:rPr>
                <w:sz w:val="16"/>
                <w:szCs w:val="16"/>
              </w:rPr>
            </w:pPr>
            <w:r w:rsidRPr="00C874B2">
              <w:rPr>
                <w:sz w:val="16"/>
                <w:szCs w:val="16"/>
              </w:rPr>
              <w:t>1,085</w:t>
            </w:r>
          </w:p>
        </w:tc>
      </w:tr>
      <w:tr w:rsidR="00853772" w:rsidRPr="00C874B2" w14:paraId="4AC68701" w14:textId="77777777" w:rsidTr="003F1CA5">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BA2C752" w14:textId="77777777" w:rsidR="00853772" w:rsidRPr="00C874B2" w:rsidRDefault="00853772" w:rsidP="003F1CA5">
            <w:pPr>
              <w:pStyle w:val="TableText"/>
              <w:spacing w:after="0" w:line="240" w:lineRule="auto"/>
              <w:rPr>
                <w:sz w:val="16"/>
                <w:szCs w:val="16"/>
              </w:rPr>
            </w:pPr>
            <w:r w:rsidRPr="00C874B2">
              <w:rPr>
                <w:sz w:val="16"/>
                <w:szCs w:val="16"/>
              </w:rPr>
              <w:t>Female – 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EC584A9" w14:textId="77777777" w:rsidR="00853772" w:rsidRPr="00C874B2" w:rsidRDefault="00853772" w:rsidP="003F1CA5">
            <w:pPr>
              <w:pStyle w:val="TableText"/>
              <w:spacing w:after="0" w:line="240" w:lineRule="auto"/>
              <w:jc w:val="center"/>
              <w:rPr>
                <w:sz w:val="16"/>
                <w:szCs w:val="16"/>
              </w:rPr>
            </w:pPr>
            <w:r w:rsidRPr="00C874B2">
              <w:rPr>
                <w:sz w:val="16"/>
                <w:szCs w:val="16"/>
              </w:rPr>
              <w:t>9</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A7F0223" w14:textId="77777777" w:rsidR="00853772" w:rsidRPr="00C874B2" w:rsidRDefault="00853772" w:rsidP="003F1CA5">
            <w:pPr>
              <w:pStyle w:val="TableText"/>
              <w:spacing w:after="0" w:line="240" w:lineRule="auto"/>
              <w:jc w:val="center"/>
              <w:rPr>
                <w:sz w:val="16"/>
                <w:szCs w:val="16"/>
              </w:rPr>
            </w:pPr>
            <w:r w:rsidRPr="00C874B2">
              <w:rPr>
                <w:sz w:val="16"/>
                <w:szCs w:val="16"/>
              </w:rPr>
              <w:t>25</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581E225" w14:textId="77777777" w:rsidR="00853772" w:rsidRPr="00C874B2" w:rsidRDefault="00853772" w:rsidP="003F1CA5">
            <w:pPr>
              <w:pStyle w:val="TableText"/>
              <w:spacing w:after="0" w:line="240" w:lineRule="auto"/>
              <w:jc w:val="center"/>
              <w:rPr>
                <w:sz w:val="16"/>
                <w:szCs w:val="16"/>
              </w:rPr>
            </w:pPr>
            <w:r w:rsidRPr="00C874B2">
              <w:rPr>
                <w:sz w:val="16"/>
                <w:szCs w:val="16"/>
              </w:rPr>
              <w:t>84</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2CD485B" w14:textId="77777777" w:rsidR="00853772" w:rsidRPr="00C874B2" w:rsidRDefault="00853772" w:rsidP="003F1CA5">
            <w:pPr>
              <w:pStyle w:val="TableText"/>
              <w:spacing w:after="0" w:line="240" w:lineRule="auto"/>
              <w:jc w:val="center"/>
              <w:rPr>
                <w:sz w:val="16"/>
                <w:szCs w:val="16"/>
              </w:rPr>
            </w:pPr>
            <w:r w:rsidRPr="00C874B2">
              <w:rPr>
                <w:sz w:val="16"/>
                <w:szCs w:val="16"/>
              </w:rPr>
              <w:t>159</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85DBD9F" w14:textId="77777777" w:rsidR="00853772" w:rsidRPr="00C874B2" w:rsidRDefault="00853772" w:rsidP="003F1CA5">
            <w:pPr>
              <w:pStyle w:val="TableText"/>
              <w:spacing w:after="0" w:line="240" w:lineRule="auto"/>
              <w:jc w:val="center"/>
              <w:rPr>
                <w:sz w:val="16"/>
                <w:szCs w:val="16"/>
              </w:rPr>
            </w:pPr>
            <w:r w:rsidRPr="00C874B2">
              <w:rPr>
                <w:sz w:val="16"/>
                <w:szCs w:val="16"/>
              </w:rPr>
              <w:t>220</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F40728D" w14:textId="77777777" w:rsidR="00853772" w:rsidRPr="00C874B2" w:rsidRDefault="00853772" w:rsidP="003F1CA5">
            <w:pPr>
              <w:pStyle w:val="TableText"/>
              <w:spacing w:after="0" w:line="240" w:lineRule="auto"/>
              <w:jc w:val="center"/>
              <w:rPr>
                <w:sz w:val="16"/>
                <w:szCs w:val="16"/>
              </w:rPr>
            </w:pPr>
            <w:r w:rsidRPr="00C874B2">
              <w:rPr>
                <w:sz w:val="16"/>
                <w:szCs w:val="16"/>
              </w:rPr>
              <w:t>198</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6775361" w14:textId="77777777" w:rsidR="00853772" w:rsidRPr="00C874B2" w:rsidRDefault="00853772" w:rsidP="003F1CA5">
            <w:pPr>
              <w:pStyle w:val="TableText"/>
              <w:spacing w:after="0" w:line="240" w:lineRule="auto"/>
              <w:jc w:val="center"/>
              <w:rPr>
                <w:sz w:val="16"/>
                <w:szCs w:val="16"/>
              </w:rPr>
            </w:pPr>
            <w:r w:rsidRPr="00C874B2">
              <w:rPr>
                <w:sz w:val="16"/>
                <w:szCs w:val="16"/>
              </w:rPr>
              <w:t>186</w:t>
            </w:r>
          </w:p>
        </w:tc>
      </w:tr>
      <w:tr w:rsidR="00853772" w:rsidRPr="00C874B2" w14:paraId="46B3E119" w14:textId="77777777" w:rsidTr="003F1CA5">
        <w:trPr>
          <w:trHeight w:val="60"/>
        </w:trPr>
        <w:tc>
          <w:tcPr>
            <w:tcW w:w="88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D36183E" w14:textId="77777777" w:rsidR="00853772" w:rsidRPr="00C874B2" w:rsidRDefault="00853772" w:rsidP="003F1CA5">
            <w:pPr>
              <w:pStyle w:val="TableText"/>
              <w:spacing w:after="0" w:line="240" w:lineRule="auto"/>
              <w:rPr>
                <w:sz w:val="16"/>
                <w:szCs w:val="16"/>
              </w:rPr>
            </w:pPr>
            <w:r w:rsidRPr="00C874B2">
              <w:rPr>
                <w:sz w:val="16"/>
                <w:szCs w:val="16"/>
              </w:rPr>
              <w:t>Female – Non-Indigenous</w:t>
            </w:r>
          </w:p>
        </w:tc>
        <w:tc>
          <w:tcPr>
            <w:tcW w:w="642"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F4CC50F" w14:textId="77777777" w:rsidR="00853772" w:rsidRPr="00C874B2" w:rsidRDefault="00853772" w:rsidP="003F1CA5">
            <w:pPr>
              <w:pStyle w:val="TableText"/>
              <w:spacing w:after="0" w:line="240" w:lineRule="auto"/>
              <w:jc w:val="center"/>
              <w:rPr>
                <w:sz w:val="16"/>
                <w:szCs w:val="16"/>
              </w:rPr>
            </w:pPr>
            <w:r w:rsidRPr="00C874B2">
              <w:rPr>
                <w:sz w:val="16"/>
                <w:szCs w:val="16"/>
              </w:rPr>
              <w:t>3</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F30B5AE" w14:textId="77777777" w:rsidR="00853772" w:rsidRPr="00C874B2" w:rsidRDefault="00853772" w:rsidP="003F1CA5">
            <w:pPr>
              <w:pStyle w:val="TableText"/>
              <w:spacing w:after="0" w:line="240" w:lineRule="auto"/>
              <w:jc w:val="center"/>
              <w:rPr>
                <w:sz w:val="16"/>
                <w:szCs w:val="16"/>
              </w:rPr>
            </w:pPr>
            <w:r w:rsidRPr="00C874B2">
              <w:rPr>
                <w:sz w:val="16"/>
                <w:szCs w:val="16"/>
              </w:rPr>
              <w:t>6</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AB696E6" w14:textId="77777777" w:rsidR="00853772" w:rsidRPr="00C874B2" w:rsidRDefault="00853772" w:rsidP="003F1CA5">
            <w:pPr>
              <w:pStyle w:val="TableText"/>
              <w:spacing w:after="0" w:line="240" w:lineRule="auto"/>
              <w:jc w:val="center"/>
              <w:rPr>
                <w:sz w:val="16"/>
                <w:szCs w:val="16"/>
              </w:rPr>
            </w:pPr>
            <w:r w:rsidRPr="00C874B2">
              <w:rPr>
                <w:sz w:val="16"/>
                <w:szCs w:val="16"/>
              </w:rPr>
              <w:t>34</w:t>
            </w:r>
          </w:p>
        </w:tc>
        <w:tc>
          <w:tcPr>
            <w:tcW w:w="587"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9C7C25B" w14:textId="77777777" w:rsidR="00853772" w:rsidRPr="00C874B2" w:rsidRDefault="00853772" w:rsidP="003F1CA5">
            <w:pPr>
              <w:pStyle w:val="TableText"/>
              <w:spacing w:after="0" w:line="240" w:lineRule="auto"/>
              <w:jc w:val="center"/>
              <w:rPr>
                <w:sz w:val="16"/>
                <w:szCs w:val="16"/>
              </w:rPr>
            </w:pPr>
            <w:r w:rsidRPr="00C874B2">
              <w:rPr>
                <w:sz w:val="16"/>
                <w:szCs w:val="16"/>
              </w:rPr>
              <w:t>136</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F77FDDE" w14:textId="77777777" w:rsidR="00853772" w:rsidRPr="00C874B2" w:rsidRDefault="00853772" w:rsidP="003F1CA5">
            <w:pPr>
              <w:pStyle w:val="TableText"/>
              <w:spacing w:after="0" w:line="240" w:lineRule="auto"/>
              <w:jc w:val="center"/>
              <w:rPr>
                <w:sz w:val="16"/>
                <w:szCs w:val="16"/>
              </w:rPr>
            </w:pPr>
            <w:r w:rsidRPr="00C874B2">
              <w:rPr>
                <w:sz w:val="16"/>
                <w:szCs w:val="16"/>
              </w:rPr>
              <w:t>212</w:t>
            </w:r>
          </w:p>
        </w:tc>
        <w:tc>
          <w:tcPr>
            <w:tcW w:w="58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952FB32" w14:textId="77777777" w:rsidR="00853772" w:rsidRPr="00C874B2" w:rsidRDefault="00853772" w:rsidP="003F1CA5">
            <w:pPr>
              <w:pStyle w:val="TableText"/>
              <w:spacing w:after="0" w:line="240" w:lineRule="auto"/>
              <w:jc w:val="center"/>
              <w:rPr>
                <w:sz w:val="16"/>
                <w:szCs w:val="16"/>
              </w:rPr>
            </w:pPr>
            <w:r w:rsidRPr="00C874B2">
              <w:rPr>
                <w:sz w:val="16"/>
                <w:szCs w:val="16"/>
              </w:rPr>
              <w:t>232</w:t>
            </w:r>
          </w:p>
        </w:tc>
        <w:tc>
          <w:tcPr>
            <w:tcW w:w="53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F7BAD4A" w14:textId="77777777" w:rsidR="00853772" w:rsidRPr="00C874B2" w:rsidRDefault="00853772" w:rsidP="003F1CA5">
            <w:pPr>
              <w:pStyle w:val="TableText"/>
              <w:spacing w:after="0" w:line="240" w:lineRule="auto"/>
              <w:jc w:val="center"/>
              <w:rPr>
                <w:sz w:val="16"/>
                <w:szCs w:val="16"/>
              </w:rPr>
            </w:pPr>
            <w:r w:rsidRPr="00C874B2">
              <w:rPr>
                <w:sz w:val="16"/>
                <w:szCs w:val="16"/>
              </w:rPr>
              <w:t>232</w:t>
            </w:r>
          </w:p>
        </w:tc>
      </w:tr>
    </w:tbl>
    <w:p w14:paraId="18C671E3" w14:textId="3E4065E7" w:rsidR="00853772" w:rsidRPr="00387E4F" w:rsidRDefault="00827008" w:rsidP="00853772">
      <w:pPr>
        <w:rPr>
          <w:rFonts w:cs="Open Sans"/>
          <w:sz w:val="18"/>
          <w:szCs w:val="18"/>
        </w:rPr>
      </w:pPr>
      <w:bookmarkStart w:id="16" w:name="_Hlk17792292"/>
      <w:r>
        <w:rPr>
          <w:rFonts w:cs="Open Sans"/>
          <w:sz w:val="18"/>
          <w:szCs w:val="18"/>
        </w:rPr>
        <w:t>Table 1</w:t>
      </w:r>
      <w:r w:rsidR="00777860">
        <w:rPr>
          <w:rFonts w:cs="Open Sans"/>
          <w:sz w:val="18"/>
          <w:szCs w:val="18"/>
        </w:rPr>
        <w:t xml:space="preserve">: </w:t>
      </w:r>
      <w:r w:rsidR="00853772" w:rsidRPr="00777860">
        <w:rPr>
          <w:rFonts w:cs="Open Sans"/>
          <w:sz w:val="18"/>
          <w:szCs w:val="18"/>
        </w:rPr>
        <w:t>Sourced from the Australian Institute of Health and Welfare, Youth justice, Data, Young people under community-based supervision during the year by age, sex and Indigenous, Australia, 2017-18, Table S40b</w:t>
      </w:r>
      <w:bookmarkEnd w:id="16"/>
      <w:r w:rsidR="00853772" w:rsidRPr="00777860">
        <w:rPr>
          <w:rFonts w:cs="Open Sans"/>
          <w:sz w:val="18"/>
          <w:szCs w:val="18"/>
        </w:rPr>
        <w:t>.</w:t>
      </w:r>
      <w:r w:rsidR="00853772" w:rsidRPr="002B6E5D">
        <w:rPr>
          <w:rStyle w:val="EndnoteReference"/>
          <w:sz w:val="18"/>
          <w:szCs w:val="18"/>
        </w:rPr>
        <w:endnoteReference w:id="27"/>
      </w:r>
    </w:p>
    <w:tbl>
      <w:tblPr>
        <w:tblW w:w="5006" w:type="pct"/>
        <w:tblCellMar>
          <w:left w:w="0" w:type="dxa"/>
          <w:right w:w="0" w:type="dxa"/>
        </w:tblCellMar>
        <w:tblLook w:val="0000" w:firstRow="0" w:lastRow="0" w:firstColumn="0" w:lastColumn="0" w:noHBand="0" w:noVBand="0"/>
      </w:tblPr>
      <w:tblGrid>
        <w:gridCol w:w="1551"/>
        <w:gridCol w:w="1075"/>
        <w:gridCol w:w="1039"/>
        <w:gridCol w:w="916"/>
        <w:gridCol w:w="914"/>
        <w:gridCol w:w="896"/>
        <w:gridCol w:w="994"/>
        <w:gridCol w:w="868"/>
        <w:gridCol w:w="812"/>
      </w:tblGrid>
      <w:tr w:rsidR="00853772" w:rsidRPr="00387E4F" w14:paraId="323DF8CE" w14:textId="77777777" w:rsidTr="00E64D3D">
        <w:trPr>
          <w:trHeight w:val="60"/>
        </w:trPr>
        <w:tc>
          <w:tcPr>
            <w:tcW w:w="5000" w:type="pct"/>
            <w:gridSpan w:val="9"/>
            <w:tcBorders>
              <w:top w:val="single" w:sz="4" w:space="0" w:color="4C4C4C"/>
              <w:left w:val="single" w:sz="6" w:space="0" w:color="4C4C4C"/>
              <w:bottom w:val="single" w:sz="8" w:space="0" w:color="4C4C4C"/>
              <w:right w:val="single" w:sz="6" w:space="0" w:color="4C4C4C"/>
            </w:tcBorders>
            <w:tcMar>
              <w:top w:w="170" w:type="dxa"/>
              <w:left w:w="227" w:type="dxa"/>
              <w:bottom w:w="170" w:type="dxa"/>
              <w:right w:w="227" w:type="dxa"/>
            </w:tcMar>
            <w:vAlign w:val="center"/>
          </w:tcPr>
          <w:p w14:paraId="100BDD85" w14:textId="7975E00F" w:rsidR="00853772" w:rsidRPr="00387E4F" w:rsidRDefault="003F027D" w:rsidP="003F1CA5">
            <w:pPr>
              <w:suppressAutoHyphens/>
              <w:autoSpaceDE w:val="0"/>
              <w:autoSpaceDN w:val="0"/>
              <w:adjustRightInd w:val="0"/>
              <w:spacing w:after="0"/>
              <w:textAlignment w:val="center"/>
              <w:rPr>
                <w:rFonts w:ascii="Open Sans Condensed" w:eastAsiaTheme="minorHAnsi" w:hAnsi="Open Sans Condensed" w:cs="Open Sans Condensed"/>
                <w:b/>
                <w:bCs/>
                <w:color w:val="000000"/>
                <w:sz w:val="20"/>
                <w:szCs w:val="20"/>
                <w:lang w:eastAsia="en-US"/>
              </w:rPr>
            </w:pPr>
            <w:bookmarkStart w:id="17" w:name="_Hlk23189262"/>
            <w:r w:rsidRPr="00387E4F">
              <w:rPr>
                <w:rFonts w:ascii="Open Sans Condensed" w:eastAsiaTheme="minorHAnsi" w:hAnsi="Open Sans Condensed" w:cs="Open Sans Condensed"/>
                <w:b/>
                <w:bCs/>
                <w:color w:val="000000"/>
                <w:sz w:val="20"/>
                <w:szCs w:val="20"/>
                <w:lang w:eastAsia="en-US"/>
              </w:rPr>
              <w:t xml:space="preserve">Table 2: </w:t>
            </w:r>
            <w:r w:rsidR="00853772" w:rsidRPr="00387E4F">
              <w:rPr>
                <w:rFonts w:ascii="Open Sans Condensed" w:eastAsiaTheme="minorHAnsi" w:hAnsi="Open Sans Condensed" w:cs="Open Sans Condensed"/>
                <w:b/>
                <w:bCs/>
                <w:color w:val="000000"/>
                <w:sz w:val="20"/>
                <w:szCs w:val="20"/>
                <w:lang w:eastAsia="en-US"/>
              </w:rPr>
              <w:t>Numbers of children in detention during the year by age, sex and Indigenous status, Australia (2017–18)</w:t>
            </w:r>
          </w:p>
        </w:tc>
      </w:tr>
      <w:tr w:rsidR="00853772" w:rsidRPr="00C874B2" w14:paraId="65F14D3F" w14:textId="77777777" w:rsidTr="00E64D3D">
        <w:trPr>
          <w:trHeight w:val="60"/>
        </w:trPr>
        <w:tc>
          <w:tcPr>
            <w:tcW w:w="856"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E7EC73D" w14:textId="77777777" w:rsidR="00853772" w:rsidRPr="00C874B2" w:rsidRDefault="00853772" w:rsidP="003F1CA5">
            <w:pPr>
              <w:autoSpaceDE w:val="0"/>
              <w:autoSpaceDN w:val="0"/>
              <w:adjustRightInd w:val="0"/>
              <w:spacing w:after="0"/>
              <w:rPr>
                <w:rFonts w:ascii="Open Sans Condensed" w:eastAsiaTheme="minorHAnsi" w:hAnsi="Open Sans Condensed"/>
                <w:sz w:val="16"/>
                <w:szCs w:val="16"/>
                <w:lang w:val="en-US" w:eastAsia="en-US"/>
              </w:rPr>
            </w:pPr>
          </w:p>
        </w:tc>
        <w:tc>
          <w:tcPr>
            <w:tcW w:w="593"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0AE1ED1"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0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73"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2E0FF7C"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1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05"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CB5FD6F"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2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04"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CC84671"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3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494"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A4342F5"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4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54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16C65AE"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5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479"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6859249"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6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c>
          <w:tcPr>
            <w:tcW w:w="448" w:type="pct"/>
            <w:tcBorders>
              <w:top w:val="single" w:sz="8"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D49DEB4"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ascii="Open Sans Condensed" w:eastAsiaTheme="minorHAnsi" w:hAnsi="Open Sans Condensed" w:cs="Open Sans Condensed"/>
                <w:b/>
                <w:bCs/>
                <w:color w:val="000000"/>
                <w:sz w:val="16"/>
                <w:szCs w:val="16"/>
                <w:lang w:val="en-US" w:eastAsia="en-US"/>
              </w:rPr>
              <w:t xml:space="preserve">17 </w:t>
            </w:r>
            <w:proofErr w:type="spellStart"/>
            <w:r w:rsidRPr="00C874B2">
              <w:rPr>
                <w:rFonts w:ascii="Open Sans Condensed" w:eastAsiaTheme="minorHAnsi" w:hAnsi="Open Sans Condensed" w:cs="Open Sans Condensed"/>
                <w:b/>
                <w:bCs/>
                <w:color w:val="000000"/>
                <w:sz w:val="16"/>
                <w:szCs w:val="16"/>
                <w:lang w:val="en-US" w:eastAsia="en-US"/>
              </w:rPr>
              <w:t>yrs</w:t>
            </w:r>
            <w:proofErr w:type="spellEnd"/>
          </w:p>
        </w:tc>
      </w:tr>
      <w:tr w:rsidR="00853772" w:rsidRPr="00C874B2" w14:paraId="3E2B4847" w14:textId="77777777" w:rsidTr="00E64D3D">
        <w:trPr>
          <w:trHeight w:val="31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52D4A04" w14:textId="77777777" w:rsidR="00853772" w:rsidRPr="00C874B2" w:rsidRDefault="00853772" w:rsidP="003F1CA5">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Male – 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57D7D60"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6</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A3FCAE2"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9</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C56EF02"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89</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E1BEE53"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96</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092D4C0"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10</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BF8811F"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10</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477E6504"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63</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6F633BA"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03</w:t>
            </w:r>
          </w:p>
        </w:tc>
      </w:tr>
      <w:tr w:rsidR="00853772" w:rsidRPr="00C874B2" w14:paraId="4DA51EB2" w14:textId="77777777" w:rsidTr="00E64D3D">
        <w:trPr>
          <w:trHeight w:val="6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D80A03D" w14:textId="77777777" w:rsidR="00853772" w:rsidRPr="00C874B2" w:rsidRDefault="00853772" w:rsidP="003F1CA5">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Male – Non-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A9012D5"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342F6AF1"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6</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A26792B"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2</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1032363"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06</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07172B9"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22</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B4AC9F3"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79</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F321F3C"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485</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0E5095D"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504</w:t>
            </w:r>
          </w:p>
        </w:tc>
      </w:tr>
      <w:tr w:rsidR="00853772" w:rsidRPr="00C874B2" w14:paraId="77D337E9" w14:textId="77777777" w:rsidTr="00E64D3D">
        <w:trPr>
          <w:trHeight w:val="6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2977605" w14:textId="77777777" w:rsidR="00853772" w:rsidRPr="00C874B2" w:rsidRDefault="00853772" w:rsidP="003F1CA5">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Female – 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797721D"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0</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8018346"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8</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D15EBDF"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4</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D06A2E1"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55</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2A3558C"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95</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F15C475"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04</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011EAC3A"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96</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0C1D9F5"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72</w:t>
            </w:r>
          </w:p>
        </w:tc>
      </w:tr>
      <w:tr w:rsidR="00853772" w:rsidRPr="00C874B2" w14:paraId="64D47868" w14:textId="77777777" w:rsidTr="00E64D3D">
        <w:trPr>
          <w:trHeight w:val="60"/>
        </w:trPr>
        <w:tc>
          <w:tcPr>
            <w:tcW w:w="856"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D14DBEA" w14:textId="77777777" w:rsidR="00853772" w:rsidRPr="00C874B2" w:rsidRDefault="00853772" w:rsidP="003F1CA5">
            <w:pPr>
              <w:suppressAutoHyphens/>
              <w:autoSpaceDE w:val="0"/>
              <w:autoSpaceDN w:val="0"/>
              <w:adjustRightInd w:val="0"/>
              <w:spacing w:after="0"/>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Female – Non-Indigenous</w:t>
            </w:r>
          </w:p>
        </w:tc>
        <w:tc>
          <w:tcPr>
            <w:tcW w:w="59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445A8C1"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w:t>
            </w:r>
          </w:p>
        </w:tc>
        <w:tc>
          <w:tcPr>
            <w:tcW w:w="573"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1F67BAA0"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3</w:t>
            </w:r>
          </w:p>
        </w:tc>
        <w:tc>
          <w:tcPr>
            <w:tcW w:w="505"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96F3CAD"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6</w:t>
            </w:r>
          </w:p>
        </w:tc>
        <w:tc>
          <w:tcPr>
            <w:tcW w:w="50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B77ADA9"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21</w:t>
            </w:r>
          </w:p>
        </w:tc>
        <w:tc>
          <w:tcPr>
            <w:tcW w:w="494"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694E0D0D"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83</w:t>
            </w:r>
          </w:p>
        </w:tc>
        <w:tc>
          <w:tcPr>
            <w:tcW w:w="5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725791D9"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114</w:t>
            </w:r>
          </w:p>
        </w:tc>
        <w:tc>
          <w:tcPr>
            <w:tcW w:w="479"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248321C7"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90</w:t>
            </w:r>
          </w:p>
        </w:tc>
        <w:tc>
          <w:tcPr>
            <w:tcW w:w="448" w:type="pct"/>
            <w:tcBorders>
              <w:top w:val="single" w:sz="4" w:space="0" w:color="4C4C4C"/>
              <w:left w:val="single" w:sz="6" w:space="0" w:color="auto"/>
              <w:bottom w:val="single" w:sz="4" w:space="0" w:color="4C4C4C"/>
              <w:right w:val="single" w:sz="6" w:space="0" w:color="auto"/>
            </w:tcBorders>
            <w:tcMar>
              <w:top w:w="113" w:type="dxa"/>
              <w:left w:w="227" w:type="dxa"/>
              <w:bottom w:w="113" w:type="dxa"/>
              <w:right w:w="227" w:type="dxa"/>
            </w:tcMar>
            <w:vAlign w:val="center"/>
          </w:tcPr>
          <w:p w14:paraId="55B39127" w14:textId="77777777" w:rsidR="00853772" w:rsidRPr="00C874B2" w:rsidRDefault="00853772" w:rsidP="003F1CA5">
            <w:pPr>
              <w:suppressAutoHyphens/>
              <w:autoSpaceDE w:val="0"/>
              <w:autoSpaceDN w:val="0"/>
              <w:adjustRightInd w:val="0"/>
              <w:spacing w:after="0"/>
              <w:jc w:val="center"/>
              <w:textAlignment w:val="center"/>
              <w:rPr>
                <w:rFonts w:eastAsiaTheme="minorHAnsi" w:cs="Open Sans"/>
                <w:color w:val="000000"/>
                <w:sz w:val="16"/>
                <w:szCs w:val="16"/>
                <w:lang w:val="en-US" w:eastAsia="en-US"/>
              </w:rPr>
            </w:pPr>
            <w:r w:rsidRPr="00C874B2">
              <w:rPr>
                <w:rFonts w:eastAsiaTheme="minorHAnsi" w:cs="Open Sans"/>
                <w:color w:val="000000"/>
                <w:sz w:val="16"/>
                <w:szCs w:val="16"/>
                <w:lang w:val="en-US" w:eastAsia="en-US"/>
              </w:rPr>
              <w:t>77</w:t>
            </w:r>
          </w:p>
        </w:tc>
      </w:tr>
    </w:tbl>
    <w:p w14:paraId="461C158F" w14:textId="1D5430FF" w:rsidR="00853772" w:rsidRPr="00926542" w:rsidRDefault="00387E4F" w:rsidP="00926542">
      <w:pPr>
        <w:spacing w:before="100" w:beforeAutospacing="1"/>
        <w:rPr>
          <w:sz w:val="18"/>
          <w:szCs w:val="18"/>
        </w:rPr>
      </w:pPr>
      <w:r>
        <w:rPr>
          <w:rFonts w:cs="Open Sans"/>
          <w:sz w:val="18"/>
          <w:szCs w:val="18"/>
        </w:rPr>
        <w:t>Table</w:t>
      </w:r>
      <w:r w:rsidR="00926542">
        <w:rPr>
          <w:rFonts w:cs="Open Sans"/>
          <w:sz w:val="18"/>
          <w:szCs w:val="18"/>
        </w:rPr>
        <w:t xml:space="preserve"> 2: </w:t>
      </w:r>
      <w:r w:rsidR="00853772" w:rsidRPr="00926542">
        <w:rPr>
          <w:rFonts w:cs="Open Sans"/>
          <w:sz w:val="18"/>
          <w:szCs w:val="18"/>
        </w:rPr>
        <w:t>Sourced from the Australian Institute of Health and Welfare, Youth justice, Data, Young people in detention during the year by age, sex and Indigenous, Australia, 2017–18, Table S78b.</w:t>
      </w:r>
      <w:r w:rsidR="00853772" w:rsidRPr="00AD080A">
        <w:rPr>
          <w:rStyle w:val="EndnoteReference"/>
          <w:sz w:val="18"/>
          <w:szCs w:val="18"/>
        </w:rPr>
        <w:endnoteReference w:id="28"/>
      </w:r>
    </w:p>
    <w:bookmarkEnd w:id="17"/>
    <w:p w14:paraId="0D0C132D" w14:textId="1A00A7A2" w:rsidR="00C368CD" w:rsidRDefault="00C368CD" w:rsidP="00C368CD">
      <w:pPr>
        <w:spacing w:after="160" w:line="259" w:lineRule="auto"/>
      </w:pPr>
      <w:r w:rsidRPr="00B56CB3">
        <w:t>Reasons for overrepresentation of Aboriginal and Torres Strait Islander children in the justice system include legal and policy factors, such as restrictive bail laws</w:t>
      </w:r>
      <w:r w:rsidR="001F6335">
        <w:t xml:space="preserve"> and conditions</w:t>
      </w:r>
      <w:r w:rsidRPr="00B56CB3">
        <w:t xml:space="preserve"> and mandatory sentencing laws,</w:t>
      </w:r>
      <w:r w:rsidRPr="001C7824">
        <w:rPr>
          <w:rStyle w:val="EndnoteReference"/>
        </w:rPr>
        <w:endnoteReference w:id="29"/>
      </w:r>
      <w:r w:rsidRPr="00B56CB3">
        <w:t xml:space="preserve"> and socio-economic factors, </w:t>
      </w:r>
      <w:r w:rsidRPr="00B56CB3">
        <w:lastRenderedPageBreak/>
        <w:t>such as a history of social disadvantage, cultural displacement, trauma and grief, alcohol and other drug misuse, cognitive disabilities and poor health and living conditions.</w:t>
      </w:r>
      <w:r w:rsidRPr="001C7824">
        <w:rPr>
          <w:rStyle w:val="EndnoteReference"/>
        </w:rPr>
        <w:endnoteReference w:id="30"/>
      </w:r>
    </w:p>
    <w:p w14:paraId="60751B96" w14:textId="7A03C8CA" w:rsidR="005948FA" w:rsidRDefault="005948FA" w:rsidP="0099687D">
      <w:pPr>
        <w:pStyle w:val="Heading2"/>
      </w:pPr>
      <w:bookmarkStart w:id="18" w:name="_Toc33622195"/>
      <w:r>
        <w:t xml:space="preserve">Children have </w:t>
      </w:r>
      <w:r w:rsidR="00BF791E">
        <w:t xml:space="preserve">not developed the requisite level of </w:t>
      </w:r>
      <w:r>
        <w:t>maturity b</w:t>
      </w:r>
      <w:r w:rsidR="00BF791E">
        <w:t xml:space="preserve">y </w:t>
      </w:r>
      <w:r>
        <w:t>14</w:t>
      </w:r>
      <w:r w:rsidR="00BF791E">
        <w:t xml:space="preserve"> years</w:t>
      </w:r>
      <w:bookmarkEnd w:id="18"/>
    </w:p>
    <w:p w14:paraId="086B88D0" w14:textId="0806ACD6" w:rsidR="00704BB6" w:rsidRPr="004567D3" w:rsidRDefault="00607B39" w:rsidP="004567D3">
      <w:r>
        <w:t>The current age of criminal responsibility of 10 years does not align with r</w:t>
      </w:r>
      <w:r w:rsidR="00665A5F" w:rsidRPr="000B1777">
        <w:t xml:space="preserve">esearch into brain development. </w:t>
      </w:r>
      <w:r w:rsidR="00665A5F">
        <w:t>C</w:t>
      </w:r>
      <w:r w:rsidR="00665A5F" w:rsidRPr="000B1777">
        <w:t>hildren have not developed the requisite level of maturity to form the necessary intent for full criminal responsibility.</w:t>
      </w:r>
      <w:r w:rsidR="00665A5F" w:rsidRPr="00E40928">
        <w:rPr>
          <w:rStyle w:val="EndnoteReference"/>
          <w:szCs w:val="22"/>
        </w:rPr>
        <w:endnoteReference w:id="31"/>
      </w:r>
      <w:r w:rsidR="00393BB2">
        <w:t xml:space="preserve"> </w:t>
      </w:r>
      <w:r w:rsidR="00221178">
        <w:t xml:space="preserve">Their developmental immaturity </w:t>
      </w:r>
      <w:r w:rsidR="00F62CD3">
        <w:t xml:space="preserve">can affect </w:t>
      </w:r>
      <w:proofErr w:type="gramStart"/>
      <w:r w:rsidR="00F62CD3">
        <w:t>a number of</w:t>
      </w:r>
      <w:proofErr w:type="gramEnd"/>
      <w:r w:rsidR="00F62CD3">
        <w:t xml:space="preserve"> areas of cognitive functioning</w:t>
      </w:r>
      <w:r w:rsidR="00EF08C2">
        <w:t>, such as impulsivity, reasoning and con</w:t>
      </w:r>
      <w:r w:rsidR="00A321C2">
        <w:t>s</w:t>
      </w:r>
      <w:r w:rsidR="00EF08C2">
        <w:t>equential thinking.</w:t>
      </w:r>
      <w:r w:rsidR="004567D3">
        <w:t xml:space="preserve"> </w:t>
      </w:r>
      <w:r w:rsidR="00704BB6">
        <w:rPr>
          <w:rFonts w:cs="Open Sans"/>
          <w:iCs/>
        </w:rPr>
        <w:t>Research indicates that</w:t>
      </w:r>
    </w:p>
    <w:p w14:paraId="206C5906" w14:textId="77777777" w:rsidR="00704BB6" w:rsidRPr="00E40928" w:rsidRDefault="00704BB6" w:rsidP="00553DF0">
      <w:pPr>
        <w:autoSpaceDE w:val="0"/>
        <w:autoSpaceDN w:val="0"/>
        <w:adjustRightInd w:val="0"/>
        <w:spacing w:before="0" w:after="100" w:line="171" w:lineRule="atLeast"/>
        <w:ind w:left="720"/>
        <w:rPr>
          <w:rFonts w:cs="Open Sans"/>
          <w:sz w:val="22"/>
          <w:szCs w:val="22"/>
        </w:rPr>
      </w:pPr>
      <w:r w:rsidRPr="00E40928">
        <w:rPr>
          <w:rFonts w:cs="Open Sans"/>
          <w:sz w:val="22"/>
          <w:szCs w:val="22"/>
        </w:rPr>
        <w:t>The maturation of the prefrontal cortex occurs gradually over adolescence and is near completion by 18 years. This protracted development occurs alongside greater reactivity of the socioemotional systems of the brain and a general increase in dopaminergic activity associated with heightened sensitivity to reward. This creates a window of potential vulnerability in the early</w:t>
      </w:r>
      <w:r w:rsidRPr="00E40928">
        <w:rPr>
          <w:rFonts w:cs="Open Sans"/>
        </w:rPr>
        <w:t xml:space="preserve"> </w:t>
      </w:r>
      <w:r w:rsidRPr="00E40928">
        <w:rPr>
          <w:rFonts w:cs="Open Sans"/>
          <w:sz w:val="22"/>
          <w:szCs w:val="22"/>
        </w:rPr>
        <w:t>to mid-adolescent period during which the likelihood of impulsivity, sensation-seeking and risk-taking behaviours is raised.</w:t>
      </w:r>
      <w:r w:rsidRPr="00E40928">
        <w:rPr>
          <w:rStyle w:val="EndnoteReference"/>
          <w:szCs w:val="22"/>
        </w:rPr>
        <w:endnoteReference w:id="32"/>
      </w:r>
    </w:p>
    <w:p w14:paraId="175F0E41" w14:textId="262BBCC8" w:rsidR="00665A5F" w:rsidRDefault="00442EC1" w:rsidP="00902C77">
      <w:r>
        <w:t>Many c</w:t>
      </w:r>
      <w:r w:rsidR="00665A5F" w:rsidRPr="00E40928">
        <w:t xml:space="preserve">hildren </w:t>
      </w:r>
      <w:r w:rsidR="00FE1EF4">
        <w:t xml:space="preserve">can </w:t>
      </w:r>
      <w:r w:rsidR="00665A5F" w:rsidRPr="00E40928">
        <w:t>lack the capacity to properly engage in the criminal justice system, resulting in a propensity to accept a plea bargain, give false confessions or fail to keep track of court proceedings.</w:t>
      </w:r>
      <w:r w:rsidR="00665A5F" w:rsidRPr="00E40928">
        <w:rPr>
          <w:rStyle w:val="EndnoteReference"/>
        </w:rPr>
        <w:endnoteReference w:id="33"/>
      </w:r>
      <w:r w:rsidR="00665A5F" w:rsidRPr="00E40928">
        <w:t xml:space="preserve"> </w:t>
      </w:r>
    </w:p>
    <w:p w14:paraId="19ABC7CC" w14:textId="27BCCB5A" w:rsidR="005948FA" w:rsidRDefault="005948FA" w:rsidP="0099687D">
      <w:pPr>
        <w:pStyle w:val="Heading2"/>
      </w:pPr>
      <w:bookmarkStart w:id="19" w:name="_Toc33622196"/>
      <w:r>
        <w:t>Younger cohorts commit less serious offences</w:t>
      </w:r>
      <w:bookmarkEnd w:id="19"/>
    </w:p>
    <w:p w14:paraId="02831D2B" w14:textId="77777777" w:rsidR="002D7985" w:rsidRDefault="00665A5F" w:rsidP="002D7985">
      <w:r w:rsidRPr="0041768C">
        <w:t xml:space="preserve">In general, children are more likely than adults to commit less serious offences, and they commit more property </w:t>
      </w:r>
      <w:r w:rsidR="00B430C1">
        <w:t xml:space="preserve">offences </w:t>
      </w:r>
      <w:r w:rsidRPr="0041768C">
        <w:t xml:space="preserve">than </w:t>
      </w:r>
      <w:r w:rsidR="00B430C1">
        <w:t xml:space="preserve">offences to the </w:t>
      </w:r>
      <w:r w:rsidRPr="0041768C">
        <w:t>person.</w:t>
      </w:r>
      <w:r w:rsidR="003230A7">
        <w:rPr>
          <w:rStyle w:val="EndnoteReference"/>
        </w:rPr>
        <w:endnoteReference w:id="34"/>
      </w:r>
      <w:r w:rsidRPr="0041768C">
        <w:t xml:space="preserve"> Research has shown that young people aged 10–14 </w:t>
      </w:r>
      <w:r>
        <w:t xml:space="preserve">years </w:t>
      </w:r>
      <w:r w:rsidRPr="0041768C">
        <w:t xml:space="preserve">are more likely than those aged 15–17 </w:t>
      </w:r>
      <w:r>
        <w:t xml:space="preserve">years </w:t>
      </w:r>
      <w:r w:rsidRPr="0041768C">
        <w:t>to have principal offences of theft, unlawful entry with intent and property damage, and less likely to have principal public order and illicit drug offences.</w:t>
      </w:r>
      <w:r w:rsidRPr="00E40928">
        <w:rPr>
          <w:rStyle w:val="EndnoteReference"/>
          <w:iCs/>
        </w:rPr>
        <w:endnoteReference w:id="35"/>
      </w:r>
    </w:p>
    <w:p w14:paraId="7D3AA854" w14:textId="0568048C" w:rsidR="0072342A" w:rsidRPr="002D7985" w:rsidRDefault="00867847" w:rsidP="002D7985">
      <w:r w:rsidRPr="002F05F2">
        <w:t xml:space="preserve">Further, </w:t>
      </w:r>
      <w:r w:rsidR="00603D91" w:rsidRPr="002F05F2">
        <w:t>chi</w:t>
      </w:r>
      <w:r w:rsidR="00E90DFE" w:rsidRPr="002F05F2">
        <w:t>ld</w:t>
      </w:r>
      <w:r w:rsidR="00603D91" w:rsidRPr="002F05F2">
        <w:t xml:space="preserve">ren aged 10–13 years </w:t>
      </w:r>
      <w:r w:rsidR="00E90DFE" w:rsidRPr="002F05F2">
        <w:t>make up only a small proportion of young</w:t>
      </w:r>
      <w:r w:rsidR="0072342A" w:rsidRPr="002F05F2">
        <w:t xml:space="preserve"> offenders. </w:t>
      </w:r>
      <w:r w:rsidRPr="002F05F2">
        <w:t>Most young people under youth justice supervision on an average day</w:t>
      </w:r>
      <w:r w:rsidRPr="00C35C89">
        <w:rPr>
          <w:rFonts w:cs="Open Sans"/>
          <w:iCs/>
        </w:rPr>
        <w:t xml:space="preserve"> in 2017–2018 were aged 14–17 (81%), about 12% of young people under youth justice supervision were aged 18 and over, and only 7% of young people under </w:t>
      </w:r>
      <w:r w:rsidR="00F06AA0">
        <w:rPr>
          <w:rFonts w:cs="Open Sans"/>
          <w:iCs/>
        </w:rPr>
        <w:t xml:space="preserve">youth justice </w:t>
      </w:r>
      <w:r w:rsidR="00F05D8A">
        <w:rPr>
          <w:rFonts w:cs="Open Sans"/>
          <w:iCs/>
        </w:rPr>
        <w:t xml:space="preserve">supervision </w:t>
      </w:r>
      <w:r w:rsidRPr="00C35C89">
        <w:rPr>
          <w:rFonts w:cs="Open Sans"/>
          <w:iCs/>
        </w:rPr>
        <w:t>were aged 10–13</w:t>
      </w:r>
      <w:r w:rsidR="00983D3E">
        <w:rPr>
          <w:rFonts w:cs="Open Sans"/>
          <w:iCs/>
        </w:rPr>
        <w:t xml:space="preserve"> (411 </w:t>
      </w:r>
      <w:r w:rsidR="00900D90">
        <w:rPr>
          <w:rFonts w:cs="Open Sans"/>
          <w:iCs/>
        </w:rPr>
        <w:t>children</w:t>
      </w:r>
      <w:r w:rsidR="00983D3E">
        <w:rPr>
          <w:rFonts w:cs="Open Sans"/>
          <w:iCs/>
        </w:rPr>
        <w:t>)</w:t>
      </w:r>
      <w:r w:rsidRPr="00C35C89">
        <w:rPr>
          <w:rFonts w:cs="Open Sans"/>
          <w:iCs/>
        </w:rPr>
        <w:t>.</w:t>
      </w:r>
      <w:r>
        <w:rPr>
          <w:rStyle w:val="EndnoteReference"/>
          <w:rFonts w:cs="Open Sans"/>
          <w:iCs/>
        </w:rPr>
        <w:endnoteReference w:id="36"/>
      </w:r>
      <w:r w:rsidRPr="00C35C89">
        <w:rPr>
          <w:rFonts w:cs="Open Sans"/>
          <w:iCs/>
        </w:rPr>
        <w:t xml:space="preserve"> </w:t>
      </w:r>
    </w:p>
    <w:p w14:paraId="4F209D1C" w14:textId="28AA5556" w:rsidR="000F0E10" w:rsidRPr="006E44EA" w:rsidRDefault="003B6774" w:rsidP="001B6B9C">
      <w:r w:rsidRPr="006E44EA">
        <w:lastRenderedPageBreak/>
        <w:t>Research has shown that many young offenders grow out of crim</w:t>
      </w:r>
      <w:r w:rsidR="007A5196">
        <w:t>inal behaviour</w:t>
      </w:r>
      <w:r w:rsidRPr="006E44EA">
        <w:t xml:space="preserve"> and adopt law-abiding lifestyles as young adults. Because they are neither fully developed nor entrenched in the criminal justice system, early interventions can help</w:t>
      </w:r>
      <w:r w:rsidRPr="007602F9">
        <w:t xml:space="preserve"> t</w:t>
      </w:r>
      <w:r w:rsidRPr="00CA2DF3">
        <w:t>o foster de</w:t>
      </w:r>
      <w:r w:rsidR="00BC1CFC">
        <w:t>velopment away</w:t>
      </w:r>
      <w:r w:rsidRPr="00CA2DF3">
        <w:t xml:space="preserve"> from crim</w:t>
      </w:r>
      <w:r w:rsidR="008047A7">
        <w:t>inal</w:t>
      </w:r>
      <w:r w:rsidR="00F06AA0" w:rsidRPr="00E4039A">
        <w:t xml:space="preserve"> behaviours</w:t>
      </w:r>
      <w:r w:rsidRPr="006E44EA">
        <w:t xml:space="preserve">. </w:t>
      </w:r>
    </w:p>
    <w:p w14:paraId="70C5EBF5" w14:textId="6056F181" w:rsidR="000F0E10" w:rsidRDefault="000F0E10" w:rsidP="0099687D">
      <w:pPr>
        <w:pStyle w:val="Heading2"/>
      </w:pPr>
      <w:bookmarkStart w:id="20" w:name="_Toc33622197"/>
      <w:r>
        <w:t>Younger cohorts are more likely to reoffend if they encounter the justice system</w:t>
      </w:r>
      <w:bookmarkEnd w:id="20"/>
    </w:p>
    <w:p w14:paraId="70E19C32" w14:textId="77777777" w:rsidR="00054A4E" w:rsidRDefault="00C0799D" w:rsidP="00054A4E">
      <w:pPr>
        <w:contextualSpacing/>
        <w:outlineLvl w:val="6"/>
      </w:pPr>
      <w:r w:rsidRPr="006E44EA">
        <w:t>A</w:t>
      </w:r>
      <w:r w:rsidR="003B6774" w:rsidRPr="007602F9">
        <w:t xml:space="preserve">s </w:t>
      </w:r>
      <w:r w:rsidR="00F52313" w:rsidRPr="00CA2DF3">
        <w:t xml:space="preserve">one </w:t>
      </w:r>
      <w:r w:rsidR="003B6774" w:rsidRPr="00E4039A">
        <w:t xml:space="preserve">Australian Institute of Criminology </w:t>
      </w:r>
      <w:r w:rsidR="00F52313" w:rsidRPr="006E44EA">
        <w:t xml:space="preserve">study </w:t>
      </w:r>
      <w:r w:rsidR="003B6774" w:rsidRPr="006E44EA">
        <w:t xml:space="preserve">has pointed out, ‘the potential exists for a great deal of harm to be done to juveniles if ineffective or unsuitable interventions are applied by juvenile justice </w:t>
      </w:r>
      <w:proofErr w:type="gramStart"/>
      <w:r w:rsidR="003B6774" w:rsidRPr="006E44EA">
        <w:t>authorities’</w:t>
      </w:r>
      <w:proofErr w:type="gramEnd"/>
      <w:r w:rsidR="003B6774">
        <w:t>.</w:t>
      </w:r>
      <w:r w:rsidR="003B6774">
        <w:rPr>
          <w:rStyle w:val="EndnoteReference"/>
        </w:rPr>
        <w:endnoteReference w:id="37"/>
      </w:r>
      <w:r w:rsidR="003B6774">
        <w:t xml:space="preserve"> </w:t>
      </w:r>
    </w:p>
    <w:p w14:paraId="0E45EFDE" w14:textId="77777777" w:rsidR="00054A4E" w:rsidRDefault="00054A4E" w:rsidP="00054A4E">
      <w:pPr>
        <w:contextualSpacing/>
        <w:outlineLvl w:val="6"/>
      </w:pPr>
    </w:p>
    <w:p w14:paraId="40BBB479" w14:textId="3227D3BE" w:rsidR="00665A5F" w:rsidRDefault="00665A5F" w:rsidP="00054A4E">
      <w:pPr>
        <w:contextualSpacing/>
        <w:outlineLvl w:val="6"/>
      </w:pPr>
      <w:r w:rsidRPr="00E40928">
        <w:t xml:space="preserve">Studies have shown that the younger children are when they encounter the </w:t>
      </w:r>
      <w:r w:rsidR="00E5461E">
        <w:t xml:space="preserve">criminal </w:t>
      </w:r>
      <w:r w:rsidRPr="00E40928">
        <w:t xml:space="preserve">justice system, the more likely they are to reoffend. </w:t>
      </w:r>
      <w:r>
        <w:t>Between 2011 and 2012, c</w:t>
      </w:r>
      <w:r w:rsidRPr="00E40928">
        <w:t xml:space="preserve">hildren who were first subject to supervision under the youth justice system due to offending </w:t>
      </w:r>
      <w:r>
        <w:t>when aged</w:t>
      </w:r>
      <w:r w:rsidRPr="00E40928">
        <w:t xml:space="preserve"> 10</w:t>
      </w:r>
      <w:r>
        <w:t>–</w:t>
      </w:r>
      <w:r w:rsidRPr="00E40928">
        <w:t xml:space="preserve">14 years </w:t>
      </w:r>
      <w:r>
        <w:t>were</w:t>
      </w:r>
      <w:r w:rsidRPr="00E40928">
        <w:t xml:space="preserve"> more likely to experience all types of supervision in their later teens (33% compared to 8% for those first supervised at older ages).</w:t>
      </w:r>
      <w:r w:rsidRPr="00E40928">
        <w:rPr>
          <w:rStyle w:val="EndnoteReference"/>
        </w:rPr>
        <w:endnoteReference w:id="38"/>
      </w:r>
    </w:p>
    <w:p w14:paraId="50AFF4E1" w14:textId="0B6C3752" w:rsidR="00512BB4" w:rsidRDefault="00512BB4" w:rsidP="0099687D">
      <w:pPr>
        <w:pStyle w:val="Heading2"/>
      </w:pPr>
      <w:bookmarkStart w:id="21" w:name="_Toc33622198"/>
      <w:r>
        <w:t>Detention has an adverse impact on children</w:t>
      </w:r>
      <w:bookmarkEnd w:id="21"/>
    </w:p>
    <w:p w14:paraId="4465CD2A" w14:textId="77777777" w:rsidR="00512BB4" w:rsidRDefault="00512BB4" w:rsidP="00512BB4">
      <w:r>
        <w:t>There is increasing evidence that youth detention is not an appropriate environment for younger children.</w:t>
      </w:r>
    </w:p>
    <w:p w14:paraId="107CAB83" w14:textId="77777777" w:rsidR="00512BB4" w:rsidRDefault="00512BB4" w:rsidP="00512BB4">
      <w:r>
        <w:t>As the NT Royal Commission found:</w:t>
      </w:r>
    </w:p>
    <w:p w14:paraId="19CC7F9B" w14:textId="4B13DDCA" w:rsidR="00512BB4" w:rsidRDefault="00512BB4" w:rsidP="00512BB4">
      <w:pPr>
        <w:ind w:left="720"/>
        <w:rPr>
          <w:sz w:val="22"/>
          <w:szCs w:val="22"/>
        </w:rPr>
      </w:pPr>
      <w:r w:rsidRPr="00C46ADE">
        <w:rPr>
          <w:sz w:val="22"/>
          <w:szCs w:val="22"/>
        </w:rPr>
        <w:t>any apparent punishment and deterrent value of detention is far outweighed by its detrimental impacts, particularly for the minority group of pre-teens and young teenagers. The reality of this cohort’s developmental status; the harsh consequences of separation of younger children from parents/carers, siblings and extended family;</w:t>
      </w:r>
      <w:r>
        <w:rPr>
          <w:sz w:val="22"/>
          <w:szCs w:val="22"/>
        </w:rPr>
        <w:t xml:space="preserve"> </w:t>
      </w:r>
      <w:r w:rsidRPr="00C46ADE">
        <w:rPr>
          <w:sz w:val="22"/>
          <w:szCs w:val="22"/>
        </w:rPr>
        <w:t>the inevitable association with older children with more serious offending histories;</w:t>
      </w:r>
      <w:r>
        <w:rPr>
          <w:sz w:val="22"/>
          <w:szCs w:val="22"/>
        </w:rPr>
        <w:t xml:space="preserve"> </w:t>
      </w:r>
      <w:r w:rsidRPr="00C46ADE">
        <w:rPr>
          <w:sz w:val="22"/>
          <w:szCs w:val="22"/>
        </w:rPr>
        <w:t>that youth detention can interrupt the normal pattern of ‘aging out’ of criminal behaviour; and the lack of evidence in support of positive outcomes as a result of time spent in detention are all results of detention that are counter-productive to younger children engaging sustainably in rehabilitation efforts and reducing recidivism.</w:t>
      </w:r>
      <w:r>
        <w:rPr>
          <w:rStyle w:val="EndnoteReference"/>
          <w:szCs w:val="22"/>
        </w:rPr>
        <w:endnoteReference w:id="39"/>
      </w:r>
    </w:p>
    <w:p w14:paraId="55482DEE" w14:textId="77777777" w:rsidR="00512BB4" w:rsidRDefault="00512BB4" w:rsidP="00512BB4">
      <w:r>
        <w:t xml:space="preserve">Given these factors, the Royal Commission recommended that, for children under 14 years, detention should not be a sentencing option, nor should children under 14 years be remanded in detention. Minimum age thresholds for detention are in place in </w:t>
      </w:r>
      <w:proofErr w:type="gramStart"/>
      <w:r>
        <w:t>a number of</w:t>
      </w:r>
      <w:proofErr w:type="gramEnd"/>
      <w:r>
        <w:t xml:space="preserve"> European countries, such as Belgium, Switzerland, Finland and Scotland.</w:t>
      </w:r>
      <w:r>
        <w:rPr>
          <w:rStyle w:val="EndnoteReference"/>
        </w:rPr>
        <w:endnoteReference w:id="40"/>
      </w:r>
    </w:p>
    <w:p w14:paraId="03C4072A" w14:textId="73D5A462" w:rsidR="00512BB4" w:rsidRPr="003C2E1E" w:rsidRDefault="00512BB4" w:rsidP="00512BB4">
      <w:r>
        <w:rPr>
          <w:rFonts w:cs="Open Sans"/>
        </w:rPr>
        <w:lastRenderedPageBreak/>
        <w:t>In 2019 t</w:t>
      </w:r>
      <w:r w:rsidRPr="00E65FDA">
        <w:rPr>
          <w:rFonts w:cs="Open Sans"/>
        </w:rPr>
        <w:t>he Global Study on Children Deprived of Liberty</w:t>
      </w:r>
      <w:r w:rsidR="00160F19">
        <w:rPr>
          <w:rFonts w:cs="Open Sans"/>
        </w:rPr>
        <w:t xml:space="preserve"> </w:t>
      </w:r>
      <w:r w:rsidRPr="00E65FDA">
        <w:rPr>
          <w:rFonts w:cs="Open Sans"/>
        </w:rPr>
        <w:t xml:space="preserve">examined the impact of deprivation of liberty on the health of children. The Study found that children deprived of their liberty are, by and large, distinguished by poor health profiles. Complex health needs are common. Although in some settings the healthcare may be better in detention than in the surrounding community, these benefits </w:t>
      </w:r>
      <w:r w:rsidRPr="003C2E1E">
        <w:t>may be undermined by the detention experience.</w:t>
      </w:r>
      <w:r>
        <w:rPr>
          <w:rStyle w:val="EndnoteReference"/>
        </w:rPr>
        <w:endnoteReference w:id="41"/>
      </w:r>
      <w:r w:rsidRPr="003C2E1E">
        <w:t xml:space="preserve"> The available evidence regarding the longitudinal impacts of justice-related detention on health suggests that experiencing any period of detention during adolescence or young adulthood is associated with poorer general health, severe functional limitations, hypertension, and a higher prevalence of overweight and obesity during adulthood. Additionally, recent US-based research demonstrated that a longer cumulative duration of detention during adolescence and young adulthood was independently associated with</w:t>
      </w:r>
      <w:r>
        <w:t xml:space="preserve"> </w:t>
      </w:r>
      <w:r w:rsidRPr="003C2E1E">
        <w:t>poorer physical and mental health outcomes later in adulthood.</w:t>
      </w:r>
      <w:r>
        <w:rPr>
          <w:rStyle w:val="EndnoteReference"/>
        </w:rPr>
        <w:endnoteReference w:id="42"/>
      </w:r>
    </w:p>
    <w:p w14:paraId="12537668" w14:textId="77777777" w:rsidR="00512BB4" w:rsidRPr="004A6C68" w:rsidRDefault="00512BB4" w:rsidP="00512BB4">
      <w:r>
        <w:t>Further, it is widely recognised that incarceration fosters further criminality. This may be particularly the case for young offenders, who, due to their immaturity, are especially susceptible to being influenced by their peers.</w:t>
      </w:r>
      <w:r>
        <w:rPr>
          <w:rStyle w:val="EndnoteReference"/>
        </w:rPr>
        <w:endnoteReference w:id="43"/>
      </w:r>
      <w:r>
        <w:t xml:space="preserve"> </w:t>
      </w:r>
    </w:p>
    <w:p w14:paraId="2B81F96D" w14:textId="354B5CBD" w:rsidR="005948FA" w:rsidRDefault="005948FA" w:rsidP="0099687D">
      <w:pPr>
        <w:pStyle w:val="Heading2"/>
      </w:pPr>
      <w:bookmarkStart w:id="23" w:name="_Toc33622199"/>
      <w:r>
        <w:t xml:space="preserve">The </w:t>
      </w:r>
      <w:r w:rsidR="00896779">
        <w:t>minimum age of criminal responsibility</w:t>
      </w:r>
      <w:r>
        <w:t xml:space="preserve"> is low compared to other countries</w:t>
      </w:r>
      <w:bookmarkEnd w:id="23"/>
    </w:p>
    <w:p w14:paraId="02B9BB82" w14:textId="76C927D6" w:rsidR="005E3C0E" w:rsidRDefault="00836E69" w:rsidP="000247DE">
      <w:r>
        <w:t xml:space="preserve">Although international comparisons </w:t>
      </w:r>
      <w:r w:rsidR="00BA4F38">
        <w:t xml:space="preserve">are not </w:t>
      </w:r>
      <w:r>
        <w:t xml:space="preserve">in themselves </w:t>
      </w:r>
      <w:r w:rsidR="00BA4F38">
        <w:t xml:space="preserve">a reason for raising the age, </w:t>
      </w:r>
      <w:r w:rsidR="00871A7E">
        <w:t>they sh</w:t>
      </w:r>
      <w:r w:rsidR="00B72091">
        <w:t xml:space="preserve">ow </w:t>
      </w:r>
      <w:r w:rsidR="00523756">
        <w:t xml:space="preserve">that many countries recognise </w:t>
      </w:r>
      <w:r w:rsidR="00C0799D">
        <w:t xml:space="preserve">the </w:t>
      </w:r>
      <w:r w:rsidR="00422C9A">
        <w:t>benefits</w:t>
      </w:r>
      <w:r w:rsidR="006C6115">
        <w:t xml:space="preserve"> </w:t>
      </w:r>
      <w:r w:rsidR="00C0799D">
        <w:t xml:space="preserve">of a higher age, </w:t>
      </w:r>
      <w:r w:rsidR="006C6115">
        <w:t xml:space="preserve">and </w:t>
      </w:r>
      <w:r w:rsidR="00840A9E">
        <w:t xml:space="preserve">that it is possible to have a different approach </w:t>
      </w:r>
      <w:r w:rsidR="005E3C0E">
        <w:t xml:space="preserve">to youth crime without adverse consequences. </w:t>
      </w:r>
    </w:p>
    <w:p w14:paraId="48170ED1" w14:textId="273E1169" w:rsidR="00E32A96" w:rsidRPr="00402234" w:rsidRDefault="000247DE" w:rsidP="004B6C1C">
      <w:r w:rsidRPr="00402234">
        <w:t>Th</w:t>
      </w:r>
      <w:r w:rsidR="005E3C0E" w:rsidRPr="00402234">
        <w:t>e</w:t>
      </w:r>
      <w:r w:rsidRPr="00402234">
        <w:t xml:space="preserve"> minimum age of criminal responsibility </w:t>
      </w:r>
      <w:r w:rsidR="009A2CEC" w:rsidRPr="00402234">
        <w:t xml:space="preserve">(MACR) </w:t>
      </w:r>
      <w:r w:rsidRPr="00402234">
        <w:t>in Australia is low compared with many other countries.</w:t>
      </w:r>
      <w:r w:rsidRPr="00402234">
        <w:rPr>
          <w:rStyle w:val="EndnoteReference"/>
        </w:rPr>
        <w:endnoteReference w:id="44"/>
      </w:r>
      <w:r w:rsidRPr="00402234">
        <w:t xml:space="preserve"> </w:t>
      </w:r>
      <w:r w:rsidR="004B6C1C" w:rsidRPr="00402234">
        <w:t>Although consistent with standards adopted by some other common law countries</w:t>
      </w:r>
      <w:r w:rsidR="00776AA2">
        <w:t>,</w:t>
      </w:r>
      <w:r w:rsidR="004B6C1C" w:rsidRPr="00402234">
        <w:t xml:space="preserve"> such as England, Wales and the USA, the global standard is higher. An international study of 90 countries </w:t>
      </w:r>
      <w:r w:rsidR="00DA3440" w:rsidRPr="00402234">
        <w:t xml:space="preserve">in 2008 </w:t>
      </w:r>
      <w:r w:rsidR="004B6C1C" w:rsidRPr="00402234">
        <w:t>revealed that 68% of those countries had a minimum criminal age of 12 or higher, and the most common minimum age was 14 years.</w:t>
      </w:r>
      <w:r w:rsidR="004B6C1C" w:rsidRPr="00402234">
        <w:rPr>
          <w:rStyle w:val="EndnoteReference"/>
        </w:rPr>
        <w:endnoteReference w:id="45"/>
      </w:r>
      <w:r w:rsidR="004B6C1C" w:rsidRPr="00402234">
        <w:t xml:space="preserve"> </w:t>
      </w:r>
    </w:p>
    <w:p w14:paraId="7443C34C" w14:textId="57EC4998" w:rsidR="00DF5B40" w:rsidRDefault="001C237C" w:rsidP="001C237C">
      <w:r w:rsidRPr="00402234">
        <w:t>Most European countries set their age between 14 and 16 years. For example, the minimum age in Denmark, Finland, Norway and Sweden is 15 years of age.</w:t>
      </w:r>
      <w:r>
        <w:t xml:space="preserve"> The minimum age in Austria, Spain, Hungary</w:t>
      </w:r>
      <w:r w:rsidR="00152664">
        <w:t>, Italy</w:t>
      </w:r>
      <w:r>
        <w:t xml:space="preserve"> and Germany is 14 years of age. The Netherlands and Ireland have a MACR of 12. </w:t>
      </w:r>
    </w:p>
    <w:p w14:paraId="6D4A8437" w14:textId="4A2E6BC7" w:rsidR="00DF5B40" w:rsidRPr="00E97E97" w:rsidRDefault="001C237C" w:rsidP="00DF5B40">
      <w:r>
        <w:t xml:space="preserve">Scotland, which previously had a MACR of 10 years of age, </w:t>
      </w:r>
      <w:r w:rsidR="00AF054E">
        <w:t xml:space="preserve">raised </w:t>
      </w:r>
      <w:r w:rsidR="00C0799D">
        <w:t>it</w:t>
      </w:r>
      <w:r w:rsidR="00D14A9D">
        <w:t xml:space="preserve"> </w:t>
      </w:r>
      <w:r w:rsidR="00D9394A">
        <w:t>to 12 in June 2019</w:t>
      </w:r>
      <w:r w:rsidR="00596437">
        <w:t>.</w:t>
      </w:r>
      <w:r w:rsidR="00DF5B40">
        <w:t xml:space="preserve"> </w:t>
      </w:r>
      <w:r w:rsidR="00DF5B40" w:rsidRPr="00E97E97">
        <w:t xml:space="preserve">The Scottish law provides certain safeguards to ensure that harmful </w:t>
      </w:r>
      <w:r w:rsidR="00DF5B40" w:rsidRPr="00E97E97">
        <w:lastRenderedPageBreak/>
        <w:t xml:space="preserve">behaviour by children under 12 can be responded to in an </w:t>
      </w:r>
      <w:r w:rsidR="00DF5B40">
        <w:t>‘</w:t>
      </w:r>
      <w:r w:rsidR="00DF5B40" w:rsidRPr="00E97E97">
        <w:t>appropriate and meaningful way</w:t>
      </w:r>
      <w:r w:rsidR="00DF5B40">
        <w:t>’</w:t>
      </w:r>
      <w:r w:rsidR="00DF5B40" w:rsidRPr="00E97E97">
        <w:t>, which will not criminalise children.</w:t>
      </w:r>
      <w:r w:rsidR="00DF5B40">
        <w:t xml:space="preserve"> The impact of the </w:t>
      </w:r>
      <w:r w:rsidR="00A3143B">
        <w:t xml:space="preserve">new </w:t>
      </w:r>
      <w:r w:rsidR="00DF5B40">
        <w:t>law will be reviewed by an expert panel after three years.</w:t>
      </w:r>
    </w:p>
    <w:p w14:paraId="240E4769" w14:textId="2C2AC952" w:rsidR="009C7B22" w:rsidRDefault="00990E2C" w:rsidP="00A10F15">
      <w:r>
        <w:t>R</w:t>
      </w:r>
      <w:r w:rsidR="001F2C14" w:rsidRPr="00A10F15">
        <w:t>ecent d</w:t>
      </w:r>
      <w:r w:rsidR="00ED2B8D" w:rsidRPr="00A10F15">
        <w:t xml:space="preserve">ata collected by the Global Study on Children Deprived of Liberty showed that the worldwide average </w:t>
      </w:r>
      <w:r w:rsidR="005145D2" w:rsidRPr="00A10F15">
        <w:t xml:space="preserve">MACR was </w:t>
      </w:r>
      <w:r w:rsidR="00ED2B8D" w:rsidRPr="00A10F15">
        <w:t>11.3 years</w:t>
      </w:r>
      <w:r w:rsidR="005145D2" w:rsidRPr="00A10F15">
        <w:t>,</w:t>
      </w:r>
      <w:r w:rsidR="00ED2B8D" w:rsidRPr="00A10F15">
        <w:t xml:space="preserve"> </w:t>
      </w:r>
      <w:r w:rsidR="00694FF1">
        <w:t>with</w:t>
      </w:r>
      <w:r w:rsidR="00ED2B8D" w:rsidRPr="00A10F15">
        <w:t xml:space="preserve"> </w:t>
      </w:r>
      <w:r w:rsidR="00C50FCE">
        <w:t xml:space="preserve">a </w:t>
      </w:r>
      <w:r w:rsidR="00ED2B8D" w:rsidRPr="00A10F15">
        <w:t xml:space="preserve">median </w:t>
      </w:r>
      <w:r w:rsidR="00C50FCE">
        <w:t>of</w:t>
      </w:r>
      <w:r w:rsidR="009B61BB">
        <w:t xml:space="preserve"> </w:t>
      </w:r>
      <w:r w:rsidR="00ED2B8D" w:rsidRPr="00A10F15">
        <w:t>12 years</w:t>
      </w:r>
      <w:r w:rsidR="005145D2" w:rsidRPr="00A10F15">
        <w:t>, which</w:t>
      </w:r>
      <w:r w:rsidR="00ED2B8D" w:rsidRPr="00A10F15">
        <w:t xml:space="preserve"> fall</w:t>
      </w:r>
      <w:r w:rsidR="00402234">
        <w:t>s</w:t>
      </w:r>
      <w:r w:rsidR="00ED2B8D" w:rsidRPr="00A10F15">
        <w:t xml:space="preserve"> below the minimum of 14 years recommended by the Committee on the Rights of the Child in General Comment 24. Australia’s MACR of 10 is well below </w:t>
      </w:r>
      <w:proofErr w:type="gramStart"/>
      <w:r w:rsidR="00ED2B8D" w:rsidRPr="00A10F15">
        <w:t>both of these</w:t>
      </w:r>
      <w:proofErr w:type="gramEnd"/>
      <w:r w:rsidR="00ED2B8D" w:rsidRPr="00A10F15">
        <w:t xml:space="preserve">. </w:t>
      </w:r>
    </w:p>
    <w:p w14:paraId="16C515D5" w14:textId="6DEE2F2A" w:rsidR="00E32A96" w:rsidRPr="003A08A1" w:rsidRDefault="007953D9" w:rsidP="004B6C1C">
      <w:r>
        <w:t xml:space="preserve">The Global Study </w:t>
      </w:r>
      <w:r w:rsidR="001A290C">
        <w:t xml:space="preserve">also </w:t>
      </w:r>
      <w:r w:rsidR="00356C27">
        <w:t>point</w:t>
      </w:r>
      <w:r w:rsidR="003B69F3">
        <w:t>ed</w:t>
      </w:r>
      <w:r w:rsidR="00356C27">
        <w:t xml:space="preserve"> out a wide variety of responses to setting a lower limit. </w:t>
      </w:r>
      <w:r w:rsidR="00ED2B8D" w:rsidRPr="00A10F15">
        <w:t xml:space="preserve">Most commonly, </w:t>
      </w:r>
      <w:r w:rsidR="00356C27">
        <w:t xml:space="preserve">as in Australia, </w:t>
      </w:r>
      <w:r w:rsidR="00ED2B8D" w:rsidRPr="00A10F15">
        <w:t>a single lower limit is set at</w:t>
      </w:r>
      <w:r w:rsidR="00A10F15">
        <w:t xml:space="preserve"> </w:t>
      </w:r>
      <w:r w:rsidR="00ED2B8D" w:rsidRPr="00A10F15">
        <w:t xml:space="preserve">which point a child may be charged and prosecuted for any criminal offence. However, at least 39 States set different age limits for different offences, usually allowing children to be held criminally responsible for more serious offences at a lower age. </w:t>
      </w:r>
      <w:r w:rsidR="007B1F6E">
        <w:t xml:space="preserve">For example, </w:t>
      </w:r>
      <w:r w:rsidR="008516C0">
        <w:t>i</w:t>
      </w:r>
      <w:r w:rsidR="00C3717C">
        <w:t>n Ireland</w:t>
      </w:r>
      <w:r w:rsidR="00021EEF">
        <w:t xml:space="preserve">, the </w:t>
      </w:r>
      <w:r w:rsidR="001A290C">
        <w:t>MACR</w:t>
      </w:r>
      <w:r w:rsidR="00021EEF">
        <w:t xml:space="preserve"> is 12 but </w:t>
      </w:r>
      <w:r w:rsidR="00CA3B7B">
        <w:t>chi</w:t>
      </w:r>
      <w:r w:rsidR="00B715A0">
        <w:t>ld</w:t>
      </w:r>
      <w:r w:rsidR="00CA3B7B">
        <w:t xml:space="preserve">ren </w:t>
      </w:r>
      <w:r w:rsidR="00195A79">
        <w:t>aged 10 and over can b</w:t>
      </w:r>
      <w:r w:rsidR="00D05FCF">
        <w:t>e</w:t>
      </w:r>
      <w:r w:rsidR="00195A79">
        <w:t xml:space="preserve"> charged with serious offences, including murder, manslaughter</w:t>
      </w:r>
      <w:r w:rsidR="008A79DE">
        <w:t xml:space="preserve"> and aggravated sexual assault. In New Zealand, </w:t>
      </w:r>
      <w:r w:rsidR="00567514">
        <w:t xml:space="preserve">the </w:t>
      </w:r>
      <w:r w:rsidR="00A8154A">
        <w:t>MACR is 10</w:t>
      </w:r>
      <w:r w:rsidR="00C16182">
        <w:t>;</w:t>
      </w:r>
      <w:r w:rsidR="00EB4D40">
        <w:t xml:space="preserve"> however, </w:t>
      </w:r>
      <w:r w:rsidR="00D92834">
        <w:t xml:space="preserve">12–13 years </w:t>
      </w:r>
      <w:proofErr w:type="spellStart"/>
      <w:r w:rsidR="00D92834">
        <w:t>olds</w:t>
      </w:r>
      <w:proofErr w:type="spellEnd"/>
      <w:r w:rsidR="00D92834">
        <w:t xml:space="preserve"> can only be prosecuted for an offence when the maximum penalty is 14 years imprisonment or more</w:t>
      </w:r>
      <w:r w:rsidR="009461B1">
        <w:t xml:space="preserve"> (subject to a presumption of incapacity). </w:t>
      </w:r>
    </w:p>
    <w:p w14:paraId="2CC74F70" w14:textId="0C7FFDF4" w:rsidR="00665A5F" w:rsidRDefault="008C5DDE" w:rsidP="00665A5F">
      <w:r>
        <w:t xml:space="preserve">While </w:t>
      </w:r>
      <w:r w:rsidR="006756C1">
        <w:t xml:space="preserve">carving out </w:t>
      </w:r>
      <w:r w:rsidR="00964303">
        <w:t xml:space="preserve">exceptions to the minimum age of criminal responsibility </w:t>
      </w:r>
      <w:r w:rsidR="00DE5AF7">
        <w:t xml:space="preserve">may help to assuage community concern about </w:t>
      </w:r>
      <w:r w:rsidR="00FD083E">
        <w:t xml:space="preserve">young offenders of serious crimes, the </w:t>
      </w:r>
      <w:r w:rsidR="007575CA">
        <w:t xml:space="preserve">UN </w:t>
      </w:r>
      <w:r w:rsidR="00D67D13">
        <w:t xml:space="preserve">Committee on the Rights of the Child has </w:t>
      </w:r>
      <w:r w:rsidR="00917ABC">
        <w:t xml:space="preserve">indicated concern about this practice: </w:t>
      </w:r>
    </w:p>
    <w:p w14:paraId="0D9283D1" w14:textId="4704E72F" w:rsidR="001F6369" w:rsidRDefault="00174F73" w:rsidP="001A290C">
      <w:pPr>
        <w:ind w:left="720"/>
        <w:rPr>
          <w:sz w:val="22"/>
          <w:szCs w:val="22"/>
        </w:rPr>
      </w:pPr>
      <w:r w:rsidRPr="00917ABC">
        <w:rPr>
          <w:sz w:val="22"/>
          <w:szCs w:val="22"/>
        </w:rPr>
        <w:t>The Committee is concerned about practices that permit the use of a lower minimum age of criminal responsibility in cases where, for example, the child is accused of committing a serious offence. Such practices are usually created to respond to public pressure and are not based on a rational understanding of children’s development. The Committee strongly recommends that States parties abolish such approaches and set one standardized age below which children cannot be held responsible in criminal law, without exception.</w:t>
      </w:r>
      <w:r w:rsidR="00917ABC">
        <w:rPr>
          <w:rStyle w:val="EndnoteReference"/>
          <w:szCs w:val="22"/>
        </w:rPr>
        <w:endnoteReference w:id="46"/>
      </w:r>
    </w:p>
    <w:tbl>
      <w:tblPr>
        <w:tblStyle w:val="TableGrid"/>
        <w:tblW w:w="0" w:type="auto"/>
        <w:tblLook w:val="04A0" w:firstRow="1" w:lastRow="0" w:firstColumn="1" w:lastColumn="0" w:noHBand="0" w:noVBand="1"/>
      </w:tblPr>
      <w:tblGrid>
        <w:gridCol w:w="9060"/>
      </w:tblGrid>
      <w:tr w:rsidR="00037B55" w14:paraId="080A50A0" w14:textId="77777777" w:rsidTr="00037B55">
        <w:tc>
          <w:tcPr>
            <w:tcW w:w="9060" w:type="dxa"/>
          </w:tcPr>
          <w:p w14:paraId="2C0EA10B" w14:textId="77777777" w:rsidR="00037B55" w:rsidRPr="00896779" w:rsidRDefault="00037B55" w:rsidP="00037B55">
            <w:pPr>
              <w:jc w:val="both"/>
              <w:rPr>
                <w:b/>
                <w:bCs/>
              </w:rPr>
            </w:pPr>
            <w:r w:rsidRPr="00896779">
              <w:rPr>
                <w:b/>
                <w:bCs/>
              </w:rPr>
              <w:t>Sweden</w:t>
            </w:r>
          </w:p>
          <w:p w14:paraId="4B72F833" w14:textId="77777777" w:rsidR="002266DE" w:rsidRDefault="00FF58C5" w:rsidP="001B6B9C">
            <w:r w:rsidRPr="00896779">
              <w:t xml:space="preserve">The minimum age of </w:t>
            </w:r>
            <w:r w:rsidR="004A4157" w:rsidRPr="00896779">
              <w:t xml:space="preserve">criminal </w:t>
            </w:r>
            <w:r w:rsidRPr="00896779">
              <w:t xml:space="preserve">responsibility in Sweden </w:t>
            </w:r>
            <w:r w:rsidR="002266DE" w:rsidRPr="00896779">
              <w:t>is 15.</w:t>
            </w:r>
            <w:r w:rsidR="003F160D" w:rsidRPr="00896779">
              <w:t xml:space="preserve"> </w:t>
            </w:r>
            <w:r w:rsidR="00BC2360" w:rsidRPr="00896779">
              <w:t>Offending</w:t>
            </w:r>
            <w:r w:rsidR="00F32CC7" w:rsidRPr="00896779">
              <w:t xml:space="preserve"> by chi</w:t>
            </w:r>
            <w:r w:rsidR="00B30EC5" w:rsidRPr="00896779">
              <w:t>ld</w:t>
            </w:r>
            <w:r w:rsidR="00F32CC7" w:rsidRPr="00896779">
              <w:t>ren is viewed as a welfare issue</w:t>
            </w:r>
            <w:r w:rsidR="0053527D" w:rsidRPr="00896779">
              <w:t>, and social services determine the response to the offending (taking into account the social situation and the previous criminal conduct).</w:t>
            </w:r>
            <w:r w:rsidR="00CA2DF3">
              <w:rPr>
                <w:rStyle w:val="EndnoteReference"/>
              </w:rPr>
              <w:endnoteReference w:id="47"/>
            </w:r>
            <w:r w:rsidR="00B562C1" w:rsidRPr="00896779">
              <w:t xml:space="preserve"> </w:t>
            </w:r>
            <w:r w:rsidR="00482A6A" w:rsidRPr="00896779">
              <w:t xml:space="preserve">For those aged between 15 and 17, the responsibility </w:t>
            </w:r>
            <w:r w:rsidR="00DE2540" w:rsidRPr="00896779">
              <w:t>is divided between social services and the judicial authorities</w:t>
            </w:r>
            <w:r w:rsidR="00F35BE1" w:rsidRPr="00896779">
              <w:t>.</w:t>
            </w:r>
            <w:r w:rsidR="00D75A9A" w:rsidRPr="005C234A">
              <w:rPr>
                <w:rStyle w:val="EndnoteReference"/>
                <w:szCs w:val="20"/>
              </w:rPr>
              <w:endnoteReference w:id="48"/>
            </w:r>
            <w:r w:rsidR="00F35BE1" w:rsidRPr="005C234A">
              <w:rPr>
                <w:sz w:val="20"/>
                <w:szCs w:val="20"/>
              </w:rPr>
              <w:t xml:space="preserve"> </w:t>
            </w:r>
          </w:p>
          <w:p w14:paraId="14A8904D" w14:textId="77777777" w:rsidR="00781A3E" w:rsidRPr="00896779" w:rsidRDefault="00781A3E" w:rsidP="00781A3E">
            <w:pPr>
              <w:rPr>
                <w:b/>
                <w:bCs/>
              </w:rPr>
            </w:pPr>
            <w:r w:rsidRPr="00896779">
              <w:rPr>
                <w:b/>
                <w:bCs/>
              </w:rPr>
              <w:lastRenderedPageBreak/>
              <w:t>Norway</w:t>
            </w:r>
          </w:p>
          <w:p w14:paraId="21B4904C" w14:textId="0D06433D" w:rsidR="00781A3E" w:rsidRDefault="00781A3E" w:rsidP="00781A3E">
            <w:r w:rsidRPr="00896779">
              <w:t>Norway has a minimum age of criminal responsibility of 15 years.</w:t>
            </w:r>
            <w:r>
              <w:t xml:space="preserve"> </w:t>
            </w:r>
            <w:r w:rsidRPr="00896779">
              <w:t>No person can be punished for an offence committed while under the age of 15. Further, a prison sentence can only be imposed on persons under the age of 18 when especially necessary.</w:t>
            </w:r>
          </w:p>
          <w:p w14:paraId="06FB2DE8" w14:textId="77777777" w:rsidR="00781A3E" w:rsidRPr="00896779" w:rsidRDefault="00781A3E" w:rsidP="00781A3E">
            <w:pPr>
              <w:jc w:val="both"/>
              <w:rPr>
                <w:b/>
                <w:bCs/>
              </w:rPr>
            </w:pPr>
            <w:r w:rsidRPr="00896779">
              <w:rPr>
                <w:b/>
                <w:bCs/>
              </w:rPr>
              <w:t>The Netherlands</w:t>
            </w:r>
          </w:p>
          <w:p w14:paraId="6D1CD7F3" w14:textId="77777777" w:rsidR="00781A3E" w:rsidRPr="00896779" w:rsidRDefault="00781A3E" w:rsidP="00781A3E">
            <w:r w:rsidRPr="00896779">
              <w:t xml:space="preserve">The age of criminal responsibility in the Netherlands has stood at 12 years since 1965. Children under 12 years cannot be prosecuted criminally but are still subject to government intervention and prevention measures such as the voluntary </w:t>
            </w:r>
            <w:r>
              <w:t>Halt</w:t>
            </w:r>
            <w:r w:rsidRPr="00896779">
              <w:t xml:space="preserve"> scheme</w:t>
            </w:r>
            <w:r>
              <w:t xml:space="preserve">, </w:t>
            </w:r>
            <w:r w:rsidRPr="00896779">
              <w:t>aimed at diverting children under the age of 12 away from the criminal justice system through conferencing or learning assignments.</w:t>
            </w:r>
            <w:r w:rsidRPr="00F50307">
              <w:rPr>
                <w:rStyle w:val="EndnoteReference"/>
                <w:szCs w:val="20"/>
              </w:rPr>
              <w:endnoteReference w:id="49"/>
            </w:r>
            <w:r w:rsidRPr="00896779">
              <w:t xml:space="preserve"> </w:t>
            </w:r>
          </w:p>
          <w:p w14:paraId="069567BD" w14:textId="77777777" w:rsidR="00781A3E" w:rsidRPr="00896779" w:rsidRDefault="00781A3E" w:rsidP="00781A3E">
            <w:r w:rsidRPr="00896779">
              <w:t xml:space="preserve">In 1995, the Netherlands juvenile criminal law was simplified and modernised by introducing various substitutes to imprisonment for young people.  </w:t>
            </w:r>
          </w:p>
          <w:p w14:paraId="444E32AF" w14:textId="2CB964D9" w:rsidR="00781A3E" w:rsidRPr="00896779" w:rsidRDefault="00781A3E" w:rsidP="00781A3E">
            <w:r w:rsidRPr="00896779">
              <w:t>The number of crimes committed by young people and rates of juvenile recidivism have been reduced, and a 60% decrease in youth crime from 2007 to 2017.</w:t>
            </w:r>
            <w:r>
              <w:rPr>
                <w:rStyle w:val="EndnoteReference"/>
              </w:rPr>
              <w:endnoteReference w:id="50"/>
            </w:r>
            <w:r w:rsidRPr="00896779">
              <w:t xml:space="preserve"> The approach of the Netherlands in diverting children away from the criminal justice system and various sentencing practices appears to play a role in this reduction.</w:t>
            </w:r>
          </w:p>
          <w:p w14:paraId="27108189" w14:textId="77777777" w:rsidR="00781A3E" w:rsidRPr="00896779" w:rsidRDefault="00781A3E" w:rsidP="00781A3E">
            <w:r w:rsidRPr="00896779">
              <w:t xml:space="preserve">Following the 2010 CRC Committee Observations on Norway, a newly formed emphasis was placed on preventative and restorative justice measures for young persons. </w:t>
            </w:r>
          </w:p>
          <w:p w14:paraId="7BFBDAEA" w14:textId="3F463B03" w:rsidR="00781A3E" w:rsidRDefault="00781A3E" w:rsidP="00781A3E">
            <w:pPr>
              <w:rPr>
                <w:sz w:val="22"/>
                <w:szCs w:val="22"/>
              </w:rPr>
            </w:pPr>
            <w:r w:rsidRPr="00896779">
              <w:t xml:space="preserve">There has been a reduction </w:t>
            </w:r>
            <w:r>
              <w:t>i</w:t>
            </w:r>
            <w:r w:rsidRPr="00896779">
              <w:t>n the number of criminal offences in children between the ages of 10 and 14 years in the last 10 to 15 years.</w:t>
            </w:r>
            <w:r>
              <w:rPr>
                <w:rStyle w:val="EndnoteReference"/>
              </w:rPr>
              <w:endnoteReference w:id="51"/>
            </w:r>
          </w:p>
        </w:tc>
      </w:tr>
    </w:tbl>
    <w:p w14:paraId="0917B93F" w14:textId="20604558" w:rsidR="00484D07" w:rsidRDefault="00853772" w:rsidP="0099687D">
      <w:pPr>
        <w:pStyle w:val="Heading1"/>
      </w:pPr>
      <w:bookmarkStart w:id="24" w:name="_Toc33622200"/>
      <w:proofErr w:type="spellStart"/>
      <w:r>
        <w:lastRenderedPageBreak/>
        <w:t>D</w:t>
      </w:r>
      <w:r w:rsidR="00484D07">
        <w:t>oli</w:t>
      </w:r>
      <w:proofErr w:type="spellEnd"/>
      <w:r w:rsidR="00484D07">
        <w:t xml:space="preserve"> </w:t>
      </w:r>
      <w:r w:rsidR="00484D07" w:rsidRPr="001A290C">
        <w:t>incapax</w:t>
      </w:r>
      <w:bookmarkEnd w:id="24"/>
    </w:p>
    <w:p w14:paraId="281EF2C7" w14:textId="2CE3FB03" w:rsidR="00CB1AF5" w:rsidRDefault="00CB1AF5" w:rsidP="00CB1AF5">
      <w:pPr>
        <w:rPr>
          <w:rFonts w:cs="Open Sans"/>
        </w:rPr>
      </w:pPr>
      <w:r w:rsidRPr="00E40928">
        <w:rPr>
          <w:rFonts w:cs="Open Sans"/>
        </w:rPr>
        <w:t xml:space="preserve">In addition to the minimum age, the principle of </w:t>
      </w:r>
      <w:proofErr w:type="spellStart"/>
      <w:r w:rsidRPr="00E40928">
        <w:rPr>
          <w:rFonts w:cs="Open Sans"/>
          <w:iCs/>
        </w:rPr>
        <w:t>doli</w:t>
      </w:r>
      <w:proofErr w:type="spellEnd"/>
      <w:r w:rsidRPr="00E40928">
        <w:rPr>
          <w:rFonts w:cs="Open Sans"/>
          <w:iCs/>
        </w:rPr>
        <w:t xml:space="preserve"> incapax</w:t>
      </w:r>
      <w:r w:rsidRPr="00E40928">
        <w:rPr>
          <w:rFonts w:cs="Open Sans"/>
        </w:rPr>
        <w:t xml:space="preserve"> operates throughout Australia.</w:t>
      </w:r>
      <w:r w:rsidRPr="00E40928">
        <w:rPr>
          <w:rStyle w:val="EndnoteReference"/>
        </w:rPr>
        <w:endnoteReference w:id="52"/>
      </w:r>
      <w:r w:rsidRPr="00E40928">
        <w:rPr>
          <w:rFonts w:cs="Open Sans"/>
        </w:rPr>
        <w:t xml:space="preserve"> The principle of </w:t>
      </w:r>
      <w:proofErr w:type="spellStart"/>
      <w:r w:rsidRPr="00E40928">
        <w:rPr>
          <w:rFonts w:cs="Open Sans"/>
        </w:rPr>
        <w:t>doli</w:t>
      </w:r>
      <w:proofErr w:type="spellEnd"/>
      <w:r w:rsidRPr="00E40928">
        <w:rPr>
          <w:rFonts w:cs="Open Sans"/>
        </w:rPr>
        <w:t xml:space="preserve"> incapax assumes that children aged 10 to 14 years are ‘criminally incapable’ unless proven otherwise.</w:t>
      </w:r>
      <w:r w:rsidRPr="00CF0DFA">
        <w:rPr>
          <w:sz w:val="20"/>
          <w:szCs w:val="20"/>
          <w:vertAlign w:val="superscript"/>
        </w:rPr>
        <w:endnoteReference w:id="53"/>
      </w:r>
    </w:p>
    <w:p w14:paraId="3309A6B7" w14:textId="64528083" w:rsidR="00492EAD" w:rsidRDefault="002F08ED" w:rsidP="00665A5F">
      <w:pPr>
        <w:rPr>
          <w:rFonts w:cs="Open Sans"/>
        </w:rPr>
      </w:pPr>
      <w:r>
        <w:rPr>
          <w:rFonts w:cs="Open Sans"/>
        </w:rPr>
        <w:t>Unlike a criminal prosecution</w:t>
      </w:r>
      <w:r w:rsidR="00492EAD">
        <w:rPr>
          <w:rFonts w:cs="Open Sans"/>
        </w:rPr>
        <w:t xml:space="preserve">, the onus is on the prosecution </w:t>
      </w:r>
      <w:r w:rsidR="0060350C">
        <w:rPr>
          <w:rFonts w:cs="Open Sans"/>
        </w:rPr>
        <w:t xml:space="preserve">to </w:t>
      </w:r>
      <w:r w:rsidR="00C3693F">
        <w:rPr>
          <w:rFonts w:cs="Open Sans"/>
        </w:rPr>
        <w:t>r</w:t>
      </w:r>
      <w:r w:rsidR="0060350C">
        <w:rPr>
          <w:rFonts w:cs="Open Sans"/>
        </w:rPr>
        <w:t xml:space="preserve">ebut the presumption of </w:t>
      </w:r>
      <w:proofErr w:type="spellStart"/>
      <w:r w:rsidR="0060350C">
        <w:rPr>
          <w:rFonts w:cs="Open Sans"/>
        </w:rPr>
        <w:t>doli</w:t>
      </w:r>
      <w:proofErr w:type="spellEnd"/>
      <w:r w:rsidR="0060350C">
        <w:rPr>
          <w:rFonts w:cs="Open Sans"/>
        </w:rPr>
        <w:t xml:space="preserve"> incapax</w:t>
      </w:r>
      <w:r w:rsidR="00C3693F">
        <w:rPr>
          <w:rFonts w:cs="Open Sans"/>
        </w:rPr>
        <w:t>.</w:t>
      </w:r>
      <w:r w:rsidR="00B442E0">
        <w:rPr>
          <w:rFonts w:cs="Open Sans"/>
        </w:rPr>
        <w:t xml:space="preserve"> If the prosecution </w:t>
      </w:r>
      <w:r w:rsidR="007002FC">
        <w:rPr>
          <w:rFonts w:cs="Open Sans"/>
        </w:rPr>
        <w:t>f</w:t>
      </w:r>
      <w:r w:rsidR="00B442E0">
        <w:rPr>
          <w:rFonts w:cs="Open Sans"/>
        </w:rPr>
        <w:t xml:space="preserve">ails to </w:t>
      </w:r>
      <w:r w:rsidR="00421349">
        <w:rPr>
          <w:rFonts w:cs="Open Sans"/>
        </w:rPr>
        <w:t xml:space="preserve">prove beyond reasonable doubt that </w:t>
      </w:r>
      <w:r w:rsidR="00AC4BA5">
        <w:rPr>
          <w:rFonts w:cs="Open Sans"/>
        </w:rPr>
        <w:t xml:space="preserve">the child understood their conduct was seriously wrong by adult </w:t>
      </w:r>
      <w:r w:rsidR="00AC4BA5">
        <w:rPr>
          <w:rFonts w:cs="Open Sans"/>
        </w:rPr>
        <w:lastRenderedPageBreak/>
        <w:t xml:space="preserve">standards </w:t>
      </w:r>
      <w:r w:rsidR="00714842">
        <w:rPr>
          <w:rFonts w:cs="Open Sans"/>
        </w:rPr>
        <w:t>(</w:t>
      </w:r>
      <w:r w:rsidR="00AC4BA5">
        <w:rPr>
          <w:rFonts w:cs="Open Sans"/>
        </w:rPr>
        <w:t>r</w:t>
      </w:r>
      <w:r w:rsidR="00714842">
        <w:rPr>
          <w:rFonts w:cs="Open Sans"/>
        </w:rPr>
        <w:t xml:space="preserve">ather than mischievous or naughty), the child is incapable at law of committing the offence and must be acquitted. The question of whether the presumption of </w:t>
      </w:r>
      <w:proofErr w:type="spellStart"/>
      <w:r w:rsidR="00714842">
        <w:rPr>
          <w:rFonts w:cs="Open Sans"/>
        </w:rPr>
        <w:t>doli</w:t>
      </w:r>
      <w:proofErr w:type="spellEnd"/>
      <w:r w:rsidR="00714842">
        <w:rPr>
          <w:rFonts w:cs="Open Sans"/>
        </w:rPr>
        <w:t xml:space="preserve"> incapax applies should be asked in every matter involving a child between the ages of 10 and 14.</w:t>
      </w:r>
      <w:r w:rsidR="002A1192">
        <w:rPr>
          <w:rStyle w:val="EndnoteReference"/>
          <w:rFonts w:cs="Open Sans"/>
        </w:rPr>
        <w:endnoteReference w:id="54"/>
      </w:r>
    </w:p>
    <w:p w14:paraId="0844F40A" w14:textId="7E979634" w:rsidR="000E79F1" w:rsidRDefault="00E57E1A" w:rsidP="00665A5F">
      <w:pPr>
        <w:rPr>
          <w:rFonts w:cs="Open Sans"/>
        </w:rPr>
      </w:pPr>
      <w:r>
        <w:rPr>
          <w:rFonts w:cs="Open Sans"/>
        </w:rPr>
        <w:t>I</w:t>
      </w:r>
      <w:r w:rsidR="00DE7E1D">
        <w:rPr>
          <w:rFonts w:cs="Open Sans"/>
        </w:rPr>
        <w:t>f</w:t>
      </w:r>
      <w:r w:rsidR="00C85381">
        <w:rPr>
          <w:rFonts w:cs="Open Sans"/>
        </w:rPr>
        <w:t xml:space="preserve"> properly applied</w:t>
      </w:r>
      <w:r w:rsidR="00DE7E1D">
        <w:rPr>
          <w:rFonts w:cs="Open Sans"/>
        </w:rPr>
        <w:t>,</w:t>
      </w:r>
      <w:r w:rsidR="00C85381">
        <w:rPr>
          <w:rFonts w:cs="Open Sans"/>
        </w:rPr>
        <w:t xml:space="preserve"> </w:t>
      </w:r>
      <w:proofErr w:type="spellStart"/>
      <w:r w:rsidR="00C85381">
        <w:rPr>
          <w:rFonts w:cs="Open Sans"/>
        </w:rPr>
        <w:t>doli</w:t>
      </w:r>
      <w:proofErr w:type="spellEnd"/>
      <w:r w:rsidR="00C85381">
        <w:rPr>
          <w:rFonts w:cs="Open Sans"/>
        </w:rPr>
        <w:t xml:space="preserve"> incapax </w:t>
      </w:r>
      <w:r w:rsidR="003D5C12">
        <w:rPr>
          <w:rFonts w:cs="Open Sans"/>
        </w:rPr>
        <w:t xml:space="preserve">may serve to </w:t>
      </w:r>
      <w:r w:rsidR="009816EE">
        <w:rPr>
          <w:rFonts w:cs="Open Sans"/>
        </w:rPr>
        <w:t xml:space="preserve">avoid unnecessary incarceration </w:t>
      </w:r>
      <w:r w:rsidR="00B82013">
        <w:rPr>
          <w:rFonts w:cs="Open Sans"/>
        </w:rPr>
        <w:t xml:space="preserve">of children </w:t>
      </w:r>
      <w:r w:rsidR="009816EE">
        <w:rPr>
          <w:rFonts w:cs="Open Sans"/>
        </w:rPr>
        <w:t>at a young age</w:t>
      </w:r>
      <w:r w:rsidR="00D01938">
        <w:rPr>
          <w:rFonts w:cs="Open Sans"/>
        </w:rPr>
        <w:t xml:space="preserve">. The NT Royal Commission argued that </w:t>
      </w:r>
      <w:r w:rsidR="00057FD0">
        <w:rPr>
          <w:rFonts w:cs="Open Sans"/>
        </w:rPr>
        <w:t>i</w:t>
      </w:r>
      <w:r w:rsidR="00601886">
        <w:rPr>
          <w:rFonts w:cs="Open Sans"/>
        </w:rPr>
        <w:t>f the MACR is raised on</w:t>
      </w:r>
      <w:r w:rsidR="00B07BA1">
        <w:rPr>
          <w:rFonts w:cs="Open Sans"/>
        </w:rPr>
        <w:t>l</w:t>
      </w:r>
      <w:r w:rsidR="00601886">
        <w:rPr>
          <w:rFonts w:cs="Open Sans"/>
        </w:rPr>
        <w:t xml:space="preserve">y to 12, </w:t>
      </w:r>
      <w:proofErr w:type="spellStart"/>
      <w:r w:rsidR="00057FD0">
        <w:rPr>
          <w:rFonts w:cs="Open Sans"/>
        </w:rPr>
        <w:t>doli</w:t>
      </w:r>
      <w:proofErr w:type="spellEnd"/>
      <w:r w:rsidR="00057FD0">
        <w:rPr>
          <w:rFonts w:cs="Open Sans"/>
        </w:rPr>
        <w:t xml:space="preserve"> incapax should be retained </w:t>
      </w:r>
      <w:r w:rsidR="00601886">
        <w:rPr>
          <w:rFonts w:cs="Open Sans"/>
        </w:rPr>
        <w:t xml:space="preserve">in order to provide some protection to 12 and </w:t>
      </w:r>
      <w:proofErr w:type="gramStart"/>
      <w:r w:rsidR="00601886">
        <w:rPr>
          <w:rFonts w:cs="Open Sans"/>
        </w:rPr>
        <w:t>13 year</w:t>
      </w:r>
      <w:r w:rsidR="000227B0">
        <w:rPr>
          <w:rFonts w:cs="Open Sans"/>
        </w:rPr>
        <w:t>-</w:t>
      </w:r>
      <w:r w:rsidR="00601886">
        <w:rPr>
          <w:rFonts w:cs="Open Sans"/>
        </w:rPr>
        <w:t>olds</w:t>
      </w:r>
      <w:proofErr w:type="gramEnd"/>
      <w:r w:rsidR="00601886">
        <w:rPr>
          <w:rFonts w:cs="Open Sans"/>
        </w:rPr>
        <w:t>.</w:t>
      </w:r>
      <w:r w:rsidR="00A57B4D">
        <w:rPr>
          <w:rStyle w:val="EndnoteReference"/>
          <w:rFonts w:cs="Open Sans"/>
        </w:rPr>
        <w:endnoteReference w:id="55"/>
      </w:r>
      <w:r w:rsidR="00E35189">
        <w:rPr>
          <w:rFonts w:cs="Open Sans"/>
        </w:rPr>
        <w:t xml:space="preserve"> </w:t>
      </w:r>
    </w:p>
    <w:p w14:paraId="3E3F9382" w14:textId="2728DA02" w:rsidR="00B46E61" w:rsidRDefault="00471234" w:rsidP="00665A5F">
      <w:pPr>
        <w:rPr>
          <w:rFonts w:cs="Open Sans"/>
        </w:rPr>
      </w:pPr>
      <w:r>
        <w:rPr>
          <w:rFonts w:cs="Open Sans"/>
        </w:rPr>
        <w:t>However, t</w:t>
      </w:r>
      <w:r w:rsidR="001F761C">
        <w:rPr>
          <w:rFonts w:cs="Open Sans"/>
        </w:rPr>
        <w:t xml:space="preserve">he application of </w:t>
      </w:r>
      <w:proofErr w:type="spellStart"/>
      <w:r w:rsidR="001F761C">
        <w:rPr>
          <w:rFonts w:cs="Open Sans"/>
        </w:rPr>
        <w:t>d</w:t>
      </w:r>
      <w:r w:rsidR="00B46E61">
        <w:rPr>
          <w:rFonts w:cs="Open Sans"/>
        </w:rPr>
        <w:t>oli</w:t>
      </w:r>
      <w:proofErr w:type="spellEnd"/>
      <w:r w:rsidR="00B46E61">
        <w:rPr>
          <w:rFonts w:cs="Open Sans"/>
        </w:rPr>
        <w:t xml:space="preserve"> incapax </w:t>
      </w:r>
      <w:r w:rsidR="001F761C">
        <w:rPr>
          <w:rFonts w:cs="Open Sans"/>
        </w:rPr>
        <w:t xml:space="preserve">should reflect </w:t>
      </w:r>
      <w:r w:rsidR="00D30945">
        <w:rPr>
          <w:rFonts w:cs="Open Sans"/>
        </w:rPr>
        <w:t xml:space="preserve">increasing </w:t>
      </w:r>
      <w:r w:rsidR="009266DB">
        <w:rPr>
          <w:rFonts w:cs="Open Sans"/>
        </w:rPr>
        <w:t xml:space="preserve">knowledge </w:t>
      </w:r>
      <w:r w:rsidR="00D30945">
        <w:rPr>
          <w:rFonts w:cs="Open Sans"/>
        </w:rPr>
        <w:t xml:space="preserve">of </w:t>
      </w:r>
      <w:r w:rsidR="00B46E61">
        <w:rPr>
          <w:rFonts w:cs="Open Sans"/>
        </w:rPr>
        <w:t xml:space="preserve">children’s development, </w:t>
      </w:r>
      <w:proofErr w:type="gramStart"/>
      <w:r w:rsidR="001F5699">
        <w:rPr>
          <w:rFonts w:cs="Open Sans"/>
        </w:rPr>
        <w:t xml:space="preserve">in particular </w:t>
      </w:r>
      <w:r w:rsidR="00AA51B4">
        <w:rPr>
          <w:rFonts w:cs="Open Sans"/>
        </w:rPr>
        <w:t>the</w:t>
      </w:r>
      <w:proofErr w:type="gramEnd"/>
      <w:r w:rsidR="00AA51B4">
        <w:rPr>
          <w:rFonts w:cs="Open Sans"/>
        </w:rPr>
        <w:t xml:space="preserve"> knowledge that children’s </w:t>
      </w:r>
      <w:r w:rsidR="00B46E61">
        <w:rPr>
          <w:rFonts w:cs="Open Sans"/>
        </w:rPr>
        <w:t xml:space="preserve">capacity for abstract </w:t>
      </w:r>
      <w:r w:rsidR="00607949">
        <w:rPr>
          <w:rFonts w:cs="Open Sans"/>
        </w:rPr>
        <w:t xml:space="preserve">and consequential </w:t>
      </w:r>
      <w:r w:rsidR="00B46E61">
        <w:rPr>
          <w:rFonts w:cs="Open Sans"/>
        </w:rPr>
        <w:t xml:space="preserve">reasoning matures through adolescence, and </w:t>
      </w:r>
      <w:r w:rsidR="0094677D">
        <w:rPr>
          <w:rFonts w:cs="Open Sans"/>
        </w:rPr>
        <w:t xml:space="preserve">that this capacity </w:t>
      </w:r>
      <w:r w:rsidR="00B46E61">
        <w:rPr>
          <w:rFonts w:cs="Open Sans"/>
        </w:rPr>
        <w:t>develops at a different pace for different children.</w:t>
      </w:r>
      <w:r w:rsidR="00B46E61">
        <w:rPr>
          <w:rStyle w:val="EndnoteReference"/>
          <w:szCs w:val="22"/>
        </w:rPr>
        <w:endnoteReference w:id="56"/>
      </w:r>
    </w:p>
    <w:p w14:paraId="158163F0" w14:textId="4894DCAA" w:rsidR="00B46E61" w:rsidRDefault="00A34DD8" w:rsidP="00B46E61">
      <w:pPr>
        <w:rPr>
          <w:lang w:val="en-US"/>
        </w:rPr>
      </w:pPr>
      <w:r>
        <w:rPr>
          <w:lang w:val="en-US"/>
        </w:rPr>
        <w:t>T</w:t>
      </w:r>
      <w:r w:rsidR="00B46E61">
        <w:rPr>
          <w:lang w:val="en-US"/>
        </w:rPr>
        <w:t xml:space="preserve">he UN Committee on the Rights of the Child has cautioned against systems </w:t>
      </w:r>
      <w:r w:rsidR="00B558F2">
        <w:rPr>
          <w:lang w:val="en-US"/>
        </w:rPr>
        <w:t xml:space="preserve">such as </w:t>
      </w:r>
      <w:proofErr w:type="spellStart"/>
      <w:r w:rsidR="00B558F2">
        <w:rPr>
          <w:lang w:val="en-US"/>
        </w:rPr>
        <w:t>doli</w:t>
      </w:r>
      <w:proofErr w:type="spellEnd"/>
      <w:r w:rsidR="00B558F2">
        <w:rPr>
          <w:lang w:val="en-US"/>
        </w:rPr>
        <w:t xml:space="preserve"> incapax </w:t>
      </w:r>
      <w:r w:rsidR="00B46E61">
        <w:rPr>
          <w:lang w:val="en-US"/>
        </w:rPr>
        <w:t xml:space="preserve">that set a low MACR but have a higher age below which </w:t>
      </w:r>
      <w:proofErr w:type="gramStart"/>
      <w:r w:rsidR="00B46E61">
        <w:rPr>
          <w:lang w:val="en-US"/>
        </w:rPr>
        <w:t>sufficient</w:t>
      </w:r>
      <w:proofErr w:type="gramEnd"/>
      <w:r w:rsidR="00B46E61">
        <w:rPr>
          <w:lang w:val="en-US"/>
        </w:rPr>
        <w:t xml:space="preserve"> maturity must be demonstrated. It points out:</w:t>
      </w:r>
    </w:p>
    <w:p w14:paraId="1FE3AC75" w14:textId="77777777" w:rsidR="00B46E61" w:rsidRPr="00B558F2" w:rsidRDefault="00B46E61" w:rsidP="00B558F2">
      <w:pPr>
        <w:ind w:left="720"/>
        <w:rPr>
          <w:sz w:val="22"/>
          <w:szCs w:val="22"/>
          <w:lang w:val="en-US"/>
        </w:rPr>
      </w:pPr>
      <w:r w:rsidRPr="00B558F2">
        <w:rPr>
          <w:sz w:val="22"/>
          <w:szCs w:val="22"/>
          <w:lang w:val="en-US"/>
        </w:rPr>
        <w:t>Initially devised as a protective system, it has not proved so in practice. Although there is some support for the idea of individualized assessment of criminal responsibility,</w:t>
      </w:r>
      <w:r w:rsidRPr="00B558F2">
        <w:rPr>
          <w:rStyle w:val="FootnoteReference"/>
          <w:rFonts w:ascii="Open Sans" w:hAnsi="Open Sans" w:cs="Open Sans"/>
          <w:sz w:val="22"/>
          <w:szCs w:val="22"/>
          <w:lang w:val="en-US"/>
        </w:rPr>
        <w:t xml:space="preserve"> </w:t>
      </w:r>
      <w:r w:rsidRPr="00B558F2">
        <w:rPr>
          <w:sz w:val="22"/>
          <w:szCs w:val="22"/>
          <w:lang w:val="en-US"/>
        </w:rPr>
        <w:t xml:space="preserve">the Committee has observed that this leaves much to the discretion of the court and results in discriminatory practices. </w:t>
      </w:r>
    </w:p>
    <w:p w14:paraId="7C5BB5CE" w14:textId="758ED3FA" w:rsidR="00B46E61" w:rsidRPr="00B558F2" w:rsidRDefault="00B46E61" w:rsidP="00B558F2">
      <w:pPr>
        <w:ind w:left="720"/>
        <w:rPr>
          <w:sz w:val="22"/>
          <w:szCs w:val="22"/>
          <w:lang w:val="en-US"/>
        </w:rPr>
      </w:pPr>
      <w:r w:rsidRPr="00B558F2">
        <w:rPr>
          <w:sz w:val="22"/>
          <w:szCs w:val="22"/>
          <w:lang w:val="en-US"/>
        </w:rPr>
        <w:t xml:space="preserve">States are urged </w:t>
      </w:r>
      <w:r w:rsidRPr="00B558F2">
        <w:rPr>
          <w:sz w:val="22"/>
          <w:szCs w:val="22"/>
        </w:rPr>
        <w:t>to</w:t>
      </w:r>
      <w:r w:rsidRPr="00B558F2">
        <w:rPr>
          <w:sz w:val="22"/>
          <w:szCs w:val="22"/>
          <w:lang w:val="en-US"/>
        </w:rPr>
        <w:t xml:space="preserve"> set one appropriate minimum age and to ensure that such legal reform does not result in a retrogressive position regarding the minimum age of criminal responsibility.</w:t>
      </w:r>
      <w:r w:rsidR="00B558F2">
        <w:rPr>
          <w:rStyle w:val="EndnoteReference"/>
          <w:szCs w:val="22"/>
          <w:lang w:val="en-US"/>
        </w:rPr>
        <w:endnoteReference w:id="57"/>
      </w:r>
      <w:r w:rsidRPr="00B558F2">
        <w:rPr>
          <w:sz w:val="22"/>
          <w:szCs w:val="22"/>
          <w:lang w:val="en-US"/>
        </w:rPr>
        <w:t xml:space="preserve"> </w:t>
      </w:r>
    </w:p>
    <w:p w14:paraId="1AB7F627" w14:textId="2F2384A6" w:rsidR="00C472A2" w:rsidRPr="00C472A2" w:rsidRDefault="004D0237" w:rsidP="00C472A2">
      <w:pPr>
        <w:rPr>
          <w:rFonts w:cs="Open Sans"/>
          <w:sz w:val="22"/>
          <w:szCs w:val="22"/>
        </w:rPr>
      </w:pPr>
      <w:r>
        <w:rPr>
          <w:rFonts w:cs="Open Sans"/>
        </w:rPr>
        <w:t>In Australia, t</w:t>
      </w:r>
      <w:r w:rsidR="008B05F8">
        <w:rPr>
          <w:rFonts w:cs="Open Sans"/>
        </w:rPr>
        <w:t xml:space="preserve">here have been ongoing </w:t>
      </w:r>
      <w:r w:rsidR="00933408">
        <w:rPr>
          <w:rFonts w:cs="Open Sans"/>
        </w:rPr>
        <w:t xml:space="preserve">questions raised about whether </w:t>
      </w:r>
      <w:proofErr w:type="spellStart"/>
      <w:r w:rsidR="00234451">
        <w:rPr>
          <w:rFonts w:cs="Open Sans"/>
        </w:rPr>
        <w:t>doli</w:t>
      </w:r>
      <w:proofErr w:type="spellEnd"/>
      <w:r w:rsidR="00234451">
        <w:rPr>
          <w:rFonts w:cs="Open Sans"/>
        </w:rPr>
        <w:t xml:space="preserve"> incapax</w:t>
      </w:r>
      <w:r w:rsidR="00933408">
        <w:rPr>
          <w:rFonts w:cs="Open Sans"/>
        </w:rPr>
        <w:t xml:space="preserve"> is </w:t>
      </w:r>
      <w:r w:rsidR="001A3562">
        <w:rPr>
          <w:rFonts w:cs="Open Sans"/>
        </w:rPr>
        <w:t>operating effectively</w:t>
      </w:r>
      <w:r w:rsidR="00C96716">
        <w:rPr>
          <w:rFonts w:cs="Open Sans"/>
        </w:rPr>
        <w:t>.</w:t>
      </w:r>
      <w:r w:rsidR="008B05F8">
        <w:rPr>
          <w:rStyle w:val="EndnoteReference"/>
        </w:rPr>
        <w:endnoteReference w:id="58"/>
      </w:r>
      <w:r w:rsidR="00C96716">
        <w:rPr>
          <w:rFonts w:cs="Open Sans"/>
        </w:rPr>
        <w:t xml:space="preserve"> </w:t>
      </w:r>
      <w:r w:rsidR="001A3562">
        <w:rPr>
          <w:rFonts w:cs="Open Sans"/>
        </w:rPr>
        <w:t>Early on, a</w:t>
      </w:r>
      <w:r w:rsidR="00806B0B">
        <w:rPr>
          <w:rFonts w:cs="Open Sans"/>
        </w:rPr>
        <w:t xml:space="preserve"> </w:t>
      </w:r>
      <w:r w:rsidR="00B32D76">
        <w:rPr>
          <w:rFonts w:cs="Open Sans"/>
        </w:rPr>
        <w:t xml:space="preserve">comprehensive review of </w:t>
      </w:r>
      <w:r w:rsidR="009C6DEC">
        <w:rPr>
          <w:rFonts w:cs="Open Sans"/>
        </w:rPr>
        <w:t>children’s legal rights in 1997</w:t>
      </w:r>
      <w:r w:rsidR="00613677">
        <w:rPr>
          <w:rFonts w:cs="Open Sans"/>
        </w:rPr>
        <w:t xml:space="preserve"> by the Australian Law Reform Commission and the Human Rights and Equal Opportunity Commission</w:t>
      </w:r>
      <w:r w:rsidR="000B4DC4">
        <w:rPr>
          <w:rFonts w:cs="Open Sans"/>
        </w:rPr>
        <w:t xml:space="preserve"> </w:t>
      </w:r>
      <w:r w:rsidR="00806B0B">
        <w:rPr>
          <w:rFonts w:cs="Open Sans"/>
        </w:rPr>
        <w:t xml:space="preserve">acknowledged that </w:t>
      </w:r>
      <w:proofErr w:type="spellStart"/>
      <w:r w:rsidR="0061177E">
        <w:rPr>
          <w:rFonts w:cs="Open Sans"/>
        </w:rPr>
        <w:t>doli</w:t>
      </w:r>
      <w:proofErr w:type="spellEnd"/>
      <w:r w:rsidR="0061177E">
        <w:rPr>
          <w:rFonts w:cs="Open Sans"/>
        </w:rPr>
        <w:t xml:space="preserve"> incapax</w:t>
      </w:r>
      <w:r w:rsidR="00806B0B">
        <w:rPr>
          <w:rFonts w:cs="Open Sans"/>
        </w:rPr>
        <w:t xml:space="preserve"> </w:t>
      </w:r>
      <w:r w:rsidR="00C472A2">
        <w:rPr>
          <w:rFonts w:cs="Open Sans"/>
        </w:rPr>
        <w:t>can be problematic:</w:t>
      </w:r>
    </w:p>
    <w:p w14:paraId="1E6AE4ED" w14:textId="403AF440" w:rsidR="00C472A2" w:rsidRPr="00AE5AC4" w:rsidRDefault="00C472A2" w:rsidP="00C472A2">
      <w:pPr>
        <w:ind w:left="720"/>
        <w:rPr>
          <w:rFonts w:cs="Open Sans"/>
          <w:sz w:val="22"/>
          <w:szCs w:val="22"/>
        </w:rPr>
      </w:pPr>
      <w:r w:rsidRPr="00AE5AC4">
        <w:rPr>
          <w:rFonts w:cs="Open Sans"/>
          <w:color w:val="000000"/>
          <w:spacing w:val="2"/>
          <w:sz w:val="22"/>
          <w:szCs w:val="22"/>
        </w:rPr>
        <w:t>For example, it is often difficult to determine whether a child knew that the relevant act was wrong unless he or she states this during police interview or in court. Therefore, to rebut the presumption, the prosecution has sometimes been permitted to lead highly prejudicial evidence that would ordinarily be inadmissible.</w:t>
      </w:r>
      <w:r w:rsidR="00783702" w:rsidRPr="00AE5AC4">
        <w:rPr>
          <w:rFonts w:cs="Open Sans"/>
          <w:color w:val="000000"/>
          <w:spacing w:val="2"/>
          <w:sz w:val="22"/>
          <w:szCs w:val="22"/>
        </w:rPr>
        <w:t xml:space="preserve"> </w:t>
      </w:r>
      <w:r w:rsidRPr="00AE5AC4">
        <w:rPr>
          <w:rFonts w:cs="Open Sans"/>
          <w:color w:val="000000"/>
          <w:spacing w:val="2"/>
          <w:sz w:val="22"/>
          <w:szCs w:val="22"/>
        </w:rPr>
        <w:t>In these circumstances, the principle may not protect children but be to their disadvantage.</w:t>
      </w:r>
      <w:r w:rsidR="003B7AB5">
        <w:rPr>
          <w:rStyle w:val="EndnoteReference"/>
          <w:rFonts w:cs="Open Sans"/>
          <w:color w:val="000000"/>
          <w:spacing w:val="2"/>
          <w:szCs w:val="22"/>
        </w:rPr>
        <w:endnoteReference w:id="59"/>
      </w:r>
    </w:p>
    <w:p w14:paraId="5162C467" w14:textId="07DE512D" w:rsidR="00783702" w:rsidRDefault="00B82270" w:rsidP="001677C7">
      <w:r>
        <w:t>In June 2019</w:t>
      </w:r>
      <w:r w:rsidR="00723961">
        <w:t xml:space="preserve">, </w:t>
      </w:r>
      <w:r>
        <w:t xml:space="preserve">the then </w:t>
      </w:r>
      <w:r w:rsidR="001E13B7">
        <w:t xml:space="preserve">Law Council </w:t>
      </w:r>
      <w:r w:rsidR="00993B6A">
        <w:t>President</w:t>
      </w:r>
      <w:r w:rsidR="00DD2183">
        <w:t>,</w:t>
      </w:r>
      <w:r w:rsidR="00993B6A">
        <w:t xml:space="preserve"> Ar</w:t>
      </w:r>
      <w:r w:rsidR="00573E55">
        <w:t>t</w:t>
      </w:r>
      <w:r w:rsidR="00993B6A">
        <w:t>hur Moses</w:t>
      </w:r>
      <w:r w:rsidR="00DD2183">
        <w:t>,</w:t>
      </w:r>
      <w:r w:rsidR="00993B6A">
        <w:t xml:space="preserve"> </w:t>
      </w:r>
      <w:r w:rsidR="0061177E">
        <w:t>sug</w:t>
      </w:r>
      <w:r w:rsidR="00723961">
        <w:t>gested</w:t>
      </w:r>
      <w:r w:rsidR="00573E55">
        <w:t xml:space="preserve"> that </w:t>
      </w:r>
      <w:proofErr w:type="spellStart"/>
      <w:r w:rsidR="0042788A">
        <w:t>doli</w:t>
      </w:r>
      <w:proofErr w:type="spellEnd"/>
      <w:r w:rsidR="0042788A">
        <w:t xml:space="preserve"> incapax is extremely difficult to apply in court</w:t>
      </w:r>
      <w:r w:rsidR="00783702">
        <w:t>:</w:t>
      </w:r>
    </w:p>
    <w:p w14:paraId="3DB8535B" w14:textId="69E8BA38" w:rsidR="00665A5F" w:rsidRDefault="0079710A" w:rsidP="00783702">
      <w:pPr>
        <w:ind w:left="720"/>
        <w:rPr>
          <w:sz w:val="22"/>
          <w:szCs w:val="22"/>
        </w:rPr>
      </w:pPr>
      <w:r w:rsidRPr="00783702">
        <w:rPr>
          <w:sz w:val="22"/>
          <w:szCs w:val="22"/>
        </w:rPr>
        <w:lastRenderedPageBreak/>
        <w:t xml:space="preserve">the presumption continues to wreak confusion as to whether the defence or the prosecution bears the burden of </w:t>
      </w:r>
      <w:r w:rsidR="00636DAB" w:rsidRPr="00783702">
        <w:rPr>
          <w:sz w:val="22"/>
          <w:szCs w:val="22"/>
        </w:rPr>
        <w:t>proving that a child knew their conduct to be wrong</w:t>
      </w:r>
      <w:r w:rsidR="00BD334C" w:rsidRPr="00783702">
        <w:rPr>
          <w:sz w:val="22"/>
          <w:szCs w:val="22"/>
        </w:rPr>
        <w:t>. This leads to errors and results in children being held in custody for lengthy periods of time before the presumption can be led or tested in court, and the child acquitted.</w:t>
      </w:r>
      <w:r w:rsidR="00BD334C" w:rsidRPr="00783702">
        <w:rPr>
          <w:sz w:val="22"/>
          <w:szCs w:val="22"/>
          <w:vertAlign w:val="superscript"/>
        </w:rPr>
        <w:endnoteReference w:id="60"/>
      </w:r>
    </w:p>
    <w:p w14:paraId="582C5AF4" w14:textId="016B8C1B" w:rsidR="002432E6" w:rsidRDefault="00F91DFA" w:rsidP="00C472A2">
      <w:pPr>
        <w:rPr>
          <w:rFonts w:cs="Open Sans"/>
        </w:rPr>
      </w:pPr>
      <w:r>
        <w:rPr>
          <w:rFonts w:cs="Open Sans"/>
        </w:rPr>
        <w:t xml:space="preserve">The Commission </w:t>
      </w:r>
      <w:r w:rsidR="00723961">
        <w:rPr>
          <w:rFonts w:cs="Open Sans"/>
        </w:rPr>
        <w:t xml:space="preserve">is </w:t>
      </w:r>
      <w:r w:rsidR="00E27D4B">
        <w:rPr>
          <w:rFonts w:cs="Open Sans"/>
        </w:rPr>
        <w:t xml:space="preserve">also </w:t>
      </w:r>
      <w:r>
        <w:rPr>
          <w:rFonts w:cs="Open Sans"/>
        </w:rPr>
        <w:t>concern</w:t>
      </w:r>
      <w:r w:rsidR="00723961">
        <w:rPr>
          <w:rFonts w:cs="Open Sans"/>
        </w:rPr>
        <w:t>ed</w:t>
      </w:r>
      <w:r>
        <w:rPr>
          <w:rFonts w:cs="Open Sans"/>
        </w:rPr>
        <w:t xml:space="preserve"> that </w:t>
      </w:r>
      <w:r w:rsidR="00A24027">
        <w:rPr>
          <w:rFonts w:cs="Open Sans"/>
        </w:rPr>
        <w:t xml:space="preserve">the principle of </w:t>
      </w:r>
      <w:proofErr w:type="spellStart"/>
      <w:r>
        <w:rPr>
          <w:rFonts w:cs="Open Sans"/>
        </w:rPr>
        <w:t>doli</w:t>
      </w:r>
      <w:proofErr w:type="spellEnd"/>
      <w:r>
        <w:rPr>
          <w:rFonts w:cs="Open Sans"/>
        </w:rPr>
        <w:t xml:space="preserve"> incapax </w:t>
      </w:r>
      <w:r w:rsidR="00782DF1">
        <w:rPr>
          <w:rFonts w:cs="Open Sans"/>
        </w:rPr>
        <w:t>may not be</w:t>
      </w:r>
      <w:r w:rsidR="00D82D0C">
        <w:rPr>
          <w:rFonts w:cs="Open Sans"/>
        </w:rPr>
        <w:t xml:space="preserve"> </w:t>
      </w:r>
      <w:r w:rsidR="00A24027">
        <w:rPr>
          <w:rFonts w:cs="Open Sans"/>
        </w:rPr>
        <w:t xml:space="preserve">routinely applied across Australia, and is failing to </w:t>
      </w:r>
      <w:r w:rsidR="001120CB">
        <w:rPr>
          <w:rFonts w:cs="Open Sans"/>
        </w:rPr>
        <w:t xml:space="preserve">protect </w:t>
      </w:r>
      <w:r w:rsidR="00BA7A28">
        <w:rPr>
          <w:rFonts w:cs="Open Sans"/>
        </w:rPr>
        <w:t xml:space="preserve">children aged 10-14, </w:t>
      </w:r>
      <w:proofErr w:type="gramStart"/>
      <w:r w:rsidR="00BA7A28">
        <w:rPr>
          <w:rFonts w:cs="Open Sans"/>
        </w:rPr>
        <w:t>in particular those</w:t>
      </w:r>
      <w:proofErr w:type="gramEnd"/>
      <w:r w:rsidR="00BA7A28">
        <w:rPr>
          <w:rFonts w:cs="Open Sans"/>
        </w:rPr>
        <w:t xml:space="preserve"> who may have </w:t>
      </w:r>
      <w:r w:rsidR="005C361B">
        <w:rPr>
          <w:rFonts w:cs="Open Sans"/>
        </w:rPr>
        <w:t>cognitive or other difficulties</w:t>
      </w:r>
      <w:r w:rsidR="003D1536">
        <w:rPr>
          <w:rFonts w:cs="Open Sans"/>
        </w:rPr>
        <w:t xml:space="preserve"> or those in rural, regional and remote areas</w:t>
      </w:r>
      <w:r w:rsidR="00976DE4">
        <w:rPr>
          <w:rFonts w:cs="Open Sans"/>
        </w:rPr>
        <w:t xml:space="preserve">. </w:t>
      </w:r>
      <w:r w:rsidR="002432E6">
        <w:rPr>
          <w:rFonts w:cs="Open Sans"/>
        </w:rPr>
        <w:t xml:space="preserve">However, </w:t>
      </w:r>
      <w:r w:rsidR="00B6433D">
        <w:rPr>
          <w:rFonts w:cs="Open Sans"/>
        </w:rPr>
        <w:t xml:space="preserve">there is little research on </w:t>
      </w:r>
      <w:r w:rsidR="00357C09">
        <w:rPr>
          <w:rFonts w:cs="Open Sans"/>
        </w:rPr>
        <w:t xml:space="preserve">how </w:t>
      </w:r>
      <w:r w:rsidR="00933408">
        <w:rPr>
          <w:rFonts w:cs="Open Sans"/>
        </w:rPr>
        <w:t>it operates</w:t>
      </w:r>
      <w:r w:rsidR="005007CB">
        <w:rPr>
          <w:rFonts w:cs="Open Sans"/>
        </w:rPr>
        <w:t xml:space="preserve"> nationally</w:t>
      </w:r>
      <w:r w:rsidR="00933408">
        <w:rPr>
          <w:rFonts w:cs="Open Sans"/>
        </w:rPr>
        <w:t>.</w:t>
      </w:r>
      <w:r w:rsidR="00E27D4B">
        <w:rPr>
          <w:rStyle w:val="EndnoteReference"/>
          <w:rFonts w:cs="Open Sans"/>
        </w:rPr>
        <w:endnoteReference w:id="61"/>
      </w:r>
      <w:r w:rsidR="00933408">
        <w:rPr>
          <w:rFonts w:cs="Open Sans"/>
        </w:rPr>
        <w:t xml:space="preserve"> </w:t>
      </w:r>
      <w:r w:rsidR="00A57274">
        <w:rPr>
          <w:rFonts w:cs="Open Sans"/>
        </w:rPr>
        <w:t>There needs to be a</w:t>
      </w:r>
      <w:r w:rsidR="003746BE">
        <w:rPr>
          <w:rFonts w:cs="Open Sans"/>
        </w:rPr>
        <w:t>n</w:t>
      </w:r>
      <w:r w:rsidR="002432E6">
        <w:rPr>
          <w:rFonts w:cs="Open Sans"/>
        </w:rPr>
        <w:t xml:space="preserve"> evidence-based review of how </w:t>
      </w:r>
      <w:proofErr w:type="spellStart"/>
      <w:r w:rsidR="002432E6">
        <w:rPr>
          <w:rFonts w:cs="Open Sans"/>
        </w:rPr>
        <w:t>doli</w:t>
      </w:r>
      <w:proofErr w:type="spellEnd"/>
      <w:r w:rsidR="002432E6">
        <w:rPr>
          <w:rFonts w:cs="Open Sans"/>
        </w:rPr>
        <w:t xml:space="preserve"> incapax </w:t>
      </w:r>
      <w:r w:rsidR="00B47C86">
        <w:rPr>
          <w:rFonts w:cs="Open Sans"/>
        </w:rPr>
        <w:t>operates in practice</w:t>
      </w:r>
      <w:r w:rsidR="000D2B08">
        <w:rPr>
          <w:rFonts w:cs="Open Sans"/>
        </w:rPr>
        <w:t>, across all jurisdictions</w:t>
      </w:r>
      <w:r w:rsidR="00637342">
        <w:rPr>
          <w:rFonts w:cs="Open Sans"/>
        </w:rPr>
        <w:t>, and whether i</w:t>
      </w:r>
      <w:r w:rsidR="00EC70C2">
        <w:rPr>
          <w:rFonts w:cs="Open Sans"/>
        </w:rPr>
        <w:t xml:space="preserve">t </w:t>
      </w:r>
      <w:r w:rsidR="00637342">
        <w:rPr>
          <w:rFonts w:cs="Open Sans"/>
        </w:rPr>
        <w:t>provide</w:t>
      </w:r>
      <w:r w:rsidR="00EC70C2">
        <w:rPr>
          <w:rFonts w:cs="Open Sans"/>
        </w:rPr>
        <w:t>s  adequate</w:t>
      </w:r>
      <w:r w:rsidR="00637342">
        <w:rPr>
          <w:rFonts w:cs="Open Sans"/>
        </w:rPr>
        <w:t xml:space="preserve"> protection to chi</w:t>
      </w:r>
      <w:r w:rsidR="00CA54E2">
        <w:rPr>
          <w:rFonts w:cs="Open Sans"/>
        </w:rPr>
        <w:t>ld</w:t>
      </w:r>
      <w:r w:rsidR="00637342">
        <w:rPr>
          <w:rFonts w:cs="Open Sans"/>
        </w:rPr>
        <w:t xml:space="preserve">ren who lack the capacity to understand what </w:t>
      </w:r>
      <w:r w:rsidR="00CA54E2">
        <w:rPr>
          <w:rFonts w:cs="Open Sans"/>
        </w:rPr>
        <w:t>they did is seriously wrong.</w:t>
      </w:r>
    </w:p>
    <w:p w14:paraId="60435CC5" w14:textId="29B20BED" w:rsidR="007A7855" w:rsidRDefault="007A7855" w:rsidP="00665A5F">
      <w:pPr>
        <w:rPr>
          <w:rFonts w:cs="Open Sans"/>
        </w:rPr>
      </w:pPr>
      <w:r>
        <w:rPr>
          <w:rFonts w:cs="Open Sans"/>
        </w:rPr>
        <w:t xml:space="preserve">If </w:t>
      </w:r>
      <w:proofErr w:type="spellStart"/>
      <w:r>
        <w:rPr>
          <w:rFonts w:cs="Open Sans"/>
        </w:rPr>
        <w:t>doli</w:t>
      </w:r>
      <w:proofErr w:type="spellEnd"/>
      <w:r>
        <w:rPr>
          <w:rFonts w:cs="Open Sans"/>
        </w:rPr>
        <w:t xml:space="preserve"> incapax</w:t>
      </w:r>
      <w:r w:rsidR="003245E9">
        <w:rPr>
          <w:rFonts w:cs="Open Sans"/>
        </w:rPr>
        <w:t xml:space="preserve"> is </w:t>
      </w:r>
      <w:r w:rsidR="00CE3491">
        <w:rPr>
          <w:rFonts w:cs="Open Sans"/>
        </w:rPr>
        <w:t>retained</w:t>
      </w:r>
      <w:r>
        <w:rPr>
          <w:rFonts w:cs="Open Sans"/>
        </w:rPr>
        <w:t xml:space="preserve">, </w:t>
      </w:r>
      <w:r w:rsidR="009A36A1">
        <w:rPr>
          <w:rFonts w:cs="Open Sans"/>
        </w:rPr>
        <w:t xml:space="preserve">the Commission </w:t>
      </w:r>
      <w:r w:rsidR="00B22090">
        <w:rPr>
          <w:rFonts w:cs="Open Sans"/>
        </w:rPr>
        <w:t xml:space="preserve">recommends </w:t>
      </w:r>
      <w:r w:rsidR="000D6B01">
        <w:rPr>
          <w:rFonts w:cs="Open Sans"/>
        </w:rPr>
        <w:t xml:space="preserve">comprehensive </w:t>
      </w:r>
      <w:r>
        <w:rPr>
          <w:rFonts w:cs="Open Sans"/>
        </w:rPr>
        <w:t xml:space="preserve">education of </w:t>
      </w:r>
      <w:r w:rsidR="0038792A">
        <w:rPr>
          <w:rFonts w:cs="Open Sans"/>
        </w:rPr>
        <w:t>magistrate</w:t>
      </w:r>
      <w:r w:rsidR="00A453DF">
        <w:rPr>
          <w:rFonts w:cs="Open Sans"/>
        </w:rPr>
        <w:t>s</w:t>
      </w:r>
      <w:r w:rsidR="0038792A">
        <w:rPr>
          <w:rFonts w:cs="Open Sans"/>
        </w:rPr>
        <w:t>, prosecut</w:t>
      </w:r>
      <w:r w:rsidR="00A453DF">
        <w:rPr>
          <w:rFonts w:cs="Open Sans"/>
        </w:rPr>
        <w:t>ors</w:t>
      </w:r>
      <w:r w:rsidR="0038792A">
        <w:rPr>
          <w:rFonts w:cs="Open Sans"/>
        </w:rPr>
        <w:t>, defen</w:t>
      </w:r>
      <w:r w:rsidR="00A453DF">
        <w:rPr>
          <w:rFonts w:cs="Open Sans"/>
        </w:rPr>
        <w:t>ders</w:t>
      </w:r>
      <w:r w:rsidR="00F32095">
        <w:rPr>
          <w:rFonts w:cs="Open Sans"/>
        </w:rPr>
        <w:t xml:space="preserve"> and child</w:t>
      </w:r>
      <w:r w:rsidR="00D253BE">
        <w:rPr>
          <w:rFonts w:cs="Open Sans"/>
        </w:rPr>
        <w:t>ren</w:t>
      </w:r>
      <w:r w:rsidR="00F32095">
        <w:rPr>
          <w:rFonts w:cs="Open Sans"/>
        </w:rPr>
        <w:t xml:space="preserve"> </w:t>
      </w:r>
      <w:r w:rsidR="0014589A">
        <w:rPr>
          <w:rFonts w:cs="Open Sans"/>
        </w:rPr>
        <w:t xml:space="preserve">themselves </w:t>
      </w:r>
      <w:r w:rsidR="00357C09">
        <w:rPr>
          <w:rFonts w:cs="Open Sans"/>
        </w:rPr>
        <w:t>take p</w:t>
      </w:r>
      <w:r w:rsidR="00945D1C">
        <w:rPr>
          <w:rFonts w:cs="Open Sans"/>
        </w:rPr>
        <w:t>lace</w:t>
      </w:r>
      <w:r w:rsidR="00812560">
        <w:rPr>
          <w:rFonts w:cs="Open Sans"/>
        </w:rPr>
        <w:t xml:space="preserve">, and the </w:t>
      </w:r>
      <w:r w:rsidR="002550CB">
        <w:rPr>
          <w:rFonts w:cs="Open Sans"/>
        </w:rPr>
        <w:t>provision of adequate resources to apply the test in all cases.</w:t>
      </w:r>
    </w:p>
    <w:tbl>
      <w:tblPr>
        <w:tblStyle w:val="TableGrid"/>
        <w:tblW w:w="0" w:type="auto"/>
        <w:tblLook w:val="04A0" w:firstRow="1" w:lastRow="0" w:firstColumn="1" w:lastColumn="0" w:noHBand="0" w:noVBand="1"/>
      </w:tblPr>
      <w:tblGrid>
        <w:gridCol w:w="9060"/>
      </w:tblGrid>
      <w:tr w:rsidR="00E72960" w14:paraId="4427A7F3" w14:textId="77777777" w:rsidTr="00896779">
        <w:tc>
          <w:tcPr>
            <w:tcW w:w="9060" w:type="dxa"/>
            <w:shd w:val="clear" w:color="auto" w:fill="DEEAF6" w:themeFill="accent1" w:themeFillTint="33"/>
          </w:tcPr>
          <w:p w14:paraId="2C38644E" w14:textId="2EF0EACA" w:rsidR="00945D1C" w:rsidRPr="00896779" w:rsidRDefault="00945D1C" w:rsidP="00945D1C">
            <w:pPr>
              <w:rPr>
                <w:rFonts w:cs="Open Sans"/>
                <w:b/>
                <w:bCs/>
              </w:rPr>
            </w:pPr>
            <w:r w:rsidRPr="00896779">
              <w:rPr>
                <w:rFonts w:cs="Open Sans"/>
                <w:b/>
                <w:bCs/>
              </w:rPr>
              <w:t xml:space="preserve">Recommendation </w:t>
            </w:r>
            <w:r w:rsidR="002550CB" w:rsidRPr="000227B0">
              <w:rPr>
                <w:rFonts w:cs="Open Sans"/>
                <w:b/>
                <w:bCs/>
              </w:rPr>
              <w:t>2</w:t>
            </w:r>
          </w:p>
          <w:p w14:paraId="7ECEE56D" w14:textId="14CD287A" w:rsidR="00E72960" w:rsidRDefault="00945D1C" w:rsidP="00945D1C">
            <w:pPr>
              <w:rPr>
                <w:rFonts w:cs="Open Sans"/>
              </w:rPr>
            </w:pPr>
            <w:r>
              <w:rPr>
                <w:rFonts w:cs="Open Sans"/>
              </w:rPr>
              <w:t>The Australian Government should commission a national r</w:t>
            </w:r>
            <w:r w:rsidR="00E72960" w:rsidRPr="00945D1C">
              <w:rPr>
                <w:rFonts w:cs="Open Sans"/>
              </w:rPr>
              <w:t xml:space="preserve">eview of </w:t>
            </w:r>
            <w:r>
              <w:rPr>
                <w:rFonts w:cs="Open Sans"/>
              </w:rPr>
              <w:t xml:space="preserve">the </w:t>
            </w:r>
            <w:r w:rsidR="00E72960" w:rsidRPr="00945D1C">
              <w:rPr>
                <w:rFonts w:cs="Open Sans"/>
              </w:rPr>
              <w:t xml:space="preserve">operation of </w:t>
            </w:r>
            <w:proofErr w:type="spellStart"/>
            <w:r w:rsidR="00E72960" w:rsidRPr="00945D1C">
              <w:rPr>
                <w:rFonts w:cs="Open Sans"/>
              </w:rPr>
              <w:t>doli</w:t>
            </w:r>
            <w:proofErr w:type="spellEnd"/>
            <w:r w:rsidR="00E72960" w:rsidRPr="00945D1C">
              <w:rPr>
                <w:rFonts w:cs="Open Sans"/>
              </w:rPr>
              <w:t xml:space="preserve"> incapax</w:t>
            </w:r>
            <w:r>
              <w:rPr>
                <w:rFonts w:cs="Open Sans"/>
              </w:rPr>
              <w:t xml:space="preserve"> and its effe</w:t>
            </w:r>
            <w:r w:rsidR="008F45F0">
              <w:rPr>
                <w:rFonts w:cs="Open Sans"/>
              </w:rPr>
              <w:t>c</w:t>
            </w:r>
            <w:r>
              <w:rPr>
                <w:rFonts w:cs="Open Sans"/>
              </w:rPr>
              <w:t>t</w:t>
            </w:r>
            <w:r w:rsidR="008F45F0">
              <w:rPr>
                <w:rFonts w:cs="Open Sans"/>
              </w:rPr>
              <w:t xml:space="preserve">iveness </w:t>
            </w:r>
            <w:r w:rsidR="00DD6E7A">
              <w:rPr>
                <w:rFonts w:cs="Open Sans"/>
              </w:rPr>
              <w:t xml:space="preserve">in </w:t>
            </w:r>
            <w:r w:rsidR="008F45F0">
              <w:rPr>
                <w:rFonts w:cs="Open Sans"/>
              </w:rPr>
              <w:t>provid</w:t>
            </w:r>
            <w:r w:rsidR="00DD6E7A">
              <w:rPr>
                <w:rFonts w:cs="Open Sans"/>
              </w:rPr>
              <w:t>ing</w:t>
            </w:r>
            <w:r w:rsidR="008F45F0">
              <w:rPr>
                <w:rFonts w:cs="Open Sans"/>
              </w:rPr>
              <w:t xml:space="preserve"> protection to children who lack the capacity to understand </w:t>
            </w:r>
            <w:r w:rsidR="00A453DF">
              <w:rPr>
                <w:rFonts w:cs="Open Sans"/>
              </w:rPr>
              <w:t xml:space="preserve">that </w:t>
            </w:r>
            <w:r w:rsidR="008F45F0">
              <w:rPr>
                <w:rFonts w:cs="Open Sans"/>
              </w:rPr>
              <w:t>what they did is seriously wrong</w:t>
            </w:r>
            <w:r w:rsidR="00D71747">
              <w:rPr>
                <w:rFonts w:cs="Open Sans"/>
              </w:rPr>
              <w:t>.</w:t>
            </w:r>
          </w:p>
          <w:p w14:paraId="27AD450C" w14:textId="7FFDCB67" w:rsidR="00461148" w:rsidRPr="000227B0" w:rsidRDefault="00461148" w:rsidP="00945D1C">
            <w:pPr>
              <w:rPr>
                <w:rFonts w:cs="Open Sans"/>
                <w:b/>
                <w:bCs/>
              </w:rPr>
            </w:pPr>
            <w:r w:rsidRPr="000227B0">
              <w:rPr>
                <w:rFonts w:cs="Open Sans"/>
                <w:b/>
                <w:bCs/>
              </w:rPr>
              <w:t>Recommendation 3</w:t>
            </w:r>
          </w:p>
          <w:p w14:paraId="6B28DF46" w14:textId="77777777" w:rsidR="002650C7" w:rsidRDefault="00AD7C2A" w:rsidP="008F45F0">
            <w:pPr>
              <w:rPr>
                <w:rFonts w:cs="Open Sans"/>
              </w:rPr>
            </w:pPr>
            <w:r>
              <w:rPr>
                <w:rFonts w:cs="Open Sans"/>
              </w:rPr>
              <w:t xml:space="preserve">If </w:t>
            </w:r>
            <w:proofErr w:type="spellStart"/>
            <w:r>
              <w:rPr>
                <w:rFonts w:cs="Open Sans"/>
              </w:rPr>
              <w:t>doli</w:t>
            </w:r>
            <w:proofErr w:type="spellEnd"/>
            <w:r>
              <w:rPr>
                <w:rFonts w:cs="Open Sans"/>
              </w:rPr>
              <w:t xml:space="preserve"> incapax is retained, Australian Governments </w:t>
            </w:r>
            <w:r w:rsidR="00D71747">
              <w:rPr>
                <w:rFonts w:cs="Open Sans"/>
              </w:rPr>
              <w:t>should</w:t>
            </w:r>
            <w:r w:rsidR="00A047AD">
              <w:rPr>
                <w:rFonts w:cs="Open Sans"/>
              </w:rPr>
              <w:t>:</w:t>
            </w:r>
          </w:p>
          <w:p w14:paraId="07F90254" w14:textId="6B6C2437" w:rsidR="002650C7" w:rsidRDefault="00AD7C2A" w:rsidP="002650C7">
            <w:pPr>
              <w:pStyle w:val="ListParagraph"/>
              <w:numPr>
                <w:ilvl w:val="0"/>
                <w:numId w:val="49"/>
              </w:numPr>
              <w:rPr>
                <w:rFonts w:cs="Open Sans"/>
              </w:rPr>
            </w:pPr>
            <w:r w:rsidRPr="002650C7">
              <w:rPr>
                <w:rFonts w:cs="Open Sans"/>
              </w:rPr>
              <w:t>fund legal e</w:t>
            </w:r>
            <w:r w:rsidR="008F45F0" w:rsidRPr="002650C7">
              <w:rPr>
                <w:rFonts w:cs="Open Sans"/>
              </w:rPr>
              <w:t>ducation for m</w:t>
            </w:r>
            <w:r w:rsidR="00D55F53" w:rsidRPr="002650C7">
              <w:rPr>
                <w:rFonts w:cs="Open Sans"/>
              </w:rPr>
              <w:t xml:space="preserve">agistrates, prosecution, defence and children </w:t>
            </w:r>
            <w:r w:rsidR="007070B9" w:rsidRPr="002650C7">
              <w:rPr>
                <w:rFonts w:cs="Open Sans"/>
              </w:rPr>
              <w:t xml:space="preserve">in </w:t>
            </w:r>
            <w:r w:rsidR="008F45F0" w:rsidRPr="00E2080B">
              <w:rPr>
                <w:rFonts w:cs="Open Sans"/>
              </w:rPr>
              <w:t xml:space="preserve">the </w:t>
            </w:r>
            <w:r w:rsidR="007070B9" w:rsidRPr="00A041B1">
              <w:rPr>
                <w:rFonts w:cs="Open Sans"/>
              </w:rPr>
              <w:t xml:space="preserve">youth justice system on </w:t>
            </w:r>
            <w:proofErr w:type="spellStart"/>
            <w:r w:rsidR="007D00A4" w:rsidRPr="00A041B1">
              <w:rPr>
                <w:rFonts w:cs="Open Sans"/>
              </w:rPr>
              <w:t>doli</w:t>
            </w:r>
            <w:proofErr w:type="spellEnd"/>
            <w:r w:rsidR="007D00A4" w:rsidRPr="00A041B1">
              <w:rPr>
                <w:rFonts w:cs="Open Sans"/>
              </w:rPr>
              <w:t xml:space="preserve"> incapax</w:t>
            </w:r>
          </w:p>
          <w:p w14:paraId="607D5B62" w14:textId="25D83A88" w:rsidR="00D55F53" w:rsidRPr="00AB2A4E" w:rsidRDefault="00663762" w:rsidP="00AB2A4E">
            <w:pPr>
              <w:pStyle w:val="ListParagraph"/>
              <w:numPr>
                <w:ilvl w:val="0"/>
                <w:numId w:val="49"/>
              </w:numPr>
              <w:rPr>
                <w:rFonts w:cs="Open Sans"/>
              </w:rPr>
            </w:pPr>
            <w:r>
              <w:rPr>
                <w:rFonts w:cs="Open Sans"/>
              </w:rPr>
              <w:t>adequate</w:t>
            </w:r>
            <w:r w:rsidR="00AB2A4E">
              <w:rPr>
                <w:rFonts w:cs="Open Sans"/>
              </w:rPr>
              <w:t>ly</w:t>
            </w:r>
            <w:r>
              <w:rPr>
                <w:rFonts w:cs="Open Sans"/>
              </w:rPr>
              <w:t xml:space="preserve"> </w:t>
            </w:r>
            <w:r w:rsidR="00835043">
              <w:rPr>
                <w:rFonts w:cs="Open Sans"/>
              </w:rPr>
              <w:t xml:space="preserve">resource </w:t>
            </w:r>
            <w:r w:rsidR="005648A5">
              <w:rPr>
                <w:rFonts w:cs="Open Sans"/>
              </w:rPr>
              <w:t xml:space="preserve">the legal system to apply the </w:t>
            </w:r>
            <w:proofErr w:type="spellStart"/>
            <w:r w:rsidR="001B0B9D">
              <w:rPr>
                <w:rFonts w:cs="Open Sans"/>
              </w:rPr>
              <w:t>doli</w:t>
            </w:r>
            <w:proofErr w:type="spellEnd"/>
            <w:r w:rsidR="001B0B9D">
              <w:rPr>
                <w:rFonts w:cs="Open Sans"/>
              </w:rPr>
              <w:t xml:space="preserve"> incapax </w:t>
            </w:r>
            <w:r w:rsidR="005648A5">
              <w:rPr>
                <w:rFonts w:cs="Open Sans"/>
              </w:rPr>
              <w:t>test in all cases</w:t>
            </w:r>
            <w:r w:rsidR="00AB2A4E">
              <w:rPr>
                <w:rFonts w:cs="Open Sans"/>
              </w:rPr>
              <w:t xml:space="preserve"> and </w:t>
            </w:r>
            <w:r w:rsidR="00927874" w:rsidRPr="00AB2A4E">
              <w:rPr>
                <w:rFonts w:cs="Open Sans"/>
              </w:rPr>
              <w:t>e</w:t>
            </w:r>
            <w:r w:rsidR="002E3A98" w:rsidRPr="00AB2A4E">
              <w:rPr>
                <w:rFonts w:cs="Open Sans"/>
              </w:rPr>
              <w:t xml:space="preserve">nsure pretrial assessments of a child’s cognitive </w:t>
            </w:r>
            <w:r w:rsidR="00335B22" w:rsidRPr="00AB2A4E">
              <w:rPr>
                <w:rFonts w:cs="Open Sans"/>
              </w:rPr>
              <w:t xml:space="preserve">and mental </w:t>
            </w:r>
            <w:r w:rsidR="00927874" w:rsidRPr="00AB2A4E">
              <w:rPr>
                <w:rFonts w:cs="Open Sans"/>
              </w:rPr>
              <w:t>capacity</w:t>
            </w:r>
            <w:r w:rsidR="00A4336F">
              <w:rPr>
                <w:rFonts w:cs="Open Sans"/>
              </w:rPr>
              <w:t xml:space="preserve"> are conducted.</w:t>
            </w:r>
          </w:p>
        </w:tc>
      </w:tr>
    </w:tbl>
    <w:p w14:paraId="2A258A03" w14:textId="6B984CE3" w:rsidR="00484D07" w:rsidRDefault="00853772" w:rsidP="0099687D">
      <w:pPr>
        <w:pStyle w:val="Heading1"/>
      </w:pPr>
      <w:bookmarkStart w:id="25" w:name="_Toc33622201"/>
      <w:r>
        <w:lastRenderedPageBreak/>
        <w:t>Early intervention</w:t>
      </w:r>
      <w:r w:rsidR="00FC52D4">
        <w:t xml:space="preserve">, </w:t>
      </w:r>
      <w:r>
        <w:t>rehabilitation</w:t>
      </w:r>
      <w:r w:rsidR="00FC52D4">
        <w:t xml:space="preserve"> and diversion</w:t>
      </w:r>
      <w:bookmarkEnd w:id="25"/>
    </w:p>
    <w:p w14:paraId="1D656570" w14:textId="49444926" w:rsidR="00216E67" w:rsidRPr="00470161" w:rsidRDefault="00663E85" w:rsidP="0099687D">
      <w:pPr>
        <w:pStyle w:val="Heading2"/>
      </w:pPr>
      <w:bookmarkStart w:id="26" w:name="_Toc33622202"/>
      <w:r w:rsidRPr="00470161">
        <w:t>Early intervention</w:t>
      </w:r>
      <w:bookmarkEnd w:id="26"/>
      <w:r w:rsidRPr="00470161">
        <w:t xml:space="preserve"> </w:t>
      </w:r>
    </w:p>
    <w:p w14:paraId="5BB70D7F" w14:textId="43437005" w:rsidR="00E174C6" w:rsidRDefault="00083A81" w:rsidP="000247DE">
      <w:r>
        <w:t xml:space="preserve">As discussed above, </w:t>
      </w:r>
      <w:r w:rsidR="009B163C">
        <w:t xml:space="preserve">there is a strong association between </w:t>
      </w:r>
      <w:r w:rsidR="0089225E">
        <w:t>youth offending and economi</w:t>
      </w:r>
      <w:r w:rsidR="00AA1AE4">
        <w:t>c</w:t>
      </w:r>
      <w:r w:rsidR="0089225E">
        <w:t xml:space="preserve"> and social disadvantage</w:t>
      </w:r>
      <w:r w:rsidR="00AA1AE4">
        <w:t xml:space="preserve">. </w:t>
      </w:r>
      <w:r w:rsidR="009D60B4">
        <w:t xml:space="preserve">The health needs of </w:t>
      </w:r>
      <w:r w:rsidR="00C9520E">
        <w:t>young people in the youth justice system are particularly alarming</w:t>
      </w:r>
      <w:r w:rsidR="00417714">
        <w:t xml:space="preserve">, with </w:t>
      </w:r>
      <w:r w:rsidR="007D27F8">
        <w:t>high rates of cognitive impairment</w:t>
      </w:r>
      <w:r w:rsidR="00B654BA">
        <w:t xml:space="preserve">. </w:t>
      </w:r>
      <w:r w:rsidR="00C9520E">
        <w:t xml:space="preserve"> </w:t>
      </w:r>
    </w:p>
    <w:p w14:paraId="134495DD" w14:textId="57769A00" w:rsidR="00D40999" w:rsidRDefault="000C14C7" w:rsidP="000247DE">
      <w:r>
        <w:t>E</w:t>
      </w:r>
      <w:r w:rsidR="000F2006">
        <w:t xml:space="preserve">arly </w:t>
      </w:r>
      <w:r w:rsidR="005963C5">
        <w:t>health and social interventions</w:t>
      </w:r>
      <w:r w:rsidR="001611DD">
        <w:t xml:space="preserve"> </w:t>
      </w:r>
      <w:r>
        <w:t>are needed t</w:t>
      </w:r>
      <w:r w:rsidR="001611DD">
        <w:t xml:space="preserve">o address these social and economic </w:t>
      </w:r>
      <w:r w:rsidR="00DD2AB0">
        <w:t>risk factors</w:t>
      </w:r>
      <w:r w:rsidR="002A2768">
        <w:t xml:space="preserve">, </w:t>
      </w:r>
      <w:proofErr w:type="gramStart"/>
      <w:r w:rsidR="002A2768">
        <w:t>in particular for</w:t>
      </w:r>
      <w:proofErr w:type="gramEnd"/>
      <w:r w:rsidR="002A2768">
        <w:t xml:space="preserve"> </w:t>
      </w:r>
      <w:r w:rsidR="00123036">
        <w:t>those groups overrepresented in the youth justice system.</w:t>
      </w:r>
      <w:r w:rsidR="00087F40">
        <w:t xml:space="preserve"> The NT Royal Commis</w:t>
      </w:r>
      <w:r w:rsidR="005B3E74">
        <w:t>si</w:t>
      </w:r>
      <w:r w:rsidR="00087F40">
        <w:t>on found that</w:t>
      </w:r>
    </w:p>
    <w:p w14:paraId="047499C9" w14:textId="3415F841" w:rsidR="00454B61" w:rsidRPr="00454B61" w:rsidRDefault="00D40999" w:rsidP="00454B61">
      <w:pPr>
        <w:ind w:left="720"/>
        <w:rPr>
          <w:sz w:val="22"/>
          <w:szCs w:val="22"/>
        </w:rPr>
      </w:pPr>
      <w:r w:rsidRPr="00454B61">
        <w:rPr>
          <w:sz w:val="22"/>
          <w:szCs w:val="22"/>
        </w:rPr>
        <w:t>while there is a ‘paucity of robust evaluation data’ in Australia about the effectiveness of mainstream and Aboriginal-specific prevention and early intervention programs that address criminogenic needs, international analysis of prevention programs has found strong evidence in the capacity of family-based programs, including behavioural parent training, to reduce youth delinquency and antisocial behaviour. There is also strong evidence that family-focused interventions can be built into a public health approach to improving parenting capacity.</w:t>
      </w:r>
      <w:r w:rsidR="00710184" w:rsidRPr="00454B61">
        <w:rPr>
          <w:sz w:val="22"/>
          <w:szCs w:val="22"/>
        </w:rPr>
        <w:t xml:space="preserve"> </w:t>
      </w:r>
      <w:r w:rsidRPr="00454B61">
        <w:rPr>
          <w:sz w:val="22"/>
          <w:szCs w:val="22"/>
        </w:rPr>
        <w:t>School retention and engagement are important factors in reducing the risk of criminal justice involvement.</w:t>
      </w:r>
      <w:r w:rsidR="003F77BF">
        <w:rPr>
          <w:rStyle w:val="EndnoteReference"/>
          <w:szCs w:val="22"/>
        </w:rPr>
        <w:endnoteReference w:id="62"/>
      </w:r>
    </w:p>
    <w:p w14:paraId="1D07AF7A" w14:textId="4C58E4E1" w:rsidR="00D40999" w:rsidRDefault="00454B61" w:rsidP="000247DE">
      <w:r>
        <w:t xml:space="preserve">The </w:t>
      </w:r>
      <w:r w:rsidR="007247F8">
        <w:t xml:space="preserve">Royal </w:t>
      </w:r>
      <w:r>
        <w:t>Commission’s inquiries</w:t>
      </w:r>
      <w:r w:rsidR="00D40999">
        <w:t xml:space="preserve"> established that early intervention efforts</w:t>
      </w:r>
      <w:r w:rsidR="00C57869">
        <w:t xml:space="preserve"> </w:t>
      </w:r>
      <w:r w:rsidR="00D40999">
        <w:t xml:space="preserve">must involve the full spectrum of services engaged with </w:t>
      </w:r>
      <w:r w:rsidR="00AA34D2">
        <w:t xml:space="preserve">children and </w:t>
      </w:r>
      <w:r w:rsidR="00D40999">
        <w:t>young people.</w:t>
      </w:r>
      <w:r w:rsidR="001806BF">
        <w:t xml:space="preserve"> </w:t>
      </w:r>
    </w:p>
    <w:p w14:paraId="3D086AE5" w14:textId="77777777" w:rsidR="0039000A" w:rsidRDefault="0039000A" w:rsidP="0039000A">
      <w:r>
        <w:t>When early intervention fails, and children engage in offending behaviours, responses should still be focused on assessing the therapeutic and basic needs of the children and their families and providing appropriate support to manage these behaviours.</w:t>
      </w:r>
    </w:p>
    <w:p w14:paraId="066AAF58" w14:textId="45586402" w:rsidR="00AF0B5F" w:rsidRDefault="00A05126" w:rsidP="000247DE">
      <w:r>
        <w:t xml:space="preserve">Money spent on </w:t>
      </w:r>
      <w:r w:rsidR="00AA34D2">
        <w:t xml:space="preserve">criminal justice responses to </w:t>
      </w:r>
      <w:r>
        <w:t xml:space="preserve">youth offending, especially detention, </w:t>
      </w:r>
      <w:r w:rsidR="0060702C">
        <w:t>would be better spent on preventing youth offending in the first place.</w:t>
      </w:r>
      <w:r w:rsidR="00B52393">
        <w:t xml:space="preserve"> </w:t>
      </w:r>
      <w:r w:rsidR="00F22BD8">
        <w:t xml:space="preserve">One approach </w:t>
      </w:r>
      <w:r w:rsidR="00D0066E">
        <w:t>which prioritises prevention is the justice reinvestment approach.</w:t>
      </w:r>
    </w:p>
    <w:tbl>
      <w:tblPr>
        <w:tblStyle w:val="TableGrid"/>
        <w:tblW w:w="0" w:type="auto"/>
        <w:tblLook w:val="04A0" w:firstRow="1" w:lastRow="0" w:firstColumn="1" w:lastColumn="0" w:noHBand="0" w:noVBand="1"/>
      </w:tblPr>
      <w:tblGrid>
        <w:gridCol w:w="9060"/>
      </w:tblGrid>
      <w:tr w:rsidR="00AF0B5F" w14:paraId="1DBAB2E5" w14:textId="77777777" w:rsidTr="00AF0B5F">
        <w:tc>
          <w:tcPr>
            <w:tcW w:w="9060" w:type="dxa"/>
          </w:tcPr>
          <w:p w14:paraId="04E0DC43" w14:textId="73A90D9C" w:rsidR="00AF0B5F" w:rsidRPr="00294FFD" w:rsidRDefault="00AF0B5F" w:rsidP="000247DE">
            <w:pPr>
              <w:rPr>
                <w:b/>
                <w:bCs/>
              </w:rPr>
            </w:pPr>
            <w:r w:rsidRPr="00294FFD">
              <w:rPr>
                <w:b/>
                <w:bCs/>
              </w:rPr>
              <w:t>Justice Reinvestment</w:t>
            </w:r>
            <w:r w:rsidR="00294FFD" w:rsidRPr="00294FFD">
              <w:rPr>
                <w:b/>
                <w:bCs/>
              </w:rPr>
              <w:t xml:space="preserve"> in Bourke</w:t>
            </w:r>
          </w:p>
          <w:p w14:paraId="7EE52A9D" w14:textId="1E819BCE" w:rsidR="00B3506E" w:rsidRDefault="00B3506E" w:rsidP="00B3506E">
            <w:bookmarkStart w:id="27" w:name="_Hlk23782843"/>
            <w:r w:rsidRPr="00472ED9">
              <w:t xml:space="preserve">The Senate Legal and Constitutional Affairs Committee, Social Justice Commissioners at the Australian Human Rights Commission and the National Children’s Commissioner, have recommended justice reinvestment strategies </w:t>
            </w:r>
            <w:r w:rsidRPr="00472ED9">
              <w:lastRenderedPageBreak/>
              <w:t>which involve diverting and reinvesting funds used for tertiary services like imprisonment to those designed to address underlying causes of crime and dysfunction, in communities with high rates of offending.</w:t>
            </w:r>
            <w:r w:rsidRPr="00472ED9">
              <w:rPr>
                <w:rStyle w:val="EndnoteReference"/>
              </w:rPr>
              <w:endnoteReference w:id="63"/>
            </w:r>
            <w:r w:rsidRPr="00472ED9">
              <w:t xml:space="preserve"> There are a number of trials and initiatives using justice reinvestment in the Australian Capital Territory, New South Wales, Northern Territory, Queensland and South Australia.</w:t>
            </w:r>
            <w:r w:rsidRPr="00472ED9">
              <w:rPr>
                <w:rStyle w:val="EndnoteReference"/>
              </w:rPr>
              <w:endnoteReference w:id="64"/>
            </w:r>
            <w:r w:rsidRPr="00472ED9">
              <w:t xml:space="preserve"> </w:t>
            </w:r>
          </w:p>
          <w:p w14:paraId="6D42F876" w14:textId="3D42C3C6" w:rsidR="002D58C7" w:rsidRDefault="002D58C7" w:rsidP="00B3506E">
            <w:r w:rsidRPr="00472ED9">
              <w:t>Key elements of justice reinvestment include the need for it to be place-based, data-driven, supported by a centralised strategic body, and with fiscally sound and targeted measures. </w:t>
            </w:r>
          </w:p>
          <w:p w14:paraId="74792D03" w14:textId="79B92BC9" w:rsidR="00CC3924" w:rsidRDefault="0032405E" w:rsidP="00CC3924">
            <w:r>
              <w:t xml:space="preserve">The </w:t>
            </w:r>
            <w:proofErr w:type="spellStart"/>
            <w:r w:rsidR="00D944EF">
              <w:t>Maranguka</w:t>
            </w:r>
            <w:proofErr w:type="spellEnd"/>
            <w:r w:rsidR="00D944EF">
              <w:t xml:space="preserve"> Justice </w:t>
            </w:r>
            <w:r>
              <w:t>Reinvestment Project in Bourke, northwest NSW, is the first major pilot of the program</w:t>
            </w:r>
            <w:r w:rsidR="00C94AEA">
              <w:t xml:space="preserve"> in Australia</w:t>
            </w:r>
            <w:r w:rsidR="00692A35">
              <w:t xml:space="preserve">. </w:t>
            </w:r>
            <w:r w:rsidR="004F640C">
              <w:t>The P</w:t>
            </w:r>
            <w:r w:rsidR="00CC3924" w:rsidRPr="00076339">
              <w:t xml:space="preserve">roject emerged as Bourke was concerned about the number of Aboriginal families experiencing high levels of social disadvantage and rising crime. Bourke has worked for many years to develop a model for improving outcomes and creating better coordinated support for vulnerable families and children through the empowerment of the local Aboriginal community. </w:t>
            </w:r>
          </w:p>
          <w:p w14:paraId="3B5AFD8F" w14:textId="1CF4E0B1" w:rsidR="00FA2A65" w:rsidRDefault="00B127FC" w:rsidP="00CC3924">
            <w:r w:rsidRPr="00472ED9">
              <w:t xml:space="preserve">Since 2012, </w:t>
            </w:r>
            <w:r w:rsidR="002D58C7">
              <w:t xml:space="preserve">the Project </w:t>
            </w:r>
            <w:r w:rsidRPr="00472ED9">
              <w:t xml:space="preserve">has undertaken activities designed to create change within the community and the justice system. Those activities have included: Aboriginal leaders inspiring a grassroots movement for change amongst local community members, facilitating collaboration and alignment across the service system, delivering new community based programs, </w:t>
            </w:r>
            <w:r w:rsidR="003E41AB">
              <w:t>comprehensive health assessments for young children</w:t>
            </w:r>
            <w:r w:rsidR="00665394">
              <w:t xml:space="preserve">, </w:t>
            </w:r>
            <w:r w:rsidRPr="00472ED9">
              <w:t>partnering with agencies such as the police, to evolve their procedures, behaviour and operations</w:t>
            </w:r>
            <w:r w:rsidR="002D7493">
              <w:t xml:space="preserve">, and </w:t>
            </w:r>
            <w:r w:rsidR="0001347F">
              <w:t>working with schools to reduce suspensions and exp</w:t>
            </w:r>
            <w:r w:rsidR="00706C81">
              <w:t>ul</w:t>
            </w:r>
            <w:r w:rsidR="0001347F">
              <w:t>sions</w:t>
            </w:r>
            <w:r w:rsidRPr="00472ED9">
              <w:t>.</w:t>
            </w:r>
          </w:p>
          <w:p w14:paraId="5229F6D8" w14:textId="2BA7F5FD" w:rsidR="004F640C" w:rsidRPr="00472ED9" w:rsidRDefault="00B127FC" w:rsidP="004F640C">
            <w:r w:rsidRPr="00472ED9">
              <w:t>A report by KPMG assesse</w:t>
            </w:r>
            <w:r>
              <w:t>d</w:t>
            </w:r>
            <w:r w:rsidRPr="00472ED9">
              <w:t xml:space="preserve"> the impact achieved in 2017 in Bourke</w:t>
            </w:r>
            <w:r w:rsidR="002D58C7">
              <w:t>,</w:t>
            </w:r>
            <w:r w:rsidR="00364B97">
              <w:rPr>
                <w:rStyle w:val="EndnoteReference"/>
              </w:rPr>
              <w:endnoteReference w:id="65"/>
            </w:r>
            <w:r w:rsidR="002D58C7">
              <w:t xml:space="preserve"> highlighting </w:t>
            </w:r>
            <w:r w:rsidR="004F640C" w:rsidRPr="00472ED9">
              <w:t>improvements in three key areas:</w:t>
            </w:r>
          </w:p>
          <w:p w14:paraId="2EEF9470" w14:textId="77777777" w:rsidR="004F640C" w:rsidRPr="00472ED9" w:rsidRDefault="004F640C" w:rsidP="004F640C">
            <w:pPr>
              <w:pStyle w:val="ListParagraph"/>
              <w:numPr>
                <w:ilvl w:val="0"/>
                <w:numId w:val="43"/>
              </w:numPr>
            </w:pPr>
            <w:r w:rsidRPr="00472ED9">
              <w:t>Family strength: a 23% reduction in police recorded incidence of domestic violence and comparable drops in rates of reoffending</w:t>
            </w:r>
          </w:p>
          <w:p w14:paraId="381E499B" w14:textId="77777777" w:rsidR="004F640C" w:rsidRPr="00472ED9" w:rsidRDefault="004F640C" w:rsidP="004F640C">
            <w:pPr>
              <w:pStyle w:val="ListParagraph"/>
              <w:numPr>
                <w:ilvl w:val="0"/>
                <w:numId w:val="43"/>
              </w:numPr>
            </w:pPr>
            <w:r w:rsidRPr="00472ED9">
              <w:t>Youth development: a 31% increase in year 12 student retention rates and a 38% reduction in charges across the top five juvenile offence categories</w:t>
            </w:r>
          </w:p>
          <w:p w14:paraId="59AB5A79" w14:textId="0A6F47AA" w:rsidR="00AF0B5F" w:rsidRDefault="004F640C" w:rsidP="000247DE">
            <w:pPr>
              <w:pStyle w:val="ListParagraph"/>
              <w:numPr>
                <w:ilvl w:val="0"/>
                <w:numId w:val="43"/>
              </w:numPr>
            </w:pPr>
            <w:r w:rsidRPr="00472ED9">
              <w:t>Adult empowerment: a 14% reduction in bail breaches and 42% reduction in days spent in custody.</w:t>
            </w:r>
            <w:bookmarkEnd w:id="27"/>
          </w:p>
        </w:tc>
      </w:tr>
    </w:tbl>
    <w:p w14:paraId="2765D00D" w14:textId="18694196" w:rsidR="00470161" w:rsidRPr="00470161" w:rsidRDefault="00470161" w:rsidP="00356AA0">
      <w:pPr>
        <w:pStyle w:val="Heading2"/>
      </w:pPr>
      <w:bookmarkStart w:id="28" w:name="_Toc33622203"/>
      <w:r w:rsidRPr="00470161">
        <w:lastRenderedPageBreak/>
        <w:t>Diversionary programs</w:t>
      </w:r>
      <w:bookmarkEnd w:id="28"/>
    </w:p>
    <w:p w14:paraId="1065943E" w14:textId="6A96184F" w:rsidR="000247DE" w:rsidRDefault="00491BFA" w:rsidP="000247DE">
      <w:r>
        <w:t>In keeping with childr</w:t>
      </w:r>
      <w:r w:rsidR="004422C5">
        <w:t>en</w:t>
      </w:r>
      <w:r>
        <w:t>’s rights</w:t>
      </w:r>
      <w:r w:rsidR="004422C5">
        <w:t>,</w:t>
      </w:r>
      <w:r w:rsidR="000252E7">
        <w:t xml:space="preserve"> </w:t>
      </w:r>
      <w:r w:rsidR="004422C5">
        <w:t xml:space="preserve">a </w:t>
      </w:r>
      <w:r w:rsidR="000252E7">
        <w:t>rehabili</w:t>
      </w:r>
      <w:r>
        <w:t>t</w:t>
      </w:r>
      <w:r w:rsidR="000252E7">
        <w:t xml:space="preserve">ative and therapeutic approach </w:t>
      </w:r>
      <w:r w:rsidR="000E6DA9">
        <w:t xml:space="preserve">should be applied to </w:t>
      </w:r>
      <w:r w:rsidR="00D065BB">
        <w:t>all children</w:t>
      </w:r>
      <w:r w:rsidR="005E0176">
        <w:t xml:space="preserve"> who </w:t>
      </w:r>
      <w:r w:rsidR="00C2440F">
        <w:t>engage in criminal behaviour.</w:t>
      </w:r>
      <w:r w:rsidR="00356AA0">
        <w:t xml:space="preserve"> </w:t>
      </w:r>
      <w:r w:rsidR="00C2440F">
        <w:t xml:space="preserve">Children should be </w:t>
      </w:r>
      <w:r w:rsidR="00872C74">
        <w:t>d</w:t>
      </w:r>
      <w:r w:rsidR="00E2746F">
        <w:t>ivert</w:t>
      </w:r>
      <w:r w:rsidR="00872C74">
        <w:t>ed</w:t>
      </w:r>
      <w:r w:rsidR="00E2746F">
        <w:t xml:space="preserve"> away </w:t>
      </w:r>
      <w:r w:rsidR="00127493">
        <w:t xml:space="preserve">from </w:t>
      </w:r>
      <w:r w:rsidR="00C768FA">
        <w:t>the criminal justice system</w:t>
      </w:r>
      <w:r w:rsidR="006D48F5">
        <w:t xml:space="preserve"> wherever possible</w:t>
      </w:r>
      <w:r w:rsidR="00C768FA">
        <w:t xml:space="preserve">, and </w:t>
      </w:r>
      <w:r w:rsidR="00AB5157">
        <w:t xml:space="preserve">from </w:t>
      </w:r>
      <w:proofErr w:type="gramStart"/>
      <w:r w:rsidR="00AB5157">
        <w:t>detention in particular</w:t>
      </w:r>
      <w:proofErr w:type="gramEnd"/>
      <w:r w:rsidR="00AB5157">
        <w:t xml:space="preserve">. </w:t>
      </w:r>
      <w:r w:rsidR="000247DE" w:rsidRPr="00B56CB3">
        <w:t xml:space="preserve">The availability of appropriate diversionary programs is essential </w:t>
      </w:r>
      <w:r w:rsidR="000247DE">
        <w:t xml:space="preserve">to </w:t>
      </w:r>
      <w:r w:rsidR="000247DE" w:rsidRPr="00B56CB3">
        <w:t xml:space="preserve">reducing </w:t>
      </w:r>
      <w:r w:rsidR="000247DE">
        <w:t>the numbers of children in youth</w:t>
      </w:r>
      <w:r w:rsidR="000247DE" w:rsidRPr="00B56CB3">
        <w:t xml:space="preserve"> detention. </w:t>
      </w:r>
    </w:p>
    <w:p w14:paraId="5ABBB050" w14:textId="5AD4A52D" w:rsidR="000247DE" w:rsidRDefault="000247DE" w:rsidP="000247DE">
      <w:r>
        <w:t xml:space="preserve">While all states and territories offer some form of diversion for young offenders, </w:t>
      </w:r>
      <w:r w:rsidRPr="00B56CB3">
        <w:t xml:space="preserve">it </w:t>
      </w:r>
      <w:r>
        <w:t>appears to be</w:t>
      </w:r>
      <w:r w:rsidRPr="00B56CB3">
        <w:t xml:space="preserve"> underutilised for a variety of reasons, including</w:t>
      </w:r>
      <w:r>
        <w:t>:</w:t>
      </w:r>
      <w:r w:rsidRPr="00B56CB3">
        <w:t xml:space="preserve"> </w:t>
      </w:r>
    </w:p>
    <w:p w14:paraId="6D67D1C4" w14:textId="77777777" w:rsidR="000247DE" w:rsidRDefault="000247DE" w:rsidP="000247DE">
      <w:pPr>
        <w:pStyle w:val="ListParagraph"/>
        <w:keepNext/>
        <w:keepLines/>
        <w:widowControl w:val="0"/>
        <w:numPr>
          <w:ilvl w:val="0"/>
          <w:numId w:val="40"/>
        </w:numPr>
      </w:pPr>
      <w:r w:rsidRPr="00B56CB3">
        <w:t>limits to who can access the programs</w:t>
      </w:r>
    </w:p>
    <w:p w14:paraId="42E7364D" w14:textId="77777777" w:rsidR="000247DE" w:rsidRDefault="000247DE" w:rsidP="000247DE">
      <w:pPr>
        <w:pStyle w:val="ListParagraph"/>
        <w:keepNext/>
        <w:keepLines/>
        <w:widowControl w:val="0"/>
        <w:numPr>
          <w:ilvl w:val="0"/>
          <w:numId w:val="40"/>
        </w:numPr>
      </w:pPr>
      <w:r w:rsidRPr="00B56CB3">
        <w:t>insufficient staffing allocated to diversion</w:t>
      </w:r>
    </w:p>
    <w:p w14:paraId="3B1B099B" w14:textId="77777777" w:rsidR="000247DE" w:rsidRDefault="000247DE" w:rsidP="000247DE">
      <w:pPr>
        <w:pStyle w:val="ListParagraph"/>
        <w:keepNext/>
        <w:keepLines/>
        <w:widowControl w:val="0"/>
        <w:numPr>
          <w:ilvl w:val="0"/>
          <w:numId w:val="40"/>
        </w:numPr>
      </w:pPr>
      <w:r w:rsidRPr="00B56CB3">
        <w:t>lack of appropriately funded and culturally appropriate programs.</w:t>
      </w:r>
      <w:r w:rsidRPr="001C7824">
        <w:rPr>
          <w:rStyle w:val="EndnoteReference"/>
        </w:rPr>
        <w:endnoteReference w:id="66"/>
      </w:r>
      <w:r w:rsidRPr="00B56CB3">
        <w:t xml:space="preserve"> </w:t>
      </w:r>
    </w:p>
    <w:p w14:paraId="174C4CCA" w14:textId="1F2F288A" w:rsidR="000247DE" w:rsidRDefault="000247DE" w:rsidP="000247DE">
      <w:r>
        <w:t>For example, t</w:t>
      </w:r>
      <w:r w:rsidRPr="00B56CB3">
        <w:t>he NT Royal Commission showed that</w:t>
      </w:r>
      <w:r w:rsidR="00514E6B">
        <w:t>,</w:t>
      </w:r>
      <w:r w:rsidRPr="00B56CB3">
        <w:t xml:space="preserve"> in 2015–16, only 35% of children apprehended in the N</w:t>
      </w:r>
      <w:r>
        <w:t xml:space="preserve">orthern </w:t>
      </w:r>
      <w:r w:rsidRPr="00B56CB3">
        <w:t>T</w:t>
      </w:r>
      <w:r>
        <w:t>erritory</w:t>
      </w:r>
      <w:r w:rsidRPr="00B56CB3">
        <w:t xml:space="preserve"> were diverted. This is despite evidence that diversion has been successful in reducing recidivism.</w:t>
      </w:r>
      <w:r w:rsidRPr="001C7824">
        <w:rPr>
          <w:rStyle w:val="EndnoteReference"/>
        </w:rPr>
        <w:endnoteReference w:id="67"/>
      </w:r>
      <w:r w:rsidRPr="00B56CB3">
        <w:t xml:space="preserve"> </w:t>
      </w:r>
    </w:p>
    <w:p w14:paraId="652A8DD0" w14:textId="77777777" w:rsidR="000247DE" w:rsidRDefault="000247DE" w:rsidP="000247DE">
      <w:pPr>
        <w:rPr>
          <w:lang w:val="en"/>
        </w:rPr>
      </w:pPr>
      <w:r w:rsidRPr="00B56CB3">
        <w:t>Nationwide, research also shows</w:t>
      </w:r>
      <w:r>
        <w:t xml:space="preserve"> that </w:t>
      </w:r>
      <w:r w:rsidRPr="00B56CB3">
        <w:t xml:space="preserve">Aboriginal </w:t>
      </w:r>
      <w:r>
        <w:t xml:space="preserve">and Torres Strait Islander </w:t>
      </w:r>
      <w:r w:rsidRPr="00B56CB3">
        <w:t>children are less likely to be diverted than non-Indigenous children.</w:t>
      </w:r>
      <w:r w:rsidRPr="001C7824">
        <w:rPr>
          <w:rStyle w:val="EndnoteReference"/>
        </w:rPr>
        <w:endnoteReference w:id="68"/>
      </w:r>
      <w:r>
        <w:t xml:space="preserve"> </w:t>
      </w:r>
      <w:r w:rsidRPr="00B56CB3">
        <w:rPr>
          <w:lang w:val="en"/>
        </w:rPr>
        <w:t>Given the level of contact of Aboriginal and Torres Strait Islander peoples with criminal justice processes, and the integral role that juvenile offending plays in this, diversionary processes are particularly important for ensuring lasting reductions in the rates of Aboriginal and Torres Strait Islander overrepresentation in detention.</w:t>
      </w:r>
      <w:r w:rsidRPr="001C7824">
        <w:rPr>
          <w:rStyle w:val="EndnoteReference"/>
        </w:rPr>
        <w:endnoteReference w:id="69"/>
      </w:r>
    </w:p>
    <w:p w14:paraId="76FCFCC9" w14:textId="54F83B10" w:rsidR="0046181A" w:rsidRPr="006D3CED" w:rsidRDefault="000247DE" w:rsidP="000247DE">
      <w:r w:rsidRPr="00697750">
        <w:t>In its Concluding Observations (2019), the Committee on the Rights of the Child urged the Australian Government to actively promote non-judicial measures, such as diversion, mediation and counselling, for children accused of criminal offences and, wherever possible, the use of non-custodial sentences, such as probation or community service.</w:t>
      </w:r>
      <w:r w:rsidRPr="00697750">
        <w:rPr>
          <w:rStyle w:val="EndnoteReference"/>
        </w:rPr>
        <w:endnoteReference w:id="70"/>
      </w:r>
    </w:p>
    <w:tbl>
      <w:tblPr>
        <w:tblStyle w:val="TableGrid"/>
        <w:tblW w:w="0" w:type="auto"/>
        <w:tblLook w:val="04A0" w:firstRow="1" w:lastRow="0" w:firstColumn="1" w:lastColumn="0" w:noHBand="0" w:noVBand="1"/>
      </w:tblPr>
      <w:tblGrid>
        <w:gridCol w:w="9060"/>
      </w:tblGrid>
      <w:tr w:rsidR="002C3FCE" w14:paraId="187F5DE8" w14:textId="77777777" w:rsidTr="00896779">
        <w:tc>
          <w:tcPr>
            <w:tcW w:w="9060" w:type="dxa"/>
            <w:shd w:val="clear" w:color="auto" w:fill="DEEAF6" w:themeFill="accent1" w:themeFillTint="33"/>
          </w:tcPr>
          <w:p w14:paraId="267E41CE" w14:textId="795CAC6E" w:rsidR="00247CF2" w:rsidRPr="00896779" w:rsidRDefault="00247CF2" w:rsidP="002C3FCE">
            <w:pPr>
              <w:rPr>
                <w:rFonts w:cs="Open Sans"/>
                <w:b/>
                <w:bCs/>
              </w:rPr>
            </w:pPr>
            <w:r w:rsidRPr="00896779">
              <w:rPr>
                <w:rFonts w:cs="Open Sans"/>
                <w:b/>
                <w:bCs/>
              </w:rPr>
              <w:t>Recommendation</w:t>
            </w:r>
            <w:r w:rsidR="006D48F5" w:rsidRPr="00896779">
              <w:rPr>
                <w:rFonts w:cs="Open Sans"/>
                <w:b/>
                <w:bCs/>
              </w:rPr>
              <w:t xml:space="preserve"> </w:t>
            </w:r>
            <w:r w:rsidR="00461148" w:rsidRPr="000227B0">
              <w:rPr>
                <w:rFonts w:cs="Open Sans"/>
                <w:b/>
                <w:bCs/>
              </w:rPr>
              <w:t>4</w:t>
            </w:r>
          </w:p>
          <w:p w14:paraId="2CD24EA0" w14:textId="18B236C2" w:rsidR="002C3FCE" w:rsidRDefault="002C3FCE" w:rsidP="002C3FCE">
            <w:pPr>
              <w:rPr>
                <w:rFonts w:cs="Open Sans"/>
              </w:rPr>
            </w:pPr>
            <w:r w:rsidRPr="00ED3D21">
              <w:rPr>
                <w:rFonts w:cs="Open Sans"/>
              </w:rPr>
              <w:t>Australi</w:t>
            </w:r>
            <w:r>
              <w:rPr>
                <w:rFonts w:cs="Open Sans"/>
              </w:rPr>
              <w:t xml:space="preserve">an Governments should </w:t>
            </w:r>
            <w:r w:rsidRPr="00ED3D21">
              <w:rPr>
                <w:rFonts w:cs="Open Sans"/>
              </w:rPr>
              <w:t xml:space="preserve">expand the availability and range of diversionary programs for young offenders, including community-controlled and </w:t>
            </w:r>
            <w:proofErr w:type="gramStart"/>
            <w:r w:rsidRPr="00ED3D21">
              <w:rPr>
                <w:rFonts w:cs="Open Sans"/>
              </w:rPr>
              <w:t>culturally-safe</w:t>
            </w:r>
            <w:proofErr w:type="gramEnd"/>
            <w:r w:rsidRPr="00ED3D21">
              <w:rPr>
                <w:rFonts w:cs="Open Sans"/>
              </w:rPr>
              <w:t xml:space="preserve"> programs</w:t>
            </w:r>
            <w:r>
              <w:rPr>
                <w:rFonts w:cs="Open Sans"/>
              </w:rPr>
              <w:t>.</w:t>
            </w:r>
          </w:p>
          <w:p w14:paraId="07EB60BC" w14:textId="4EE21304" w:rsidR="00C818F1" w:rsidRPr="000227B0" w:rsidRDefault="00C818F1" w:rsidP="002C3FCE">
            <w:pPr>
              <w:rPr>
                <w:rFonts w:cs="Open Sans"/>
                <w:b/>
                <w:bCs/>
              </w:rPr>
            </w:pPr>
            <w:r w:rsidRPr="000227B0">
              <w:rPr>
                <w:rFonts w:cs="Open Sans"/>
                <w:b/>
                <w:bCs/>
              </w:rPr>
              <w:lastRenderedPageBreak/>
              <w:t>Recommendation 5</w:t>
            </w:r>
          </w:p>
          <w:p w14:paraId="05408D74" w14:textId="60B3D65A" w:rsidR="002C3FCE" w:rsidRPr="002C3FCE" w:rsidRDefault="002C3FCE" w:rsidP="002C3FCE">
            <w:pPr>
              <w:rPr>
                <w:rFonts w:cs="Open Sans"/>
              </w:rPr>
            </w:pPr>
            <w:r w:rsidRPr="00ED3D21">
              <w:rPr>
                <w:rFonts w:cs="Open Sans"/>
              </w:rPr>
              <w:t>Australi</w:t>
            </w:r>
            <w:r>
              <w:rPr>
                <w:rFonts w:cs="Open Sans"/>
              </w:rPr>
              <w:t xml:space="preserve">an Governments should better implement the principle of detention as a last resort by </w:t>
            </w:r>
            <w:r w:rsidRPr="00ED3D21">
              <w:rPr>
                <w:rFonts w:cs="Open Sans"/>
              </w:rPr>
              <w:t>identify</w:t>
            </w:r>
            <w:r>
              <w:rPr>
                <w:rFonts w:cs="Open Sans"/>
              </w:rPr>
              <w:t>ing</w:t>
            </w:r>
            <w:r w:rsidRPr="00ED3D21">
              <w:rPr>
                <w:rFonts w:cs="Open Sans"/>
              </w:rPr>
              <w:t xml:space="preserve"> and remov</w:t>
            </w:r>
            <w:r>
              <w:rPr>
                <w:rFonts w:cs="Open Sans"/>
              </w:rPr>
              <w:t>ing</w:t>
            </w:r>
            <w:r w:rsidRPr="00ED3D21">
              <w:rPr>
                <w:rFonts w:cs="Open Sans"/>
              </w:rPr>
              <w:t xml:space="preserve"> barriers for young offenders accessing diversionary programs, </w:t>
            </w:r>
            <w:proofErr w:type="gramStart"/>
            <w:r w:rsidRPr="00ED3D21">
              <w:rPr>
                <w:rFonts w:cs="Open Sans"/>
              </w:rPr>
              <w:t>in particular for</w:t>
            </w:r>
            <w:proofErr w:type="gramEnd"/>
            <w:r w:rsidRPr="00ED3D21">
              <w:rPr>
                <w:rFonts w:cs="Open Sans"/>
              </w:rPr>
              <w:t xml:space="preserve"> Aboriginal and Torres Strait Islander children</w:t>
            </w:r>
            <w:r>
              <w:rPr>
                <w:rFonts w:cs="Open Sans"/>
              </w:rPr>
              <w:t xml:space="preserve">. </w:t>
            </w:r>
          </w:p>
        </w:tc>
      </w:tr>
      <w:bookmarkEnd w:id="11"/>
    </w:tbl>
    <w:p w14:paraId="05FFE13F" w14:textId="77777777" w:rsidR="00C86324" w:rsidRDefault="00C86324" w:rsidP="00356AA0">
      <w:pPr>
        <w:pStyle w:val="Heading1"/>
        <w:numPr>
          <w:ilvl w:val="0"/>
          <w:numId w:val="0"/>
        </w:numPr>
      </w:pPr>
    </w:p>
    <w:sectPr w:rsidR="00C86324" w:rsidSect="00A7615D">
      <w:headerReference w:type="even" r:id="rId18"/>
      <w:headerReference w:type="default" r:id="rId19"/>
      <w:footerReference w:type="even" r:id="rId20"/>
      <w:footerReference w:type="default" r:id="rId21"/>
      <w:headerReference w:type="first" r:id="rId22"/>
      <w:footerReference w:type="first" r:id="rId23"/>
      <w:endnotePr>
        <w:numFmt w:val="decimal"/>
      </w:endnotePr>
      <w:pgSz w:w="11906" w:h="16838" w:code="9"/>
      <w:pgMar w:top="2438" w:right="1418" w:bottom="1134" w:left="1418" w:header="907" w:footer="284" w:gutter="0"/>
      <w:pgNumType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131BD" w14:textId="77777777" w:rsidR="003E380E" w:rsidRDefault="003E380E" w:rsidP="00F14C6D">
      <w:r>
        <w:separator/>
      </w:r>
    </w:p>
  </w:endnote>
  <w:endnote w:type="continuationSeparator" w:id="0">
    <w:p w14:paraId="68EE9BC0" w14:textId="77777777" w:rsidR="003E380E" w:rsidRDefault="003E380E" w:rsidP="00F14C6D">
      <w:r>
        <w:continuationSeparator/>
      </w:r>
    </w:p>
  </w:endnote>
  <w:endnote w:type="continuationNotice" w:id="1">
    <w:p w14:paraId="5C6E514E" w14:textId="77777777" w:rsidR="003E380E" w:rsidRDefault="003E380E">
      <w:pPr>
        <w:spacing w:before="0" w:after="0"/>
      </w:pPr>
    </w:p>
  </w:endnote>
  <w:endnote w:id="2">
    <w:p w14:paraId="400ADE58" w14:textId="000C1CC8" w:rsidR="001A5C2E" w:rsidRDefault="001A5C2E">
      <w:pPr>
        <w:pStyle w:val="EndnoteText"/>
      </w:pPr>
      <w:r>
        <w:rPr>
          <w:rStyle w:val="EndnoteReference"/>
        </w:rPr>
        <w:endnoteRef/>
      </w:r>
      <w:r>
        <w:t xml:space="preserve"> </w:t>
      </w:r>
      <w:r w:rsidR="00797DF8">
        <w:rPr>
          <w:rFonts w:cs="Arial"/>
          <w:i/>
        </w:rPr>
        <w:t>Convention on the Rights of the Child</w:t>
      </w:r>
      <w:r w:rsidR="00797DF8">
        <w:rPr>
          <w:rFonts w:cs="Arial"/>
        </w:rPr>
        <w:t>, opened for signature 20 November 1989, 1577 UNTS 3 (entered into force 2 September 1990) art 40</w:t>
      </w:r>
      <w:r w:rsidR="00FD5287">
        <w:rPr>
          <w:rFonts w:cs="Arial"/>
        </w:rPr>
        <w:t>(1).</w:t>
      </w:r>
    </w:p>
  </w:endnote>
  <w:endnote w:id="3">
    <w:p w14:paraId="3EF622F6" w14:textId="77777777" w:rsidR="000247DE" w:rsidRDefault="000247DE" w:rsidP="000247DE">
      <w:pPr>
        <w:pStyle w:val="EndnoteText"/>
      </w:pPr>
      <w:r>
        <w:rPr>
          <w:rStyle w:val="EndnoteReference"/>
        </w:rPr>
        <w:endnoteRef/>
      </w:r>
      <w:r>
        <w:t xml:space="preserve"> United Nations Committee on the Rights of the Child, </w:t>
      </w:r>
      <w:r w:rsidRPr="00DD04B7">
        <w:rPr>
          <w:i/>
          <w:iCs/>
        </w:rPr>
        <w:t>General comment No 24 (2019) on children’s rights in the child justice system</w:t>
      </w:r>
      <w:r>
        <w:t xml:space="preserve">, UN Doc CRC/C/GC/24 (18 September 2019) para 22. </w:t>
      </w:r>
    </w:p>
  </w:endnote>
  <w:endnote w:id="4">
    <w:p w14:paraId="25BE0766" w14:textId="77777777" w:rsidR="000C59B1" w:rsidRDefault="000C59B1" w:rsidP="000C59B1">
      <w:pPr>
        <w:pStyle w:val="EndnoteText"/>
      </w:pPr>
      <w:r>
        <w:rPr>
          <w:rStyle w:val="EndnoteReference"/>
        </w:rPr>
        <w:endnoteRef/>
      </w:r>
      <w:r>
        <w:t xml:space="preserve"> United Nations Committee on the Rights of the Child, </w:t>
      </w:r>
      <w:r w:rsidRPr="00DD04B7">
        <w:rPr>
          <w:i/>
          <w:iCs/>
        </w:rPr>
        <w:t>General comment No 24 (2019) on children’s rights in the child justice system</w:t>
      </w:r>
      <w:r>
        <w:t xml:space="preserve">, UN Doc CRC/C/GC/24 (18 September 2019) para 22. </w:t>
      </w:r>
    </w:p>
  </w:endnote>
  <w:endnote w:id="5">
    <w:p w14:paraId="03A81029" w14:textId="77777777" w:rsidR="000247DE" w:rsidRDefault="000247DE" w:rsidP="000247DE">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82nd Sess, UN Doc CRC/C/AUS/CO/5-6 (30 September 2019) para 49(a).</w:t>
      </w:r>
    </w:p>
  </w:endnote>
  <w:endnote w:id="6">
    <w:p w14:paraId="3EB90812" w14:textId="77777777" w:rsidR="008074B9" w:rsidRDefault="008074B9" w:rsidP="008074B9">
      <w:pPr>
        <w:pStyle w:val="EndnoteText"/>
      </w:pPr>
      <w:r>
        <w:rPr>
          <w:rStyle w:val="EndnoteReference"/>
        </w:rPr>
        <w:endnoteRef/>
      </w:r>
      <w:r>
        <w:t xml:space="preserve"> Report of the Independent Expert leading the United Nations global study on children deprived of liberty, General Assembly, 74</w:t>
      </w:r>
      <w:r w:rsidRPr="00182C4B">
        <w:rPr>
          <w:vertAlign w:val="superscript"/>
        </w:rPr>
        <w:t>th</w:t>
      </w:r>
      <w:r>
        <w:t xml:space="preserve"> session (11 July 2019), </w:t>
      </w:r>
      <w:hyperlink r:id="rId1" w:history="1">
        <w:r w:rsidRPr="00AB7404">
          <w:rPr>
            <w:rStyle w:val="Hyperlink"/>
          </w:rPr>
          <w:t>https://undocs.org/en/A/74/136</w:t>
        </w:r>
      </w:hyperlink>
      <w:r>
        <w:t xml:space="preserve">. </w:t>
      </w:r>
    </w:p>
  </w:endnote>
  <w:endnote w:id="7">
    <w:p w14:paraId="31CC8FFE" w14:textId="77777777" w:rsidR="0099687D" w:rsidRDefault="0099687D" w:rsidP="0099687D">
      <w:pPr>
        <w:pStyle w:val="EndnoteText"/>
        <w:rPr>
          <w:rFonts w:cs="Open Sans"/>
        </w:rPr>
      </w:pPr>
      <w:r>
        <w:rPr>
          <w:rStyle w:val="EndnoteReference"/>
        </w:rPr>
        <w:endnoteRef/>
      </w:r>
      <w:r>
        <w:rPr>
          <w:rFonts w:cs="Open Sans"/>
        </w:rPr>
        <w:t xml:space="preserve"> </w:t>
      </w:r>
      <w:r>
        <w:rPr>
          <w:rFonts w:cs="Open Sans"/>
          <w:i/>
        </w:rPr>
        <w:t>Children (Criminal Proceedings) Act 1987</w:t>
      </w:r>
      <w:r>
        <w:rPr>
          <w:rFonts w:cs="Open Sans"/>
        </w:rPr>
        <w:t xml:space="preserve"> (NSW), s 5; </w:t>
      </w:r>
      <w:r>
        <w:rPr>
          <w:rFonts w:cs="Open Sans"/>
          <w:i/>
        </w:rPr>
        <w:t>Criminal Code Act 1995</w:t>
      </w:r>
      <w:r>
        <w:rPr>
          <w:rFonts w:cs="Open Sans"/>
        </w:rPr>
        <w:t xml:space="preserve"> (Cth), </w:t>
      </w:r>
      <w:r>
        <w:rPr>
          <w:rFonts w:cs="Open Sans"/>
          <w:i/>
        </w:rPr>
        <w:t>The Criminal Code</w:t>
      </w:r>
      <w:r>
        <w:rPr>
          <w:rFonts w:cs="Open Sans"/>
        </w:rPr>
        <w:t xml:space="preserve"> Part 7.1; </w:t>
      </w:r>
      <w:r>
        <w:rPr>
          <w:rFonts w:cs="Open Sans"/>
          <w:i/>
        </w:rPr>
        <w:t>Criminal Code 2002</w:t>
      </w:r>
      <w:r>
        <w:rPr>
          <w:rFonts w:cs="Open Sans"/>
        </w:rPr>
        <w:t xml:space="preserve"> (ACT), s 25; </w:t>
      </w:r>
      <w:r>
        <w:rPr>
          <w:rFonts w:cs="Open Sans"/>
          <w:i/>
        </w:rPr>
        <w:t>Criminal Code Act</w:t>
      </w:r>
      <w:r>
        <w:rPr>
          <w:rFonts w:cs="Open Sans"/>
        </w:rPr>
        <w:t xml:space="preserve"> (NT), s 38(1); </w:t>
      </w:r>
      <w:r>
        <w:rPr>
          <w:rFonts w:cs="Open Sans"/>
          <w:i/>
        </w:rPr>
        <w:t xml:space="preserve">Criminal Code Act 1899 </w:t>
      </w:r>
      <w:r>
        <w:rPr>
          <w:rFonts w:cs="Open Sans"/>
        </w:rPr>
        <w:t xml:space="preserve">(Qld), s 29(1); </w:t>
      </w:r>
      <w:r>
        <w:rPr>
          <w:rFonts w:cs="Open Sans"/>
          <w:i/>
        </w:rPr>
        <w:t>Young Offenders Act 1993</w:t>
      </w:r>
      <w:r>
        <w:rPr>
          <w:rFonts w:cs="Open Sans"/>
        </w:rPr>
        <w:t xml:space="preserve"> (SA); </w:t>
      </w:r>
      <w:r>
        <w:rPr>
          <w:rFonts w:cs="Open Sans"/>
          <w:i/>
        </w:rPr>
        <w:t>Criminal Code Act 1924</w:t>
      </w:r>
      <w:r>
        <w:rPr>
          <w:rFonts w:cs="Open Sans"/>
        </w:rPr>
        <w:t xml:space="preserve"> (Tas), s 18(1); </w:t>
      </w:r>
      <w:r>
        <w:rPr>
          <w:rFonts w:cs="Open Sans"/>
          <w:i/>
        </w:rPr>
        <w:t>Children, Youth and Families Act 2005</w:t>
      </w:r>
      <w:r>
        <w:rPr>
          <w:rFonts w:cs="Open Sans"/>
        </w:rPr>
        <w:t xml:space="preserve"> (Vic), s 344; </w:t>
      </w:r>
      <w:r>
        <w:rPr>
          <w:rFonts w:cs="Open Sans"/>
          <w:i/>
        </w:rPr>
        <w:t>Criminal Code Act Compilation Act 1913</w:t>
      </w:r>
      <w:r>
        <w:rPr>
          <w:rFonts w:cs="Open Sans"/>
        </w:rPr>
        <w:t xml:space="preserve"> (WA), 29.   </w:t>
      </w:r>
    </w:p>
  </w:endnote>
  <w:endnote w:id="8">
    <w:p w14:paraId="437C15BC" w14:textId="77777777"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Sally Parnell, Jesuit Social Services, </w:t>
      </w:r>
      <w:r w:rsidRPr="00C26424">
        <w:rPr>
          <w:rFonts w:cs="Open Sans"/>
          <w:i/>
        </w:rPr>
        <w:t>Too Much Too Young: Raise The Age of Criminal Responsibility, Letter to Attorneys–General</w:t>
      </w:r>
      <w:r w:rsidRPr="00C26424">
        <w:rPr>
          <w:rFonts w:cs="Open Sans"/>
        </w:rPr>
        <w:t xml:space="preserve"> (2015) &lt;</w:t>
      </w:r>
      <w:r w:rsidRPr="00861417">
        <w:rPr>
          <w:rFonts w:cs="Open Sans"/>
        </w:rPr>
        <w:t>http://jss.org.au/wp-content/uploads/2016/01/Letter_to_AGs_Age_of_Criminal_responsibility.pdf</w:t>
      </w:r>
      <w:r w:rsidRPr="00C26424">
        <w:rPr>
          <w:rFonts w:cs="Open Sans"/>
        </w:rPr>
        <w:t>&gt;.</w:t>
      </w:r>
    </w:p>
  </w:endnote>
  <w:endnote w:id="9">
    <w:p w14:paraId="07D7A412" w14:textId="7D469B87" w:rsidR="00EA5FA4" w:rsidRDefault="00EA5FA4" w:rsidP="00B00BDA">
      <w:pPr>
        <w:pStyle w:val="EndnoteText"/>
      </w:pPr>
      <w:r>
        <w:rPr>
          <w:rStyle w:val="EndnoteReference"/>
        </w:rPr>
        <w:endnoteRef/>
      </w:r>
      <w:r>
        <w:t xml:space="preserve"> </w:t>
      </w:r>
      <w:r w:rsidR="00B00BDA">
        <w:t xml:space="preserve">Kelly Richards, ‘What makes juvenile offenders different from adult offenders?’ (Australian Institute of Criminology February 2011) 409 </w:t>
      </w:r>
      <w:r w:rsidR="00B00BDA" w:rsidRPr="006B35A7">
        <w:rPr>
          <w:i/>
          <w:iCs/>
        </w:rPr>
        <w:t>Trends &amp; issues in crime and criminal justice</w:t>
      </w:r>
      <w:r w:rsidR="00B00BDA">
        <w:t xml:space="preserve"> </w:t>
      </w:r>
      <w:r w:rsidR="001576B4">
        <w:t>4.</w:t>
      </w:r>
    </w:p>
  </w:endnote>
  <w:endnote w:id="10">
    <w:p w14:paraId="47D66E87" w14:textId="69C3EA08" w:rsidR="00016BFB" w:rsidRDefault="00016BFB">
      <w:pPr>
        <w:pStyle w:val="EndnoteText"/>
      </w:pPr>
      <w:r>
        <w:rPr>
          <w:rStyle w:val="EndnoteReference"/>
        </w:rPr>
        <w:endnoteRef/>
      </w:r>
      <w:r>
        <w:t xml:space="preserve"> </w:t>
      </w:r>
      <w:r w:rsidR="008C3272">
        <w:t>Chris Cun</w:t>
      </w:r>
      <w:r w:rsidR="00C65BA9">
        <w:t>n</w:t>
      </w:r>
      <w:r w:rsidR="008C3272">
        <w:t>een</w:t>
      </w:r>
      <w:r w:rsidR="00416E44">
        <w:t>, ‘Arguments for raising the minimum age of criminal responsibility’</w:t>
      </w:r>
      <w:r w:rsidR="0032590C">
        <w:t>, Research Report, Comparative Youth Penalty Project</w:t>
      </w:r>
      <w:r w:rsidR="00C65BA9">
        <w:t xml:space="preserve">, UNSW (2017). </w:t>
      </w:r>
    </w:p>
  </w:endnote>
  <w:endnote w:id="11">
    <w:p w14:paraId="20A96AB3" w14:textId="77777777" w:rsidR="009713F3" w:rsidRDefault="009713F3" w:rsidP="009713F3">
      <w:pPr>
        <w:pStyle w:val="EndnoteText"/>
      </w:pPr>
      <w:r>
        <w:rPr>
          <w:rStyle w:val="EndnoteReference"/>
        </w:rPr>
        <w:endnoteRef/>
      </w:r>
      <w:r>
        <w:t xml:space="preserve"> Australian Human Rights Commission, </w:t>
      </w:r>
      <w:r w:rsidRPr="006471F6">
        <w:rPr>
          <w:i/>
          <w:iCs/>
        </w:rPr>
        <w:t>Information concerning Australia’s compliance with Convention on the Rights of Persons with Disabilities</w:t>
      </w:r>
      <w:r>
        <w:t xml:space="preserve"> (25 July 2019) &lt;</w:t>
      </w:r>
      <w:r w:rsidRPr="00861417">
        <w:t>www.humanrights.gov.au/about/news/disability-discrimination-commissioner-reports-un</w:t>
      </w:r>
      <w:r>
        <w:t>&gt;.</w:t>
      </w:r>
    </w:p>
  </w:endnote>
  <w:endnote w:id="12">
    <w:p w14:paraId="1E6F195D" w14:textId="77777777" w:rsidR="009713F3" w:rsidRPr="00345271" w:rsidRDefault="009713F3" w:rsidP="009713F3">
      <w:pPr>
        <w:pStyle w:val="EndnoteText"/>
        <w:rPr>
          <w:rFonts w:cs="Open Sans"/>
          <w:highlight w:val="yellow"/>
        </w:rPr>
      </w:pPr>
      <w:r w:rsidRPr="00345271">
        <w:rPr>
          <w:rStyle w:val="EndnoteReference"/>
          <w:sz w:val="18"/>
          <w:szCs w:val="18"/>
        </w:rPr>
        <w:endnoteRef/>
      </w:r>
      <w:r w:rsidRPr="00345271">
        <w:rPr>
          <w:rFonts w:cs="Open Sans"/>
          <w:sz w:val="18"/>
          <w:szCs w:val="18"/>
        </w:rPr>
        <w:t xml:space="preserve"> </w:t>
      </w:r>
      <w:r w:rsidRPr="00345271">
        <w:rPr>
          <w:rFonts w:cs="Open Sans"/>
        </w:rPr>
        <w:t xml:space="preserve">Justice Health and Forensic Mental Health Network and Juvenile Justice NSW, </w:t>
      </w:r>
      <w:r w:rsidRPr="00345271">
        <w:rPr>
          <w:rFonts w:cs="Open Sans"/>
          <w:i/>
        </w:rPr>
        <w:t xml:space="preserve">Young people in custody health survey </w:t>
      </w:r>
      <w:r w:rsidRPr="00345271">
        <w:rPr>
          <w:rFonts w:cs="Open Sans"/>
        </w:rPr>
        <w:t xml:space="preserve">(2015) </w:t>
      </w:r>
      <w:r>
        <w:rPr>
          <w:rFonts w:cs="Open Sans"/>
        </w:rPr>
        <w:t>65 &lt;</w:t>
      </w:r>
      <w:r w:rsidRPr="00861417">
        <w:rPr>
          <w:rFonts w:cs="Open Sans"/>
          <w:iCs/>
        </w:rPr>
        <w:t>www.justicehealth.nsw.gov.au/publications/research-publications</w:t>
      </w:r>
      <w:r>
        <w:rPr>
          <w:rFonts w:cs="Open Sans"/>
          <w:iCs/>
        </w:rPr>
        <w:t>&gt;.</w:t>
      </w:r>
      <w:hyperlink w:history="1"/>
    </w:p>
  </w:endnote>
  <w:endnote w:id="13">
    <w:p w14:paraId="7D6B888E" w14:textId="77777777" w:rsidR="009713F3" w:rsidRPr="00A748F0" w:rsidRDefault="009713F3" w:rsidP="009713F3">
      <w:pPr>
        <w:pStyle w:val="EndnoteText"/>
      </w:pPr>
      <w:r>
        <w:rPr>
          <w:rStyle w:val="EndnoteReference"/>
        </w:rPr>
        <w:endnoteRef/>
      </w:r>
      <w:r>
        <w:t xml:space="preserve"> </w:t>
      </w:r>
      <w:r w:rsidRPr="00345271">
        <w:rPr>
          <w:rFonts w:cs="Open Sans"/>
        </w:rPr>
        <w:t>Carol Bower, Rochelle Watkins and Raewyn Mutch, ‘Fetal Alcohol Spectrum Disorder and Youth Justice: A Prevalence Study Among Young People Sentenced to Detention in Western Australia’ (2018)</w:t>
      </w:r>
      <w:r>
        <w:rPr>
          <w:rFonts w:cs="Open Sans"/>
        </w:rPr>
        <w:t xml:space="preserve"> 8 </w:t>
      </w:r>
      <w:r w:rsidRPr="00EC0665">
        <w:rPr>
          <w:rFonts w:cs="Open Sans"/>
          <w:i/>
          <w:iCs/>
        </w:rPr>
        <w:t>BMJ Open</w:t>
      </w:r>
      <w:r w:rsidRPr="00345271">
        <w:rPr>
          <w:rFonts w:cs="Open Sans"/>
        </w:rPr>
        <w:t xml:space="preserve"> &lt;</w:t>
      </w:r>
      <w:r w:rsidRPr="00861417">
        <w:rPr>
          <w:rFonts w:cs="Open Sans"/>
        </w:rPr>
        <w:t>https://bmjopen.bmj.com/content/8/2/e019605</w:t>
      </w:r>
      <w:r w:rsidRPr="00A748F0">
        <w:rPr>
          <w:rStyle w:val="Hyperlink"/>
          <w:rFonts w:cs="Open Sans"/>
        </w:rPr>
        <w:t>&gt;</w:t>
      </w:r>
      <w:r w:rsidRPr="00A748F0">
        <w:rPr>
          <w:rFonts w:cs="Open Sans"/>
        </w:rPr>
        <w:t>.</w:t>
      </w:r>
    </w:p>
  </w:endnote>
  <w:endnote w:id="14">
    <w:p w14:paraId="2162ABBF" w14:textId="77777777" w:rsidR="009713F3" w:rsidRDefault="009713F3" w:rsidP="009713F3">
      <w:pPr>
        <w:pStyle w:val="EndnoteText"/>
      </w:pPr>
      <w:r w:rsidRPr="00A748F0">
        <w:rPr>
          <w:rStyle w:val="EndnoteReference"/>
        </w:rPr>
        <w:endnoteRef/>
      </w:r>
      <w:r w:rsidRPr="00A748F0">
        <w:t xml:space="preserve"> </w:t>
      </w:r>
      <w:r w:rsidRPr="00A748F0">
        <w:rPr>
          <w:rFonts w:cs="Open Sans"/>
        </w:rPr>
        <w:t xml:space="preserve">Carol Bower, Rochelle Watkins and Raewyn Mutch, ‘Fetal Alcohol Spectrum Disorder and Youth Justice: A Prevalence Study Among Young People Sentenced to Detention in Western Australia’ (2018) 8 </w:t>
      </w:r>
      <w:r w:rsidRPr="00A748F0">
        <w:rPr>
          <w:rFonts w:cs="Open Sans"/>
          <w:i/>
          <w:iCs/>
        </w:rPr>
        <w:t>BMJ Open</w:t>
      </w:r>
      <w:r w:rsidRPr="00A748F0">
        <w:rPr>
          <w:rFonts w:cs="Open Sans"/>
        </w:rPr>
        <w:t xml:space="preserve"> &lt;https://bmjopen.bmj.com/content/8/2/e019605</w:t>
      </w:r>
      <w:r w:rsidRPr="00A748F0">
        <w:rPr>
          <w:rStyle w:val="Hyperlink"/>
          <w:rFonts w:cs="Open Sans"/>
        </w:rPr>
        <w:t>&gt;</w:t>
      </w:r>
      <w:r w:rsidRPr="00A748F0">
        <w:rPr>
          <w:rFonts w:cs="Open Sans"/>
        </w:rPr>
        <w:t>.</w:t>
      </w:r>
    </w:p>
  </w:endnote>
  <w:endnote w:id="15">
    <w:p w14:paraId="043A01D5" w14:textId="77777777" w:rsidR="000D169F" w:rsidRPr="00345271" w:rsidRDefault="000D169F" w:rsidP="000D169F">
      <w:pPr>
        <w:pStyle w:val="EndnoteText"/>
        <w:rPr>
          <w:rFonts w:cs="Open Sans"/>
          <w:highlight w:val="yellow"/>
        </w:rPr>
      </w:pPr>
      <w:r w:rsidRPr="00E8194B">
        <w:rPr>
          <w:rStyle w:val="EndnoteReference"/>
        </w:rPr>
        <w:endnoteRef/>
      </w:r>
      <w:r w:rsidRPr="00E8194B">
        <w:rPr>
          <w:rFonts w:cs="Open Sans"/>
        </w:rPr>
        <w:t xml:space="preserve"> </w:t>
      </w:r>
      <w:r w:rsidRPr="00E8194B">
        <w:rPr>
          <w:rFonts w:cs="Open Sans"/>
          <w:lang w:val="en-US"/>
        </w:rPr>
        <w:t xml:space="preserve">Senate Standing Committee on Community Affairs, </w:t>
      </w:r>
      <w:r w:rsidRPr="00E8194B">
        <w:rPr>
          <w:rStyle w:val="Emphasis"/>
          <w:rFonts w:cs="Open Sans"/>
          <w:lang w:val="en-US"/>
        </w:rPr>
        <w:t>Protecting vulnerable children: A national challenge</w:t>
      </w:r>
      <w:r w:rsidRPr="00E8194B">
        <w:rPr>
          <w:rFonts w:cs="Open Sans"/>
          <w:lang w:val="en-US"/>
        </w:rPr>
        <w:t xml:space="preserve"> (2005) chapter 5 &lt;</w:t>
      </w:r>
      <w:r w:rsidRPr="00861417">
        <w:rPr>
          <w:rFonts w:cs="Open Sans"/>
          <w:lang w:val="en-US"/>
        </w:rPr>
        <w:t>www.aph.gov.au/Parliamentary_Business/Committees/Senate/Community_Affairs/Completed_inquiries/2004-07/inst_care/report2/c06</w:t>
      </w:r>
      <w:r w:rsidRPr="00345271">
        <w:rPr>
          <w:rFonts w:cs="Open Sans"/>
          <w:sz w:val="18"/>
          <w:szCs w:val="18"/>
          <w:lang w:val="en-US"/>
        </w:rPr>
        <w:t>&gt;.</w:t>
      </w:r>
    </w:p>
  </w:endnote>
  <w:endnote w:id="16">
    <w:p w14:paraId="70400EEB" w14:textId="77777777" w:rsidR="00FE7EC0" w:rsidRPr="008E309D" w:rsidRDefault="00FE7EC0" w:rsidP="00FE7EC0">
      <w:pPr>
        <w:pStyle w:val="EndnoteText"/>
        <w:rPr>
          <w:lang w:val="en-US"/>
        </w:rPr>
      </w:pPr>
      <w:r>
        <w:rPr>
          <w:rStyle w:val="EndnoteReference"/>
        </w:rPr>
        <w:endnoteRef/>
      </w:r>
      <w:r>
        <w:t xml:space="preserve"> United Nations </w:t>
      </w:r>
      <w:r w:rsidRPr="00DA01C9">
        <w:rPr>
          <w:lang w:val="en-US"/>
        </w:rPr>
        <w:t xml:space="preserve">Committee on the Rights of Persons with Disabilities, </w:t>
      </w:r>
      <w:r w:rsidRPr="00DA01C9">
        <w:rPr>
          <w:i/>
          <w:iCs/>
          <w:lang w:val="en-US"/>
        </w:rPr>
        <w:t xml:space="preserve">Concluding </w:t>
      </w:r>
      <w:r>
        <w:rPr>
          <w:i/>
          <w:iCs/>
          <w:lang w:val="en-US"/>
        </w:rPr>
        <w:t>O</w:t>
      </w:r>
      <w:r w:rsidRPr="00DA01C9">
        <w:rPr>
          <w:i/>
          <w:iCs/>
          <w:lang w:val="en-US"/>
        </w:rPr>
        <w:t xml:space="preserve">bservations on the </w:t>
      </w:r>
      <w:r>
        <w:rPr>
          <w:i/>
          <w:iCs/>
          <w:lang w:val="en-US"/>
        </w:rPr>
        <w:t>C</w:t>
      </w:r>
      <w:r w:rsidRPr="00DA01C9">
        <w:rPr>
          <w:i/>
          <w:iCs/>
          <w:lang w:val="en-US"/>
        </w:rPr>
        <w:t xml:space="preserve">ombined </w:t>
      </w:r>
      <w:r>
        <w:rPr>
          <w:i/>
          <w:iCs/>
          <w:lang w:val="en-US"/>
        </w:rPr>
        <w:t>S</w:t>
      </w:r>
      <w:r w:rsidRPr="00DA01C9">
        <w:rPr>
          <w:i/>
          <w:iCs/>
          <w:lang w:val="en-US"/>
        </w:rPr>
        <w:t xml:space="preserve">econd and </w:t>
      </w:r>
      <w:r>
        <w:rPr>
          <w:i/>
          <w:iCs/>
          <w:lang w:val="en-US"/>
        </w:rPr>
        <w:t>T</w:t>
      </w:r>
      <w:r w:rsidRPr="00DA01C9">
        <w:rPr>
          <w:i/>
          <w:iCs/>
          <w:lang w:val="en-US"/>
        </w:rPr>
        <w:t xml:space="preserve">hird </w:t>
      </w:r>
      <w:r>
        <w:rPr>
          <w:i/>
          <w:iCs/>
          <w:lang w:val="en-US"/>
        </w:rPr>
        <w:t>R</w:t>
      </w:r>
      <w:r w:rsidRPr="00DA01C9">
        <w:rPr>
          <w:i/>
          <w:iCs/>
          <w:lang w:val="en-US"/>
        </w:rPr>
        <w:t>eports of Australia</w:t>
      </w:r>
      <w:r>
        <w:rPr>
          <w:lang w:val="en-US"/>
        </w:rPr>
        <w:t xml:space="preserve">, UN Doc </w:t>
      </w:r>
      <w:r w:rsidRPr="00DA01C9">
        <w:rPr>
          <w:lang w:val="en-US"/>
        </w:rPr>
        <w:t>CRPD/C/AUS/CO/2-3</w:t>
      </w:r>
      <w:r>
        <w:rPr>
          <w:lang w:val="en-US"/>
        </w:rPr>
        <w:t xml:space="preserve"> </w:t>
      </w:r>
      <w:r w:rsidRPr="00DA01C9">
        <w:rPr>
          <w:lang w:val="en-US"/>
        </w:rPr>
        <w:t>(Advance unedited version</w:t>
      </w:r>
      <w:r>
        <w:rPr>
          <w:lang w:val="en-US"/>
        </w:rPr>
        <w:t xml:space="preserve">, </w:t>
      </w:r>
      <w:r w:rsidRPr="00DA01C9">
        <w:rPr>
          <w:lang w:val="en-US"/>
        </w:rPr>
        <w:t>23 September 2019) para 25(d).</w:t>
      </w:r>
    </w:p>
  </w:endnote>
  <w:endnote w:id="17">
    <w:p w14:paraId="79B56361" w14:textId="77777777" w:rsidR="00926542" w:rsidRPr="00946697" w:rsidRDefault="00926542" w:rsidP="00926542">
      <w:pPr>
        <w:pStyle w:val="EndnoteText"/>
        <w:rPr>
          <w:rFonts w:cs="Open Sans"/>
        </w:rPr>
      </w:pPr>
      <w:r w:rsidRPr="00946697">
        <w:rPr>
          <w:rStyle w:val="EndnoteReference"/>
        </w:rPr>
        <w:endnoteRef/>
      </w:r>
      <w:r w:rsidRPr="00946697">
        <w:rPr>
          <w:rFonts w:cs="Open Sans"/>
        </w:rPr>
        <w:t xml:space="preserve"> </w:t>
      </w:r>
      <w:r w:rsidRPr="00946697">
        <w:rPr>
          <w:rStyle w:val="EndnoteTextChar"/>
        </w:rPr>
        <w:t>Australian Law Reform Commission, Pathways to Justice: Inquiry into the Incarceration Rate of Aboriginal and Torres Strait Islander Peoples (ALRC Report 133, 2018) 487 &lt;</w:t>
      </w:r>
      <w:r w:rsidRPr="003E307D">
        <w:rPr>
          <w:rFonts w:cs="Open Sans"/>
        </w:rPr>
        <w:t>www.alrc.gov.au/publications/indigenous-incarceration-report133</w:t>
      </w:r>
      <w:r w:rsidRPr="00946697">
        <w:rPr>
          <w:rStyle w:val="EndnoteTextChar"/>
        </w:rPr>
        <w:t>&gt;.</w:t>
      </w:r>
    </w:p>
  </w:endnote>
  <w:endnote w:id="18">
    <w:p w14:paraId="3EB266AA" w14:textId="77777777" w:rsidR="00926542" w:rsidRPr="00946697" w:rsidRDefault="00926542" w:rsidP="00926542">
      <w:pPr>
        <w:pStyle w:val="EndnoteText"/>
        <w:rPr>
          <w:rFonts w:cs="Open Sans"/>
        </w:rPr>
      </w:pPr>
      <w:r w:rsidRPr="00946697">
        <w:rPr>
          <w:rStyle w:val="EndnoteReference"/>
        </w:rPr>
        <w:endnoteRef/>
      </w:r>
      <w:r w:rsidRPr="00946697">
        <w:rPr>
          <w:rStyle w:val="EndnoteReference"/>
        </w:rPr>
        <w:t xml:space="preserve"> </w:t>
      </w:r>
      <w:r w:rsidRPr="00946697">
        <w:rPr>
          <w:rStyle w:val="EndnoteTextChar"/>
        </w:rPr>
        <w:t>Australian Law Reform Commission, Pathways to Justice: Inquiry into the Incarceration Rate of Aboriginal and Torres Strait Islander Peoples (ALRC Report 133, 2018) 487 &lt;</w:t>
      </w:r>
      <w:r w:rsidRPr="003E307D">
        <w:rPr>
          <w:rFonts w:cs="Open Sans"/>
        </w:rPr>
        <w:t>www.alrc.gov.au/publications/indigenous-incarceration-report133</w:t>
      </w:r>
      <w:r w:rsidRPr="00946697">
        <w:rPr>
          <w:rStyle w:val="EndnoteTextChar"/>
        </w:rPr>
        <w:t>&gt;.</w:t>
      </w:r>
    </w:p>
  </w:endnote>
  <w:endnote w:id="19">
    <w:p w14:paraId="0AD74EE7" w14:textId="6B8201E1" w:rsidR="000F3754" w:rsidRDefault="000F3754">
      <w:pPr>
        <w:pStyle w:val="EndnoteText"/>
      </w:pPr>
      <w:r>
        <w:rPr>
          <w:rStyle w:val="EndnoteReference"/>
        </w:rPr>
        <w:endnoteRef/>
      </w:r>
      <w:r>
        <w:t xml:space="preserve"> </w:t>
      </w:r>
      <w:r w:rsidR="00C06BA0">
        <w:t xml:space="preserve">Susan Baidawi &amp; Rosemary Sheehan, </w:t>
      </w:r>
      <w:r w:rsidR="00C06BA0" w:rsidRPr="00273F9B">
        <w:rPr>
          <w:i/>
          <w:iCs/>
        </w:rPr>
        <w:t>Cross-over kids: effective responses to chi</w:t>
      </w:r>
      <w:r w:rsidR="003268FE" w:rsidRPr="00273F9B">
        <w:rPr>
          <w:i/>
          <w:iCs/>
        </w:rPr>
        <w:t>ld</w:t>
      </w:r>
      <w:r w:rsidR="00C06BA0" w:rsidRPr="00273F9B">
        <w:rPr>
          <w:i/>
          <w:iCs/>
        </w:rPr>
        <w:t>ren and young people in the youth justice and statutory Child Protection systems</w:t>
      </w:r>
      <w:r w:rsidR="007D1C2F" w:rsidRPr="00273F9B">
        <w:rPr>
          <w:i/>
          <w:iCs/>
        </w:rPr>
        <w:t>. Report to the Criminology Research Advisory Council</w:t>
      </w:r>
      <w:r w:rsidR="003319ED">
        <w:t xml:space="preserve"> </w:t>
      </w:r>
      <w:r w:rsidR="00D86018">
        <w:t>(December 2019)</w:t>
      </w:r>
      <w:r w:rsidR="0082584A">
        <w:t xml:space="preserve"> </w:t>
      </w:r>
      <w:hyperlink r:id="rId2" w:anchor="a03" w:history="1">
        <w:r w:rsidR="0082584A">
          <w:rPr>
            <w:rStyle w:val="Hyperlink"/>
          </w:rPr>
          <w:t>https://crg.aic.gov.au/reports/201920.html#a03</w:t>
        </w:r>
      </w:hyperlink>
      <w:r w:rsidR="0082584A">
        <w:t xml:space="preserve">. </w:t>
      </w:r>
    </w:p>
  </w:endnote>
  <w:endnote w:id="20">
    <w:p w14:paraId="0A5AB6B9" w14:textId="1FEE920A"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Thomas Crofts, ‘A Brighter Tomorrow: Raise the Age of Criminal Responsibility’ (2015) 27 (1) </w:t>
      </w:r>
      <w:r w:rsidRPr="00C26424">
        <w:rPr>
          <w:rFonts w:cs="Open Sans"/>
          <w:i/>
        </w:rPr>
        <w:t xml:space="preserve">Current Issues in Criminal Justice </w:t>
      </w:r>
      <w:r w:rsidRPr="00C26424">
        <w:rPr>
          <w:rFonts w:cs="Open Sans"/>
        </w:rPr>
        <w:t>123, 131</w:t>
      </w:r>
      <w:r w:rsidR="00D27828">
        <w:rPr>
          <w:rFonts w:cs="Open Sans"/>
        </w:rPr>
        <w:t xml:space="preserve"> </w:t>
      </w:r>
      <w:r w:rsidRPr="00C26424">
        <w:rPr>
          <w:rFonts w:cs="Open Sans"/>
        </w:rPr>
        <w:t>&lt;</w:t>
      </w:r>
      <w:r w:rsidRPr="00861417">
        <w:rPr>
          <w:rFonts w:cs="Open Sans"/>
        </w:rPr>
        <w:t>www.austlii.edu.au/au/journals/CICrimJust/2015/15.html</w:t>
      </w:r>
      <w:r w:rsidRPr="00C26424">
        <w:rPr>
          <w:rFonts w:cs="Open Sans"/>
        </w:rPr>
        <w:t>&gt;.</w:t>
      </w:r>
    </w:p>
  </w:endnote>
  <w:endnote w:id="21">
    <w:p w14:paraId="7BE96F02" w14:textId="77777777" w:rsidR="009713F3" w:rsidRPr="00345271" w:rsidRDefault="009713F3" w:rsidP="009713F3">
      <w:pPr>
        <w:pStyle w:val="EndnoteText"/>
        <w:rPr>
          <w:rFonts w:cs="Open Sans"/>
        </w:rPr>
      </w:pPr>
      <w:r w:rsidRPr="00345271">
        <w:rPr>
          <w:rStyle w:val="EndnoteReference"/>
        </w:rPr>
        <w:endnoteRef/>
      </w:r>
      <w:r w:rsidRPr="00345271">
        <w:rPr>
          <w:rFonts w:cs="Open Sans"/>
        </w:rPr>
        <w:t xml:space="preserve"> Australian Institute of Health and Welfare, </w:t>
      </w:r>
      <w:r w:rsidRPr="00345271">
        <w:rPr>
          <w:rFonts w:cs="Open Sans"/>
          <w:i/>
        </w:rPr>
        <w:t>Youth Justice in Australia 2016</w:t>
      </w:r>
      <w:r>
        <w:rPr>
          <w:rFonts w:cs="Open Sans"/>
          <w:i/>
        </w:rPr>
        <w:t>–</w:t>
      </w:r>
      <w:r w:rsidRPr="00345271">
        <w:rPr>
          <w:rFonts w:cs="Open Sans"/>
          <w:i/>
        </w:rPr>
        <w:t>2017</w:t>
      </w:r>
      <w:r w:rsidRPr="00345271">
        <w:rPr>
          <w:rFonts w:cs="Open Sans"/>
        </w:rPr>
        <w:t xml:space="preserve"> (</w:t>
      </w:r>
      <w:r>
        <w:rPr>
          <w:rFonts w:cs="Open Sans"/>
        </w:rPr>
        <w:t xml:space="preserve">Report, </w:t>
      </w:r>
      <w:r w:rsidRPr="00345271">
        <w:rPr>
          <w:rFonts w:cs="Open Sans"/>
        </w:rPr>
        <w:t>2018) v &lt;</w:t>
      </w:r>
      <w:r w:rsidRPr="00861417">
        <w:rPr>
          <w:rFonts w:cs="Open Sans"/>
        </w:rPr>
        <w:t>www.aihw.gov.au/reports/youth-justice/youth-justice-in-australia-2016-17/contents/table-of-contents</w:t>
      </w:r>
      <w:r w:rsidRPr="00345271">
        <w:rPr>
          <w:rFonts w:cs="Open Sans"/>
        </w:rPr>
        <w:t>&gt;.</w:t>
      </w:r>
    </w:p>
  </w:endnote>
  <w:endnote w:id="22">
    <w:p w14:paraId="4554AB78" w14:textId="77777777" w:rsidR="009713F3" w:rsidRDefault="009713F3" w:rsidP="009713F3">
      <w:pPr>
        <w:pStyle w:val="EndnoteText"/>
      </w:pPr>
      <w:r>
        <w:rPr>
          <w:rStyle w:val="EndnoteReference"/>
        </w:rPr>
        <w:endnoteRef/>
      </w:r>
      <w:r>
        <w:t xml:space="preserve"> Australian Institute of Health and Welfare, </w:t>
      </w:r>
      <w:r w:rsidRPr="00834FCA">
        <w:rPr>
          <w:i/>
          <w:iCs/>
        </w:rPr>
        <w:t>Youth Justice in Australia 2017</w:t>
      </w:r>
      <w:r>
        <w:rPr>
          <w:i/>
          <w:iCs/>
        </w:rPr>
        <w:t>–</w:t>
      </w:r>
      <w:r w:rsidRPr="00834FCA">
        <w:rPr>
          <w:i/>
          <w:iCs/>
        </w:rPr>
        <w:t>18</w:t>
      </w:r>
      <w:r>
        <w:t xml:space="preserve"> (Report, 2019) 9 &lt;</w:t>
      </w:r>
      <w:r w:rsidRPr="00861417">
        <w:rPr>
          <w:rFonts w:cs="Open Sans"/>
        </w:rPr>
        <w:t>www.aihw.gov.au/reports-data/health-welfare-services/youth-justice/overview</w:t>
      </w:r>
    </w:p>
  </w:endnote>
  <w:endnote w:id="23">
    <w:p w14:paraId="5C42EB4A" w14:textId="77777777" w:rsidR="009713F3" w:rsidRPr="00345271" w:rsidRDefault="009713F3" w:rsidP="009713F3">
      <w:pPr>
        <w:pStyle w:val="EndnoteText"/>
        <w:rPr>
          <w:rFonts w:cs="Open Sans"/>
          <w:highlight w:val="yellow"/>
          <w:lang w:val="en-US"/>
        </w:rPr>
      </w:pPr>
      <w:r w:rsidRPr="00345271">
        <w:rPr>
          <w:rStyle w:val="EndnoteReference"/>
        </w:rPr>
        <w:endnoteRef/>
      </w:r>
      <w:r w:rsidRPr="00345271">
        <w:rPr>
          <w:rFonts w:cs="Open Sans"/>
        </w:rPr>
        <w:t xml:space="preserve"> Evidence to </w:t>
      </w:r>
      <w:r w:rsidRPr="00345271">
        <w:rPr>
          <w:rFonts w:cs="Open Sans"/>
          <w:lang w:val="en-US"/>
        </w:rPr>
        <w:t>Northern Territory Estimates Committee 2018, Northern Territory Legislative Assembly, Darwin, 20 June 2018, 62 (Ms Kerr, Territory Families) &lt;</w:t>
      </w:r>
      <w:r w:rsidRPr="00861417">
        <w:rPr>
          <w:rFonts w:cs="Open Sans"/>
          <w:lang w:val="en-US"/>
        </w:rPr>
        <w:t>https://parliament.nt.gov.au/committees/previous/estimates/estimates-committee-2018</w:t>
      </w:r>
      <w:r>
        <w:rPr>
          <w:rFonts w:cs="Open Sans"/>
          <w:lang w:val="en-US"/>
        </w:rPr>
        <w:t>&gt;.</w:t>
      </w:r>
    </w:p>
  </w:endnote>
  <w:endnote w:id="24">
    <w:p w14:paraId="5A1EF0AE" w14:textId="77777777" w:rsidR="009713F3" w:rsidRPr="00946697" w:rsidRDefault="009713F3" w:rsidP="009713F3">
      <w:pPr>
        <w:pStyle w:val="EndnoteText"/>
        <w:rPr>
          <w:rFonts w:cs="Open Sans"/>
        </w:rPr>
      </w:pPr>
      <w:r w:rsidRPr="00946697">
        <w:rPr>
          <w:rStyle w:val="EndnoteReference"/>
        </w:rPr>
        <w:endnoteRef/>
      </w:r>
      <w:r w:rsidRPr="00946697">
        <w:rPr>
          <w:rFonts w:cs="Open Sans"/>
        </w:rPr>
        <w:t xml:space="preserve"> Australian Institute of Health and Welfare, </w:t>
      </w:r>
      <w:r w:rsidRPr="00946697">
        <w:rPr>
          <w:rFonts w:cs="Open Sans"/>
          <w:i/>
        </w:rPr>
        <w:t>Youth Justice in Australia 2017–2018</w:t>
      </w:r>
      <w:r w:rsidRPr="00946697">
        <w:rPr>
          <w:rFonts w:cs="Open Sans"/>
        </w:rPr>
        <w:t xml:space="preserve"> (</w:t>
      </w:r>
      <w:r>
        <w:rPr>
          <w:rFonts w:cs="Open Sans"/>
        </w:rPr>
        <w:t xml:space="preserve">Report, </w:t>
      </w:r>
      <w:r w:rsidRPr="00946697">
        <w:rPr>
          <w:rFonts w:cs="Open Sans"/>
        </w:rPr>
        <w:t>2019) 10 &lt;</w:t>
      </w:r>
      <w:r w:rsidRPr="003E307D">
        <w:rPr>
          <w:rFonts w:cs="Open Sans"/>
        </w:rPr>
        <w:t>www.aihw.gov.au/reports-data/health-welfare-services/youth-justice/overview</w:t>
      </w:r>
      <w:r>
        <w:rPr>
          <w:rFonts w:cs="Open Sans"/>
        </w:rPr>
        <w:t>&gt;.</w:t>
      </w:r>
    </w:p>
  </w:endnote>
  <w:endnote w:id="25">
    <w:p w14:paraId="700433E7" w14:textId="734FF8C3" w:rsidR="009713F3" w:rsidRPr="00946697" w:rsidRDefault="009713F3" w:rsidP="009713F3">
      <w:pPr>
        <w:pStyle w:val="EndnoteText"/>
        <w:rPr>
          <w:rFonts w:cs="Open Sans"/>
        </w:rPr>
      </w:pPr>
      <w:r w:rsidRPr="00946697">
        <w:rPr>
          <w:rStyle w:val="EndnoteReference"/>
        </w:rPr>
        <w:endnoteRef/>
      </w:r>
      <w:r w:rsidRPr="00946697">
        <w:rPr>
          <w:rFonts w:cs="Open Sans"/>
        </w:rPr>
        <w:t xml:space="preserve">Australian Institute of Health and Welfare, </w:t>
      </w:r>
      <w:r w:rsidRPr="00946697">
        <w:rPr>
          <w:rFonts w:cs="Open Sans"/>
          <w:i/>
          <w:iCs/>
        </w:rPr>
        <w:t xml:space="preserve">Bulletin 145, December 2018: Youth detention population in Australia 2018 </w:t>
      </w:r>
      <w:r w:rsidRPr="00946697">
        <w:rPr>
          <w:rFonts w:cs="Open Sans"/>
        </w:rPr>
        <w:t>(</w:t>
      </w:r>
      <w:r>
        <w:rPr>
          <w:rFonts w:cs="Open Sans"/>
        </w:rPr>
        <w:t xml:space="preserve">Report, </w:t>
      </w:r>
      <w:r w:rsidRPr="00946697">
        <w:rPr>
          <w:rFonts w:cs="Open Sans"/>
        </w:rPr>
        <w:t>2018) 20 &lt;</w:t>
      </w:r>
      <w:r w:rsidRPr="003E307D">
        <w:rPr>
          <w:rFonts w:cs="Open Sans"/>
        </w:rPr>
        <w:t>www.aihw.gov.au/reports-data/health-welfare-services/youth-justice/data</w:t>
      </w:r>
      <w:r>
        <w:rPr>
          <w:rFonts w:cs="Open Sans"/>
        </w:rPr>
        <w:t>&gt;</w:t>
      </w:r>
      <w:r w:rsidRPr="00946697">
        <w:rPr>
          <w:rFonts w:cs="Open Sans"/>
        </w:rPr>
        <w:t xml:space="preserve">; Australian Institute of Health and Welfare, </w:t>
      </w:r>
      <w:r w:rsidRPr="00946697">
        <w:rPr>
          <w:rFonts w:cs="Open Sans"/>
          <w:i/>
          <w:iCs/>
        </w:rPr>
        <w:t>Table</w:t>
      </w:r>
      <w:r w:rsidR="006B7962">
        <w:rPr>
          <w:rFonts w:cs="Open Sans"/>
          <w:i/>
          <w:iCs/>
        </w:rPr>
        <w:t xml:space="preserve"> </w:t>
      </w:r>
      <w:r w:rsidRPr="00946697">
        <w:rPr>
          <w:rFonts w:cs="Open Sans"/>
          <w:i/>
          <w:iCs/>
        </w:rPr>
        <w:t xml:space="preserve">S78b: Young people in detention during the year by age, sex and Indigenous, Australia, 2017-18 </w:t>
      </w:r>
      <w:r>
        <w:rPr>
          <w:rFonts w:cs="Open Sans"/>
        </w:rPr>
        <w:t>(</w:t>
      </w:r>
      <w:r w:rsidRPr="00946697">
        <w:rPr>
          <w:rFonts w:cs="Open Sans"/>
        </w:rPr>
        <w:t>2018) &lt;www.aihw.gov.au/reports-data/health-welfare-services/youth-justice/data&gt;.</w:t>
      </w:r>
    </w:p>
  </w:endnote>
  <w:endnote w:id="26">
    <w:p w14:paraId="5BB3FFAC" w14:textId="678F64B8" w:rsidR="006B7962" w:rsidRPr="006B7962" w:rsidRDefault="006B7962" w:rsidP="006B7962">
      <w:pPr>
        <w:pStyle w:val="EndnoteText"/>
        <w:rPr>
          <w:rFonts w:cs="Open Sans"/>
        </w:rPr>
      </w:pPr>
      <w:r>
        <w:rPr>
          <w:rStyle w:val="EndnoteReference"/>
        </w:rPr>
        <w:endnoteRef/>
      </w:r>
      <w:r>
        <w:t xml:space="preserve"> </w:t>
      </w:r>
      <w:r w:rsidRPr="00946697">
        <w:rPr>
          <w:rFonts w:cs="Open Sans"/>
        </w:rPr>
        <w:t xml:space="preserve">Australian Institute of Health and Welfare, </w:t>
      </w:r>
      <w:r w:rsidRPr="00946697">
        <w:rPr>
          <w:rFonts w:cs="Open Sans"/>
          <w:i/>
          <w:iCs/>
        </w:rPr>
        <w:t>Table</w:t>
      </w:r>
      <w:r>
        <w:rPr>
          <w:rFonts w:cs="Open Sans"/>
          <w:i/>
          <w:iCs/>
        </w:rPr>
        <w:t xml:space="preserve"> </w:t>
      </w:r>
      <w:r w:rsidRPr="00946697">
        <w:rPr>
          <w:rFonts w:cs="Open Sans"/>
          <w:i/>
          <w:iCs/>
        </w:rPr>
        <w:t>S78</w:t>
      </w:r>
      <w:r>
        <w:rPr>
          <w:rFonts w:cs="Open Sans"/>
          <w:i/>
          <w:iCs/>
        </w:rPr>
        <w:t>a</w:t>
      </w:r>
      <w:r w:rsidRPr="00946697">
        <w:rPr>
          <w:rFonts w:cs="Open Sans"/>
          <w:i/>
          <w:iCs/>
        </w:rPr>
        <w:t xml:space="preserve">: Young people in detention during the year by age, sex and Indigenous, Australia, 2017-18 </w:t>
      </w:r>
      <w:r>
        <w:rPr>
          <w:rFonts w:cs="Open Sans"/>
        </w:rPr>
        <w:t>(</w:t>
      </w:r>
      <w:r w:rsidRPr="00946697">
        <w:rPr>
          <w:rFonts w:cs="Open Sans"/>
        </w:rPr>
        <w:t>2018) &lt;www.aihw.gov.au/reports-data/health-welfare-services/youth-justice/data&gt;.</w:t>
      </w:r>
    </w:p>
  </w:endnote>
  <w:endnote w:id="27">
    <w:p w14:paraId="3E73D861" w14:textId="77777777" w:rsidR="00853772" w:rsidRPr="00946697" w:rsidRDefault="00853772" w:rsidP="00853772">
      <w:pPr>
        <w:pStyle w:val="EndnoteText"/>
        <w:rPr>
          <w:rFonts w:cs="Open Sans"/>
        </w:rPr>
      </w:pPr>
      <w:r w:rsidRPr="00946697">
        <w:rPr>
          <w:rStyle w:val="EndnoteReference"/>
        </w:rPr>
        <w:endnoteRef/>
      </w:r>
      <w:r w:rsidRPr="00946697">
        <w:rPr>
          <w:rFonts w:cs="Open Sans"/>
        </w:rPr>
        <w:t xml:space="preserve"> </w:t>
      </w:r>
      <w:r w:rsidRPr="00957DBC">
        <w:rPr>
          <w:rFonts w:cs="Open Sans"/>
        </w:rPr>
        <w:t xml:space="preserve">These numbers do not include children whose Indigenous status was not collected or recorded. </w:t>
      </w:r>
      <w:r>
        <w:rPr>
          <w:rFonts w:cs="Open Sans"/>
        </w:rPr>
        <w:t>According to AIHW, ‘n</w:t>
      </w:r>
      <w:r w:rsidRPr="00957DBC">
        <w:rPr>
          <w:rFonts w:cs="Open Sans"/>
        </w:rPr>
        <w:t>ationally, the proportion of young people with ‘not stated’ Indigenous status ranged from 0.0% to 1.2% each quarter between the June quarter 2014 and the June quarter 2018</w:t>
      </w:r>
      <w:r>
        <w:rPr>
          <w:rFonts w:cs="Open Sans"/>
        </w:rPr>
        <w:t>’:</w:t>
      </w:r>
      <w:r w:rsidRPr="00957DBC">
        <w:rPr>
          <w:rFonts w:cs="Open Sans"/>
        </w:rPr>
        <w:t xml:space="preserve"> Australian</w:t>
      </w:r>
      <w:r w:rsidRPr="00946697">
        <w:rPr>
          <w:rFonts w:cs="Open Sans"/>
        </w:rPr>
        <w:t xml:space="preserve"> Institute of Health and Welfare, </w:t>
      </w:r>
      <w:r w:rsidRPr="00946697">
        <w:rPr>
          <w:rFonts w:cs="Open Sans"/>
          <w:i/>
          <w:iCs/>
        </w:rPr>
        <w:t xml:space="preserve">Bulletin 145, December 2018: Youth detention population in Australia 2018 </w:t>
      </w:r>
      <w:r w:rsidRPr="00946697">
        <w:rPr>
          <w:rFonts w:cs="Open Sans"/>
        </w:rPr>
        <w:t>(2018) 20 &lt;</w:t>
      </w:r>
      <w:r w:rsidRPr="003E307D">
        <w:rPr>
          <w:rFonts w:cs="Open Sans"/>
        </w:rPr>
        <w:t>www.aihw.gov.au/reports-data/health-welfare-services/youth-justice/data</w:t>
      </w:r>
      <w:r w:rsidRPr="00946697">
        <w:rPr>
          <w:rFonts w:cs="Open Sans"/>
        </w:rPr>
        <w:t>&gt;.</w:t>
      </w:r>
    </w:p>
  </w:endnote>
  <w:endnote w:id="28">
    <w:p w14:paraId="7D40DB60" w14:textId="77777777" w:rsidR="00853772" w:rsidRPr="00946697" w:rsidRDefault="00853772" w:rsidP="00853772">
      <w:pPr>
        <w:pStyle w:val="EndnoteText"/>
        <w:rPr>
          <w:rFonts w:cs="Open Sans"/>
        </w:rPr>
      </w:pPr>
      <w:r w:rsidRPr="00946697">
        <w:rPr>
          <w:rStyle w:val="EndnoteReference"/>
        </w:rPr>
        <w:endnoteRef/>
      </w:r>
      <w:r w:rsidRPr="00946697">
        <w:rPr>
          <w:rFonts w:cs="Open Sans"/>
        </w:rPr>
        <w:t xml:space="preserve"> </w:t>
      </w:r>
      <w:r w:rsidRPr="00957DBC">
        <w:rPr>
          <w:rFonts w:cs="Open Sans"/>
        </w:rPr>
        <w:t xml:space="preserve">These numbers do not include children whose Indigenous status was not collected or recorded. </w:t>
      </w:r>
      <w:r>
        <w:rPr>
          <w:rFonts w:cs="Open Sans"/>
        </w:rPr>
        <w:t>According to AIHW, ‘n</w:t>
      </w:r>
      <w:r w:rsidRPr="00957DBC">
        <w:rPr>
          <w:rFonts w:cs="Open Sans"/>
        </w:rPr>
        <w:t>ationally, the proportion of young people with ‘not stated’ Indigenous status ranged from 0.0% to 1.2% each quarter between the June quarter 2014 and the June quarter 2018</w:t>
      </w:r>
      <w:r>
        <w:rPr>
          <w:rFonts w:cs="Open Sans"/>
        </w:rPr>
        <w:t>’:</w:t>
      </w:r>
      <w:r w:rsidRPr="00957DBC">
        <w:rPr>
          <w:rFonts w:cs="Open Sans"/>
        </w:rPr>
        <w:t xml:space="preserve"> Australian</w:t>
      </w:r>
      <w:r w:rsidRPr="00946697">
        <w:rPr>
          <w:rFonts w:cs="Open Sans"/>
        </w:rPr>
        <w:t xml:space="preserve"> Institute of Health and Welfare, </w:t>
      </w:r>
      <w:r w:rsidRPr="00946697">
        <w:rPr>
          <w:rFonts w:cs="Open Sans"/>
          <w:i/>
          <w:iCs/>
        </w:rPr>
        <w:t xml:space="preserve">Bulletin 145, December 2018: Youth detention population in Australia 2018 </w:t>
      </w:r>
      <w:r w:rsidRPr="00946697">
        <w:rPr>
          <w:rFonts w:cs="Open Sans"/>
        </w:rPr>
        <w:t>(2018) 20 &lt;</w:t>
      </w:r>
      <w:r w:rsidRPr="003E307D">
        <w:rPr>
          <w:rFonts w:cs="Open Sans"/>
        </w:rPr>
        <w:t>www.aihw.gov.au/reports-data/health-welfare-services/youth-justice/data</w:t>
      </w:r>
      <w:r w:rsidRPr="00946697">
        <w:rPr>
          <w:rFonts w:cs="Open Sans"/>
        </w:rPr>
        <w:t>&gt;.</w:t>
      </w:r>
    </w:p>
  </w:endnote>
  <w:endnote w:id="29">
    <w:p w14:paraId="2CBD6336" w14:textId="77777777" w:rsidR="00C368CD" w:rsidRPr="00345271" w:rsidRDefault="00C368CD" w:rsidP="00C368CD">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Information concerning Australia’s compliance with the International Convention on the Elimination of All Forms of Racial Discrimination</w:t>
      </w:r>
      <w:r w:rsidRPr="00345271">
        <w:rPr>
          <w:rFonts w:cs="Open Sans"/>
        </w:rPr>
        <w:t xml:space="preserve"> (30 October 2017) 19 &lt;</w:t>
      </w:r>
      <w:r w:rsidRPr="00861417">
        <w:rPr>
          <w:rFonts w:cs="Open Sans"/>
        </w:rPr>
        <w:t>https://www.humanrights.gov.au/submissions/submission-cerd-2017</w:t>
      </w:r>
      <w:r w:rsidRPr="00345271">
        <w:rPr>
          <w:rFonts w:cs="Open Sans"/>
        </w:rPr>
        <w:t>&gt;.</w:t>
      </w:r>
    </w:p>
  </w:endnote>
  <w:endnote w:id="30">
    <w:p w14:paraId="7893C829" w14:textId="77777777" w:rsidR="00C368CD" w:rsidRPr="00345271" w:rsidRDefault="00C368CD" w:rsidP="00C368CD">
      <w:pPr>
        <w:pStyle w:val="EndnoteText"/>
        <w:rPr>
          <w:rFonts w:cs="Open Sans"/>
        </w:rPr>
      </w:pPr>
      <w:r w:rsidRPr="00345271">
        <w:rPr>
          <w:rStyle w:val="EndnoteReference"/>
        </w:rPr>
        <w:endnoteRef/>
      </w:r>
      <w:r w:rsidRPr="00345271">
        <w:rPr>
          <w:rFonts w:cs="Open Sans"/>
        </w:rPr>
        <w:t xml:space="preserve"> Aboriginal and Torres Strait Islander Social Justice Commissioner, </w:t>
      </w:r>
      <w:r w:rsidRPr="00345271">
        <w:rPr>
          <w:rFonts w:cs="Open Sans"/>
          <w:i/>
        </w:rPr>
        <w:t>Social Justice Report 2009</w:t>
      </w:r>
      <w:r w:rsidRPr="00345271">
        <w:rPr>
          <w:rFonts w:cs="Open Sans"/>
        </w:rPr>
        <w:t xml:space="preserve"> (2009) 45 &lt;</w:t>
      </w:r>
      <w:r w:rsidRPr="00861417">
        <w:rPr>
          <w:rFonts w:cs="Open Sans"/>
        </w:rPr>
        <w:t>www.humanrights.gov.au/our-work/aboriginal-and-torres-strait-islander-social-justice/publications/social-justice-report-0</w:t>
      </w:r>
      <w:r w:rsidRPr="00345271">
        <w:rPr>
          <w:rFonts w:cs="Open Sans"/>
        </w:rPr>
        <w:t>&gt;.</w:t>
      </w:r>
    </w:p>
  </w:endnote>
  <w:endnote w:id="31">
    <w:p w14:paraId="5520A07C" w14:textId="77777777"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7.</w:t>
      </w:r>
    </w:p>
  </w:endnote>
  <w:endnote w:id="32">
    <w:p w14:paraId="779FFD43" w14:textId="77777777" w:rsidR="00704BB6" w:rsidRPr="00C26424" w:rsidRDefault="00704BB6" w:rsidP="00704BB6">
      <w:pPr>
        <w:pStyle w:val="EndnoteText"/>
        <w:rPr>
          <w:rFonts w:cs="Open Sans"/>
        </w:rPr>
      </w:pPr>
      <w:r w:rsidRPr="00C26424">
        <w:rPr>
          <w:rStyle w:val="EndnoteReference"/>
          <w:rFonts w:cs="Open Sans"/>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7.</w:t>
      </w:r>
    </w:p>
  </w:endnote>
  <w:endnote w:id="33">
    <w:p w14:paraId="5FB9A79C" w14:textId="06459EAB"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Elly Farmer, ‘The age of criminal responsibility: developmental science and human rights perspectives’ (2011) 6(2) </w:t>
      </w:r>
      <w:r w:rsidRPr="00C26424">
        <w:rPr>
          <w:rFonts w:cs="Open Sans"/>
          <w:i/>
        </w:rPr>
        <w:t>Journal of Children’s Services</w:t>
      </w:r>
      <w:r w:rsidRPr="00C26424">
        <w:rPr>
          <w:rFonts w:cs="Open Sans"/>
        </w:rPr>
        <w:t xml:space="preserve"> 86, 86-95.</w:t>
      </w:r>
    </w:p>
  </w:endnote>
  <w:endnote w:id="34">
    <w:p w14:paraId="4D27B040" w14:textId="3E3F1B9D" w:rsidR="003230A7" w:rsidRPr="006B35A7" w:rsidRDefault="003230A7">
      <w:pPr>
        <w:pStyle w:val="EndnoteText"/>
      </w:pPr>
      <w:r>
        <w:rPr>
          <w:rStyle w:val="EndnoteReference"/>
        </w:rPr>
        <w:endnoteRef/>
      </w:r>
      <w:r>
        <w:t xml:space="preserve"> </w:t>
      </w:r>
      <w:r w:rsidR="00AA74B3">
        <w:t>Kelly Richards, ‘What makes juvenile offenders different from adult offenders?’</w:t>
      </w:r>
      <w:r w:rsidR="00C1688A">
        <w:t xml:space="preserve"> (</w:t>
      </w:r>
      <w:r w:rsidR="006B35A7">
        <w:t>Austr</w:t>
      </w:r>
      <w:r w:rsidR="00AC3EA7">
        <w:t>al</w:t>
      </w:r>
      <w:r w:rsidR="006B35A7">
        <w:t>ian Institute of Criminology</w:t>
      </w:r>
      <w:r w:rsidR="00AC3EA7">
        <w:t xml:space="preserve"> </w:t>
      </w:r>
      <w:r w:rsidR="00C1688A">
        <w:t xml:space="preserve">February 2011) </w:t>
      </w:r>
      <w:r w:rsidR="000A64C2">
        <w:t xml:space="preserve">409 </w:t>
      </w:r>
      <w:r w:rsidR="008A41CF" w:rsidRPr="006B35A7">
        <w:rPr>
          <w:i/>
          <w:iCs/>
        </w:rPr>
        <w:t>Trends &amp; issues in crime and criminal justice</w:t>
      </w:r>
      <w:r w:rsidR="006B35A7">
        <w:t xml:space="preserve"> </w:t>
      </w:r>
      <w:r w:rsidR="00082CDD">
        <w:t>3.</w:t>
      </w:r>
    </w:p>
  </w:endnote>
  <w:endnote w:id="35">
    <w:p w14:paraId="70600175" w14:textId="77777777" w:rsidR="00665A5F" w:rsidRDefault="00665A5F" w:rsidP="00665A5F">
      <w:pPr>
        <w:pStyle w:val="EndnoteText"/>
      </w:pPr>
      <w:r>
        <w:rPr>
          <w:rStyle w:val="EndnoteReference"/>
        </w:rPr>
        <w:endnoteRef/>
      </w:r>
      <w:r>
        <w:t xml:space="preserve"> </w:t>
      </w:r>
      <w:r w:rsidRPr="00C26424">
        <w:rPr>
          <w:rFonts w:cs="Open Sans"/>
        </w:rPr>
        <w:t xml:space="preserve">Australian Institute of Health and Welfare, </w:t>
      </w:r>
      <w:r w:rsidRPr="00C26424">
        <w:rPr>
          <w:rFonts w:cs="Open Sans"/>
          <w:i/>
        </w:rPr>
        <w:t>Young people aged 10–14 in the youth justice system 2011–2012</w:t>
      </w:r>
      <w:r w:rsidRPr="00C26424">
        <w:rPr>
          <w:rFonts w:cs="Open Sans"/>
        </w:rPr>
        <w:t xml:space="preserve"> (</w:t>
      </w:r>
      <w:r>
        <w:rPr>
          <w:rFonts w:cs="Open Sans"/>
        </w:rPr>
        <w:t xml:space="preserve">Report, </w:t>
      </w:r>
      <w:r w:rsidRPr="00C26424">
        <w:rPr>
          <w:rFonts w:cs="Open Sans"/>
        </w:rPr>
        <w:t xml:space="preserve">2013) </w:t>
      </w:r>
      <w:r>
        <w:rPr>
          <w:rFonts w:cs="Open Sans"/>
        </w:rPr>
        <w:t>7</w:t>
      </w:r>
      <w:r w:rsidRPr="00C26424">
        <w:rPr>
          <w:rFonts w:cs="Open Sans"/>
        </w:rPr>
        <w:t xml:space="preserve"> &lt;</w:t>
      </w:r>
      <w:r w:rsidRPr="00861417">
        <w:rPr>
          <w:rFonts w:cs="Open Sans"/>
        </w:rPr>
        <w:t>www.aihw.gov.au/publication-detail/?id=60129543944</w:t>
      </w:r>
      <w:r w:rsidRPr="00C26424">
        <w:rPr>
          <w:rFonts w:cs="Open Sans"/>
        </w:rPr>
        <w:t>&gt;.</w:t>
      </w:r>
    </w:p>
  </w:endnote>
  <w:endnote w:id="36">
    <w:p w14:paraId="4007EFE0" w14:textId="77777777" w:rsidR="00867847" w:rsidRDefault="00867847" w:rsidP="00867847">
      <w:pPr>
        <w:pStyle w:val="EndnoteText"/>
      </w:pPr>
      <w:r>
        <w:rPr>
          <w:rStyle w:val="EndnoteReference"/>
        </w:rPr>
        <w:endnoteRef/>
      </w:r>
      <w:r>
        <w:t xml:space="preserve"> </w:t>
      </w:r>
      <w:r>
        <w:fldChar w:fldCharType="begin"/>
      </w:r>
      <w:r>
        <w:instrText xml:space="preserve"> ADDIN ZOTERO_ITEM CSL_CITATION {"citationID":"nazRKkus","properties":{"formattedCitation":"Australian Institute of Health and Welfare, {\\i{}Youth Justice in Australia 2017-2018} (2019) 8.","plainCitation":"Australian Institute of Health and Welfare, Youth Justice in Australia 2017-2018 (2019) 8.","noteIndex":21},"citationItems":[{"id":5362,"uris":["http://zotero.org/groups/1703699/items/W73MTN4S"],"uri":["http://zotero.org/groups/1703699/items/W73MTN4S"],"itemData":{"id":5362,"type":"bill","title":"Australian Institute of Health and Welfare, &lt;i&gt;Youth justice in Australia 2017-2018&lt;/i&gt; (2019)"},"locator":"8"}],"schema":"https://github.com/citation-style-language/schema/raw/master/csl-citation.json"} </w:instrText>
      </w:r>
      <w:r>
        <w:fldChar w:fldCharType="separate"/>
      </w:r>
      <w:r w:rsidRPr="00D05798">
        <w:rPr>
          <w:rFonts w:cs="Open Sans"/>
          <w:szCs w:val="24"/>
        </w:rPr>
        <w:t xml:space="preserve">Australian Institute of Health and Welfare, </w:t>
      </w:r>
      <w:r w:rsidRPr="00D05798">
        <w:rPr>
          <w:rFonts w:cs="Open Sans"/>
          <w:i/>
          <w:iCs/>
          <w:szCs w:val="24"/>
        </w:rPr>
        <w:t>Youth Justice in Australia 2017-2018</w:t>
      </w:r>
      <w:r w:rsidRPr="00D05798">
        <w:rPr>
          <w:rFonts w:cs="Open Sans"/>
          <w:szCs w:val="24"/>
        </w:rPr>
        <w:t xml:space="preserve"> (2019) 8.</w:t>
      </w:r>
      <w:r>
        <w:fldChar w:fldCharType="end"/>
      </w:r>
    </w:p>
  </w:endnote>
  <w:endnote w:id="37">
    <w:p w14:paraId="0B939D76" w14:textId="77777777" w:rsidR="003B6774" w:rsidRDefault="003B6774" w:rsidP="003B6774">
      <w:pPr>
        <w:pStyle w:val="EndnoteText"/>
      </w:pPr>
      <w:r>
        <w:rPr>
          <w:rStyle w:val="EndnoteReference"/>
        </w:rPr>
        <w:endnoteRef/>
      </w:r>
      <w:r>
        <w:t xml:space="preserve"> Kelly Richards, ‘What makes juvenile offenders different from adult offenders?’ (Australian Institute of Criminology February 2011) 409 </w:t>
      </w:r>
      <w:r w:rsidRPr="006B35A7">
        <w:rPr>
          <w:i/>
          <w:iCs/>
        </w:rPr>
        <w:t>Trends &amp; issues in crime and criminal justice</w:t>
      </w:r>
      <w:r>
        <w:t xml:space="preserve"> 4.</w:t>
      </w:r>
    </w:p>
  </w:endnote>
  <w:endnote w:id="38">
    <w:p w14:paraId="2E24D406" w14:textId="77777777" w:rsidR="00665A5F" w:rsidRPr="00C26424" w:rsidRDefault="00665A5F" w:rsidP="00665A5F">
      <w:pPr>
        <w:pStyle w:val="EndnoteText"/>
        <w:rPr>
          <w:rFonts w:cs="Open Sans"/>
        </w:rPr>
      </w:pPr>
      <w:r w:rsidRPr="00C26424">
        <w:rPr>
          <w:rStyle w:val="EndnoteReference"/>
        </w:rPr>
        <w:endnoteRef/>
      </w:r>
      <w:r w:rsidRPr="00C26424">
        <w:rPr>
          <w:rFonts w:cs="Open Sans"/>
        </w:rPr>
        <w:t xml:space="preserve"> Australian Institute of Health and Welfare, </w:t>
      </w:r>
      <w:r w:rsidRPr="00C26424">
        <w:rPr>
          <w:rFonts w:cs="Open Sans"/>
          <w:i/>
        </w:rPr>
        <w:t>Young people aged 10–14 in the youth justice system 2011–2012</w:t>
      </w:r>
      <w:r w:rsidRPr="00C26424">
        <w:rPr>
          <w:rFonts w:cs="Open Sans"/>
        </w:rPr>
        <w:t xml:space="preserve"> (</w:t>
      </w:r>
      <w:r>
        <w:rPr>
          <w:rFonts w:cs="Open Sans"/>
        </w:rPr>
        <w:t xml:space="preserve">Report, </w:t>
      </w:r>
      <w:r w:rsidRPr="00C26424">
        <w:rPr>
          <w:rFonts w:cs="Open Sans"/>
        </w:rPr>
        <w:t>2013) vi &lt;</w:t>
      </w:r>
      <w:r w:rsidRPr="00861417">
        <w:rPr>
          <w:rFonts w:cs="Open Sans"/>
        </w:rPr>
        <w:t>www.aihw.gov.au/publication-detail/?id=60129543944</w:t>
      </w:r>
      <w:r w:rsidRPr="00C26424">
        <w:rPr>
          <w:rFonts w:cs="Open Sans"/>
        </w:rPr>
        <w:t xml:space="preserve">&gt;. </w:t>
      </w:r>
    </w:p>
  </w:endnote>
  <w:endnote w:id="39">
    <w:p w14:paraId="7874F7F5" w14:textId="1E95BA89" w:rsidR="00512BB4" w:rsidRDefault="00512BB4" w:rsidP="00675DEC">
      <w:pPr>
        <w:pStyle w:val="EndnoteText"/>
      </w:pPr>
      <w:r>
        <w:rPr>
          <w:rStyle w:val="EndnoteReference"/>
        </w:rPr>
        <w:endnoteRef/>
      </w:r>
      <w:r>
        <w:t xml:space="preserve"> </w:t>
      </w:r>
      <w:bookmarkStart w:id="22" w:name="_Hlk23348793"/>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r w:rsidR="00E2080B" w:rsidRPr="00EB49B5">
        <w:rPr>
          <w:rFonts w:cs="Open Sans"/>
        </w:rPr>
        <w:t xml:space="preserve">, </w:t>
      </w:r>
      <w:r w:rsidR="00E2080B">
        <w:rPr>
          <w:rFonts w:cs="Open Sans"/>
        </w:rPr>
        <w:t>419.</w:t>
      </w:r>
      <w:r w:rsidR="00E2080B" w:rsidRPr="00EB49B5">
        <w:rPr>
          <w:rFonts w:cs="Open Sans"/>
        </w:rPr>
        <w:t xml:space="preserve"> </w:t>
      </w:r>
      <w:bookmarkEnd w:id="22"/>
    </w:p>
  </w:endnote>
  <w:endnote w:id="40">
    <w:p w14:paraId="3A5957FB" w14:textId="1D588AB8" w:rsidR="00512BB4" w:rsidRDefault="00512BB4" w:rsidP="00512BB4">
      <w:pPr>
        <w:pStyle w:val="EndnoteText"/>
      </w:pPr>
      <w:r>
        <w:rPr>
          <w:rStyle w:val="EndnoteReference"/>
        </w:rPr>
        <w:endnoteRef/>
      </w:r>
      <w:r w:rsidR="00E2080B">
        <w:t xml:space="preserve"> </w:t>
      </w:r>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r w:rsidR="00E2080B" w:rsidRPr="00EB49B5">
        <w:rPr>
          <w:rFonts w:cs="Open Sans"/>
        </w:rPr>
        <w:t xml:space="preserve">, </w:t>
      </w:r>
      <w:r w:rsidR="00E2080B">
        <w:rPr>
          <w:rFonts w:cs="Open Sans"/>
        </w:rPr>
        <w:t>418.</w:t>
      </w:r>
      <w:r w:rsidR="00E2080B" w:rsidRPr="00EB49B5">
        <w:rPr>
          <w:rFonts w:cs="Open Sans"/>
        </w:rPr>
        <w:t xml:space="preserve"> </w:t>
      </w:r>
    </w:p>
  </w:endnote>
  <w:endnote w:id="41">
    <w:p w14:paraId="10911A45" w14:textId="77777777" w:rsidR="00512BB4" w:rsidRDefault="00512BB4" w:rsidP="00512BB4">
      <w:pPr>
        <w:pStyle w:val="EndnoteText"/>
      </w:pPr>
      <w:r>
        <w:rPr>
          <w:rStyle w:val="EndnoteReference"/>
        </w:rPr>
        <w:endnoteRef/>
      </w:r>
      <w:r>
        <w:t xml:space="preserve">  Manfred Nowak, United Nations Global Study on Children Deprived of Liberty (November 2019) 178 </w:t>
      </w:r>
      <w:hyperlink r:id="rId3" w:history="1">
        <w:r>
          <w:rPr>
            <w:rStyle w:val="Hyperlink"/>
          </w:rPr>
          <w:t>https://omnibook.com/view/e0623280-5656-42f8-9edf-5872f8f08562/page/3</w:t>
        </w:r>
      </w:hyperlink>
      <w:r>
        <w:t>.</w:t>
      </w:r>
    </w:p>
  </w:endnote>
  <w:endnote w:id="42">
    <w:p w14:paraId="29A973A1" w14:textId="77777777" w:rsidR="00512BB4" w:rsidRDefault="00512BB4" w:rsidP="00512BB4">
      <w:pPr>
        <w:pStyle w:val="EndnoteText"/>
      </w:pPr>
      <w:r>
        <w:rPr>
          <w:rStyle w:val="EndnoteReference"/>
        </w:rPr>
        <w:endnoteRef/>
      </w:r>
      <w:r>
        <w:t xml:space="preserve"> Manfred Nowak, United Nations Global Study on Children Deprived of Liberty (November 2019) 137 </w:t>
      </w:r>
      <w:hyperlink r:id="rId4" w:history="1">
        <w:r>
          <w:rPr>
            <w:rStyle w:val="Hyperlink"/>
          </w:rPr>
          <w:t>https://omnibook.com/view/e0623280-5656-42f8-9edf-5872f8f08562/page/3</w:t>
        </w:r>
      </w:hyperlink>
      <w:r>
        <w:t>.</w:t>
      </w:r>
    </w:p>
  </w:endnote>
  <w:endnote w:id="43">
    <w:p w14:paraId="0CD3BC06" w14:textId="2C5F0F3D" w:rsidR="00512BB4" w:rsidRDefault="00512BB4" w:rsidP="00B558F2">
      <w:pPr>
        <w:pStyle w:val="EndnoteText"/>
      </w:pPr>
      <w:r>
        <w:rPr>
          <w:rStyle w:val="EndnoteReference"/>
        </w:rPr>
        <w:endnoteRef/>
      </w:r>
      <w:r>
        <w:t xml:space="preserve"> Kelly Richards, ‘What makes juvenile offenders different from adult offenders?’ (Australian Institute of Criminology February 2011) 409 </w:t>
      </w:r>
      <w:r w:rsidRPr="006B35A7">
        <w:rPr>
          <w:i/>
          <w:iCs/>
        </w:rPr>
        <w:t>Trends &amp; issues in crime and criminal justice</w:t>
      </w:r>
      <w:r>
        <w:t xml:space="preserve"> 7.</w:t>
      </w:r>
    </w:p>
  </w:endnote>
  <w:endnote w:id="44">
    <w:p w14:paraId="6F819F4C" w14:textId="77777777" w:rsidR="000247DE" w:rsidRPr="00345271" w:rsidRDefault="000247DE" w:rsidP="000247DE">
      <w:pPr>
        <w:pStyle w:val="EndnoteText"/>
        <w:rPr>
          <w:rFonts w:cs="Open Sans"/>
        </w:rPr>
      </w:pPr>
      <w:r w:rsidRPr="00345271">
        <w:rPr>
          <w:rStyle w:val="EndnoteReference"/>
        </w:rPr>
        <w:endnoteRef/>
      </w:r>
      <w:r w:rsidRPr="00345271">
        <w:rPr>
          <w:rFonts w:cs="Open Sans"/>
        </w:rPr>
        <w:t xml:space="preserve"> Australian Human Rights Commission, </w:t>
      </w:r>
      <w:r w:rsidRPr="00345271">
        <w:rPr>
          <w:rFonts w:cs="Open Sans"/>
          <w:i/>
        </w:rPr>
        <w:t>Children’s Rights Report 2016</w:t>
      </w:r>
      <w:r w:rsidRPr="00345271">
        <w:rPr>
          <w:rFonts w:cs="Open Sans"/>
        </w:rPr>
        <w:t xml:space="preserve"> (2016) 189 &lt;</w:t>
      </w:r>
      <w:r w:rsidRPr="00861417">
        <w:rPr>
          <w:rFonts w:cs="Open Sans"/>
        </w:rPr>
        <w:t>www.humanrights.gov.au/our-work/childrens-rights/projects/childrens-rights-reports</w:t>
      </w:r>
      <w:r w:rsidRPr="00345271">
        <w:rPr>
          <w:rFonts w:cs="Open Sans"/>
        </w:rPr>
        <w:t>&gt;.</w:t>
      </w:r>
    </w:p>
  </w:endnote>
  <w:endnote w:id="45">
    <w:p w14:paraId="4B86387A" w14:textId="77777777" w:rsidR="004B6C1C" w:rsidRPr="004A1DF6" w:rsidRDefault="004B6C1C" w:rsidP="004B6C1C">
      <w:pPr>
        <w:pStyle w:val="EndnoteText"/>
      </w:pPr>
      <w:r w:rsidRPr="004A1DF6">
        <w:rPr>
          <w:rStyle w:val="EndnoteReference"/>
        </w:rPr>
        <w:endnoteRef/>
      </w:r>
      <w:r w:rsidRPr="004A1DF6">
        <w:t xml:space="preserve"> Neal Hazel, Cross-national comparison of youth justice, Youth Justice Board for England and Wales, United Kingdom (2008). </w:t>
      </w:r>
      <w:hyperlink r:id="rId5" w:history="1">
        <w:r w:rsidRPr="004A1DF6">
          <w:rPr>
            <w:rStyle w:val="Hyperlink"/>
          </w:rPr>
          <w:t>https://www.google.com/search?source=hp&amp;ei=eU5bXaS_G8f-9QPYlJ_wAg&amp;q=Neal+Hazel%2C+cross+national+comparison+of+youth+justice&amp;oq=Neal+Hazel%2C+cross+national+comparison+of+youth+justice&amp;gs_l=psy-ab.3..33i160.1859.30290..30547...20.0..0.227.11053.2j74j2......0....1..gws-wiz.....0..0i131j0j0i22i30j33i21j0i3j0i10j0i22i10i30.MdxZSjRbr4k&amp;ved=0ahUKEwjk37LRp5DkAhVHf30KHVjKBy4Q4dUDCAc&amp;uact=5</w:t>
        </w:r>
      </w:hyperlink>
    </w:p>
  </w:endnote>
  <w:endnote w:id="46">
    <w:p w14:paraId="4E21C43E" w14:textId="5FE465A3" w:rsidR="00917ABC" w:rsidRDefault="00917ABC">
      <w:pPr>
        <w:pStyle w:val="EndnoteText"/>
      </w:pPr>
      <w:r>
        <w:rPr>
          <w:rStyle w:val="EndnoteReference"/>
        </w:rPr>
        <w:endnoteRef/>
      </w:r>
      <w:r>
        <w:t xml:space="preserve"> </w:t>
      </w:r>
      <w:r w:rsidR="002137BE">
        <w:t xml:space="preserve">United Nations Committee on the Rights of the Child, </w:t>
      </w:r>
      <w:r w:rsidR="002137BE" w:rsidRPr="00DD04B7">
        <w:rPr>
          <w:i/>
          <w:iCs/>
        </w:rPr>
        <w:t>General comment No 24 (2019) on children’s rights in the child justice system</w:t>
      </w:r>
      <w:r w:rsidR="002137BE">
        <w:t>, UN Doc CRC/C/GC/24 (18 September 2019) para 25.</w:t>
      </w:r>
    </w:p>
  </w:endnote>
  <w:endnote w:id="47">
    <w:p w14:paraId="0474C351" w14:textId="1158C396" w:rsidR="00CA2DF3" w:rsidRDefault="00CA2DF3">
      <w:pPr>
        <w:pStyle w:val="EndnoteText"/>
      </w:pPr>
      <w:r>
        <w:rPr>
          <w:rStyle w:val="EndnoteReference"/>
        </w:rPr>
        <w:endnoteRef/>
      </w:r>
      <w:r>
        <w:t xml:space="preserve"> Sophie Anderson, </w:t>
      </w:r>
      <w:r w:rsidR="005415CE" w:rsidRPr="001B6B9C">
        <w:rPr>
          <w:i/>
          <w:iCs/>
        </w:rPr>
        <w:t>Keeping youth away from crime: searching for best European practices</w:t>
      </w:r>
      <w:r w:rsidR="007410D8" w:rsidRPr="001B6B9C">
        <w:rPr>
          <w:i/>
          <w:iCs/>
        </w:rPr>
        <w:t>, Sweden. National Report</w:t>
      </w:r>
      <w:r w:rsidR="007410D8">
        <w:t xml:space="preserve"> (</w:t>
      </w:r>
      <w:r w:rsidR="00162B88">
        <w:t>2014)</w:t>
      </w:r>
      <w:r w:rsidR="00AA665A">
        <w:t xml:space="preserve"> 4–5.</w:t>
      </w:r>
    </w:p>
  </w:endnote>
  <w:endnote w:id="48">
    <w:p w14:paraId="75CC5C6E" w14:textId="372E18F3" w:rsidR="00D75A9A" w:rsidRDefault="00D75A9A">
      <w:pPr>
        <w:pStyle w:val="EndnoteText"/>
      </w:pPr>
      <w:r>
        <w:rPr>
          <w:rStyle w:val="EndnoteReference"/>
        </w:rPr>
        <w:endnoteRef/>
      </w:r>
      <w:r>
        <w:t xml:space="preserve"> Ilona Kronberga and Sanita Sle</w:t>
      </w:r>
      <w:r w:rsidR="002A6BEE">
        <w:t xml:space="preserve">, </w:t>
      </w:r>
      <w:r w:rsidR="002A6BEE" w:rsidRPr="00637CC1">
        <w:rPr>
          <w:i/>
          <w:iCs/>
        </w:rPr>
        <w:t>Keeping youth away from crime</w:t>
      </w:r>
      <w:r w:rsidR="00EE465E" w:rsidRPr="00637CC1">
        <w:rPr>
          <w:i/>
          <w:iCs/>
        </w:rPr>
        <w:t>: searching for the best European practices</w:t>
      </w:r>
      <w:r w:rsidR="00CE5E37" w:rsidRPr="00637CC1">
        <w:rPr>
          <w:i/>
          <w:iCs/>
        </w:rPr>
        <w:t xml:space="preserve"> Summary</w:t>
      </w:r>
      <w:r w:rsidR="00CE5E37">
        <w:t xml:space="preserve"> (</w:t>
      </w:r>
      <w:r w:rsidR="006C0386">
        <w:t>2015)</w:t>
      </w:r>
      <w:r w:rsidR="00CF110A">
        <w:t xml:space="preserve"> </w:t>
      </w:r>
      <w:r w:rsidR="00637CC1">
        <w:t>47.</w:t>
      </w:r>
    </w:p>
  </w:endnote>
  <w:endnote w:id="49">
    <w:p w14:paraId="5F5EB298" w14:textId="77777777" w:rsidR="00781A3E" w:rsidRDefault="00781A3E" w:rsidP="00781A3E">
      <w:pPr>
        <w:pStyle w:val="EndnoteText"/>
      </w:pPr>
      <w:r>
        <w:rPr>
          <w:rStyle w:val="EndnoteReference"/>
        </w:rPr>
        <w:endnoteRef/>
      </w:r>
      <w:r>
        <w:t xml:space="preserve"> PJP Tak, The Dutch criminal justice system (2008) 124; Jennifer Rubin et al, ‘Interventions to reduce anti-social behaviour and crime: A review of effectiveness and costs’ (Report, RAND Corporation, 2006) 18.</w:t>
      </w:r>
    </w:p>
  </w:endnote>
  <w:endnote w:id="50">
    <w:p w14:paraId="4EF66249" w14:textId="77777777" w:rsidR="00781A3E" w:rsidRDefault="00781A3E" w:rsidP="00781A3E">
      <w:pPr>
        <w:pStyle w:val="EndnoteText"/>
      </w:pPr>
      <w:r>
        <w:rPr>
          <w:rStyle w:val="EndnoteReference"/>
        </w:rPr>
        <w:endnoteRef/>
      </w:r>
      <w:r>
        <w:t xml:space="preserve"> Bert Berghuis and Jaap De Waard, ‘Declining juvenile crime—explanations for the international downturn’ (2017) 43(1) Justitiele Verkenningen 1.</w:t>
      </w:r>
    </w:p>
  </w:endnote>
  <w:endnote w:id="51">
    <w:p w14:paraId="0452BE8E" w14:textId="77777777" w:rsidR="00781A3E" w:rsidRDefault="00781A3E" w:rsidP="00781A3E">
      <w:pPr>
        <w:pStyle w:val="EndnoteText"/>
      </w:pPr>
      <w:r>
        <w:rPr>
          <w:rStyle w:val="EndnoteReference"/>
        </w:rPr>
        <w:endnoteRef/>
      </w:r>
      <w:r>
        <w:t xml:space="preserve"> Norway statistics, ‘Reported crime and police criminal proceedings 2018’, Strasak (Report 2019).</w:t>
      </w:r>
    </w:p>
  </w:endnote>
  <w:endnote w:id="52">
    <w:p w14:paraId="3383E562" w14:textId="77777777" w:rsidR="00CB1AF5" w:rsidRDefault="00CB1AF5" w:rsidP="00CB1AF5">
      <w:pPr>
        <w:pStyle w:val="EndnoteText"/>
      </w:pPr>
      <w:r>
        <w:rPr>
          <w:rStyle w:val="EndnoteReference"/>
        </w:rPr>
        <w:endnoteRef/>
      </w:r>
      <w:r>
        <w:t xml:space="preserve"> </w:t>
      </w:r>
      <w:r>
        <w:rPr>
          <w:rFonts w:cs="Arial"/>
          <w:i/>
        </w:rPr>
        <w:t>The Queen v M</w:t>
      </w:r>
      <w:r>
        <w:rPr>
          <w:rFonts w:cs="Arial"/>
        </w:rPr>
        <w:t xml:space="preserve"> (1977) 16 SASR 589, 590 (Bray CJ) for South Australia; </w:t>
      </w:r>
      <w:r>
        <w:rPr>
          <w:rFonts w:cs="Arial"/>
          <w:i/>
        </w:rPr>
        <w:t>R v CRH</w:t>
      </w:r>
      <w:r>
        <w:rPr>
          <w:rFonts w:cs="Arial"/>
        </w:rPr>
        <w:t xml:space="preserve"> Unreported BC 9606725 (18 December 1996) (Newman J) or </w:t>
      </w:r>
      <w:r>
        <w:rPr>
          <w:rFonts w:cs="Arial"/>
          <w:i/>
        </w:rPr>
        <w:t>DK v Rooney</w:t>
      </w:r>
      <w:r>
        <w:rPr>
          <w:rFonts w:cs="Arial"/>
        </w:rPr>
        <w:t xml:space="preserve"> (Unreported, BC 9607716, 3 July 1996, McInerney J for New South Wales; </w:t>
      </w:r>
      <w:r>
        <w:rPr>
          <w:rFonts w:cs="Arial"/>
          <w:i/>
        </w:rPr>
        <w:t xml:space="preserve">R (A Child) v Witty </w:t>
      </w:r>
      <w:r>
        <w:rPr>
          <w:rFonts w:cs="Arial"/>
        </w:rPr>
        <w:t xml:space="preserve">(1993) 66 A Crim R 462 (Harper J) for Victoria.   </w:t>
      </w:r>
    </w:p>
  </w:endnote>
  <w:endnote w:id="53">
    <w:p w14:paraId="6603A263" w14:textId="77777777" w:rsidR="00CB1AF5" w:rsidRDefault="00CB1AF5" w:rsidP="00CB1AF5">
      <w:pPr>
        <w:pStyle w:val="EndnoteText"/>
        <w:rPr>
          <w:rFonts w:cs="Open Sans"/>
        </w:rPr>
      </w:pPr>
      <w:r>
        <w:rPr>
          <w:rStyle w:val="EndnoteReference"/>
        </w:rPr>
        <w:endnoteRef/>
      </w:r>
      <w:r>
        <w:rPr>
          <w:rFonts w:cs="Open Sans"/>
        </w:rPr>
        <w:t xml:space="preserve"> Neal Hazel, Youth Justice Board for England and Wales,</w:t>
      </w:r>
      <w:r>
        <w:rPr>
          <w:rFonts w:cs="Open Sans"/>
          <w:i/>
        </w:rPr>
        <w:t xml:space="preserve"> Cross-national comparison of youth justice </w:t>
      </w:r>
      <w:r>
        <w:rPr>
          <w:rFonts w:cs="Open Sans"/>
        </w:rPr>
        <w:t>(2008) &lt;</w:t>
      </w:r>
      <w:r w:rsidRPr="00861417">
        <w:t>https://dera.ioe.ac.uk/7996/1/Cross_national_final.pdf</w:t>
      </w:r>
      <w:r>
        <w:rPr>
          <w:rFonts w:cs="Open Sans"/>
        </w:rPr>
        <w:t>&gt;.</w:t>
      </w:r>
    </w:p>
  </w:endnote>
  <w:endnote w:id="54">
    <w:p w14:paraId="4A496A23" w14:textId="7F51D699" w:rsidR="002A1192" w:rsidRDefault="002A1192">
      <w:pPr>
        <w:pStyle w:val="EndnoteText"/>
      </w:pPr>
      <w:r>
        <w:rPr>
          <w:rStyle w:val="EndnoteReference"/>
        </w:rPr>
        <w:endnoteRef/>
      </w:r>
      <w:r>
        <w:t xml:space="preserve"> </w:t>
      </w:r>
      <w:r w:rsidR="001814A5">
        <w:t xml:space="preserve">Marie Shaw and Brittany Armstrong, </w:t>
      </w:r>
      <w:r w:rsidR="00A2747D">
        <w:t xml:space="preserve">Law Society of South Australia, </w:t>
      </w:r>
      <w:r w:rsidR="001814A5">
        <w:t>‘</w:t>
      </w:r>
      <w:r w:rsidR="00A2747D">
        <w:t>The presum</w:t>
      </w:r>
      <w:r w:rsidR="00A42E66">
        <w:t>p</w:t>
      </w:r>
      <w:r w:rsidR="00A2747D">
        <w:t>tion of doli incapax</w:t>
      </w:r>
      <w:r w:rsidR="001814A5">
        <w:t>’</w:t>
      </w:r>
      <w:r w:rsidR="00A42E66">
        <w:t xml:space="preserve"> (Paper, 31 January 2019).</w:t>
      </w:r>
    </w:p>
  </w:endnote>
  <w:endnote w:id="55">
    <w:p w14:paraId="15837E6D" w14:textId="556776B7" w:rsidR="00A57B4D" w:rsidRDefault="00A57B4D">
      <w:pPr>
        <w:pStyle w:val="EndnoteText"/>
      </w:pPr>
      <w:r>
        <w:rPr>
          <w:rStyle w:val="EndnoteReference"/>
        </w:rPr>
        <w:endnoteRef/>
      </w:r>
      <w:r>
        <w:t xml:space="preserve"> </w:t>
      </w:r>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p>
  </w:endnote>
  <w:endnote w:id="56">
    <w:p w14:paraId="3DC6D665" w14:textId="77777777" w:rsidR="00B46E61" w:rsidRDefault="00B46E61" w:rsidP="00B46E61">
      <w:pPr>
        <w:pStyle w:val="EndnoteText"/>
      </w:pPr>
      <w:r>
        <w:rPr>
          <w:rStyle w:val="EndnoteReference"/>
        </w:rPr>
        <w:endnoteRef/>
      </w:r>
      <w:r>
        <w:t xml:space="preserve"> Tim Bateman, Keeping up (tough) appearances: the age of criminal responsibility, </w:t>
      </w:r>
      <w:r w:rsidRPr="00424626">
        <w:rPr>
          <w:i/>
          <w:iCs/>
        </w:rPr>
        <w:t>Criminal Justice Matters</w:t>
      </w:r>
      <w:r>
        <w:t>, 102 (1) (2015) 36.</w:t>
      </w:r>
    </w:p>
  </w:endnote>
  <w:endnote w:id="57">
    <w:p w14:paraId="036704DA" w14:textId="2BD37BB6" w:rsidR="00B558F2" w:rsidRDefault="00B558F2" w:rsidP="001D05EA">
      <w:pPr>
        <w:pStyle w:val="EndnoteText"/>
      </w:pPr>
      <w:r>
        <w:rPr>
          <w:rStyle w:val="EndnoteReference"/>
        </w:rPr>
        <w:endnoteRef/>
      </w:r>
      <w:r>
        <w:t xml:space="preserve"> </w:t>
      </w:r>
      <w:r w:rsidR="001D05EA">
        <w:t xml:space="preserve">United Nations Committee on the Rights of the Child, </w:t>
      </w:r>
      <w:r w:rsidR="001D05EA" w:rsidRPr="00DD04B7">
        <w:rPr>
          <w:i/>
          <w:iCs/>
        </w:rPr>
        <w:t>General comment No 24 (2019) on children’s rights in the child justice system</w:t>
      </w:r>
      <w:r w:rsidR="001D05EA">
        <w:t xml:space="preserve">, UN Doc CRC/C/GC/24 (18 September 2019) para 26, 27. </w:t>
      </w:r>
    </w:p>
  </w:endnote>
  <w:endnote w:id="58">
    <w:p w14:paraId="4BCC88A9" w14:textId="0CC5BF6A" w:rsidR="008B05F8" w:rsidRDefault="008B05F8" w:rsidP="008B05F8">
      <w:pPr>
        <w:pStyle w:val="EndnoteText"/>
      </w:pPr>
      <w:r w:rsidRPr="00903408">
        <w:rPr>
          <w:rStyle w:val="EndnoteReference"/>
        </w:rPr>
        <w:endnoteRef/>
      </w:r>
      <w:r w:rsidRPr="00903408">
        <w:t xml:space="preserve"> </w:t>
      </w:r>
      <w:r w:rsidRPr="000227B0">
        <w:t>W</w:t>
      </w:r>
      <w:r w:rsidR="00903408" w:rsidRPr="000227B0">
        <w:t>endy</w:t>
      </w:r>
      <w:r w:rsidRPr="000227B0">
        <w:t xml:space="preserve"> O’Brien and K</w:t>
      </w:r>
      <w:r w:rsidR="00903408" w:rsidRPr="000227B0">
        <w:t>ate</w:t>
      </w:r>
      <w:r w:rsidRPr="000227B0">
        <w:t xml:space="preserve"> Fitzgibbon</w:t>
      </w:r>
      <w:r w:rsidRPr="00903408">
        <w:t xml:space="preserve">, The Minimum Age of Criminal Responsibility in Victoria (Australia): Examining Stakeholders’ Views and the Need for Principled reform’, </w:t>
      </w:r>
      <w:r w:rsidRPr="00D724F4">
        <w:rPr>
          <w:i/>
          <w:iCs/>
        </w:rPr>
        <w:t>Youth Justice</w:t>
      </w:r>
      <w:r>
        <w:t xml:space="preserve"> 17(2) 134–152; Office of the SA Guardian, ‘Doli incapax—an odd word with profound significance for South Australian children’ (2019) </w:t>
      </w:r>
      <w:hyperlink r:id="rId6" w:history="1">
        <w:r>
          <w:rPr>
            <w:rStyle w:val="Hyperlink"/>
          </w:rPr>
          <w:t>http://www.gcyp.sa.gov.au/doli-incapax-and-odd-word-with-profound-significance-for-south-australian-children/</w:t>
        </w:r>
      </w:hyperlink>
      <w:r>
        <w:t>.</w:t>
      </w:r>
    </w:p>
  </w:endnote>
  <w:endnote w:id="59">
    <w:p w14:paraId="30B90535" w14:textId="39FA1AAA" w:rsidR="003B7AB5" w:rsidRDefault="003B7AB5">
      <w:pPr>
        <w:pStyle w:val="EndnoteText"/>
      </w:pPr>
      <w:r>
        <w:rPr>
          <w:rStyle w:val="EndnoteReference"/>
        </w:rPr>
        <w:endnoteRef/>
      </w:r>
      <w:r>
        <w:t xml:space="preserve"> </w:t>
      </w:r>
      <w:r w:rsidR="00746A1D">
        <w:t xml:space="preserve">Australian Law Reform Commission, </w:t>
      </w:r>
      <w:r w:rsidR="00746A1D" w:rsidRPr="001904D3">
        <w:rPr>
          <w:i/>
          <w:iCs/>
        </w:rPr>
        <w:t>Seen and heard</w:t>
      </w:r>
      <w:r w:rsidR="003A3596" w:rsidRPr="001904D3">
        <w:rPr>
          <w:i/>
          <w:iCs/>
        </w:rPr>
        <w:t>: priority for chi</w:t>
      </w:r>
      <w:r w:rsidR="001904D3" w:rsidRPr="001904D3">
        <w:rPr>
          <w:i/>
          <w:iCs/>
        </w:rPr>
        <w:t>ld</w:t>
      </w:r>
      <w:r w:rsidR="003A3596" w:rsidRPr="001904D3">
        <w:rPr>
          <w:i/>
          <w:iCs/>
        </w:rPr>
        <w:t>ren in the legal process</w:t>
      </w:r>
      <w:r w:rsidR="00617FA8">
        <w:t xml:space="preserve"> (</w:t>
      </w:r>
      <w:r w:rsidR="001904D3">
        <w:t>1997)</w:t>
      </w:r>
      <w:r w:rsidR="00746A1D">
        <w:t xml:space="preserve"> para </w:t>
      </w:r>
      <w:r w:rsidR="002B2937">
        <w:t>18.19</w:t>
      </w:r>
      <w:r w:rsidR="00696FEF">
        <w:t xml:space="preserve"> </w:t>
      </w:r>
      <w:hyperlink r:id="rId7" w:history="1">
        <w:r w:rsidR="00696FEF">
          <w:rPr>
            <w:rStyle w:val="Hyperlink"/>
          </w:rPr>
          <w:t>https://www.alrc.gov.au/publication/seen-and-heard-priority-for-children-in-the-legal-process-alrc-report-84/</w:t>
        </w:r>
      </w:hyperlink>
      <w:r w:rsidR="00696FEF">
        <w:t>.</w:t>
      </w:r>
    </w:p>
  </w:endnote>
  <w:endnote w:id="60">
    <w:p w14:paraId="1A69A63D" w14:textId="5B6CC3F8" w:rsidR="00BD334C" w:rsidRDefault="00BD334C">
      <w:pPr>
        <w:pStyle w:val="EndnoteText"/>
      </w:pPr>
      <w:r>
        <w:rPr>
          <w:rStyle w:val="EndnoteReference"/>
        </w:rPr>
        <w:endnoteRef/>
      </w:r>
      <w:r>
        <w:t xml:space="preserve"> </w:t>
      </w:r>
      <w:r w:rsidR="00920FA8">
        <w:t>Law Council of Australia</w:t>
      </w:r>
      <w:r w:rsidR="00630DAD">
        <w:t xml:space="preserve">, Commonwealth, states and territories must lift minimum age of criminal responsibility to 14 years, remove doli incapax (Media Release, 26 June 2019) </w:t>
      </w:r>
      <w:hyperlink r:id="rId8" w:history="1">
        <w:r w:rsidR="00A16296">
          <w:rPr>
            <w:rStyle w:val="Hyperlink"/>
          </w:rPr>
          <w:t>https://www.lawcouncil.asn.au/media/media-releases/commonwealth-states-and-territories-must-lift-minimum-age-of-criminal-responsibility-to-14-years-remove-doli-incapax</w:t>
        </w:r>
      </w:hyperlink>
      <w:r w:rsidR="00A16296">
        <w:t xml:space="preserve">. </w:t>
      </w:r>
    </w:p>
  </w:endnote>
  <w:endnote w:id="61">
    <w:p w14:paraId="5530D59D" w14:textId="2BBD628F" w:rsidR="00E27D4B" w:rsidRDefault="00E27D4B">
      <w:pPr>
        <w:pStyle w:val="EndnoteText"/>
      </w:pPr>
      <w:r>
        <w:rPr>
          <w:rStyle w:val="EndnoteReference"/>
        </w:rPr>
        <w:endnoteRef/>
      </w:r>
      <w:r>
        <w:t xml:space="preserve"> Chris Cunneen, ‘Arguments for raising the minimum age of criminal responsibility’, Research Report, Comparative Youth Penalty Project, UNSW (2017).</w:t>
      </w:r>
    </w:p>
  </w:endnote>
  <w:endnote w:id="62">
    <w:p w14:paraId="49E1A855" w14:textId="6C6FBB5B" w:rsidR="003F77BF" w:rsidRDefault="003F77BF">
      <w:pPr>
        <w:pStyle w:val="EndnoteText"/>
      </w:pPr>
      <w:r>
        <w:rPr>
          <w:rStyle w:val="EndnoteReference"/>
        </w:rPr>
        <w:endnoteRef/>
      </w:r>
      <w:r w:rsidR="00E2080B">
        <w:t xml:space="preserve"> </w:t>
      </w:r>
      <w:r w:rsidR="00E2080B" w:rsidRPr="00414AEB">
        <w:rPr>
          <w:rFonts w:cs="Open Sans"/>
          <w:i/>
          <w:iCs/>
        </w:rPr>
        <w:t>Royal Commission and Board of Inquiry into the Protection and Detention of Children in the Northern Territory</w:t>
      </w:r>
      <w:r w:rsidR="00E2080B">
        <w:rPr>
          <w:rFonts w:cs="Open Sans"/>
        </w:rPr>
        <w:t xml:space="preserve"> </w:t>
      </w:r>
      <w:r w:rsidR="00E2080B" w:rsidRPr="00EB49B5">
        <w:rPr>
          <w:rFonts w:cs="Open Sans"/>
        </w:rPr>
        <w:t>(</w:t>
      </w:r>
      <w:r w:rsidR="00E2080B" w:rsidRPr="005743AC">
        <w:rPr>
          <w:rFonts w:cs="Open Sans"/>
          <w:iCs/>
        </w:rPr>
        <w:t>Final Report</w:t>
      </w:r>
      <w:r w:rsidR="00E2080B">
        <w:rPr>
          <w:rFonts w:cs="Open Sans"/>
          <w:iCs/>
        </w:rPr>
        <w:t>,</w:t>
      </w:r>
      <w:r w:rsidR="00E2080B" w:rsidRPr="00EB49B5">
        <w:rPr>
          <w:rFonts w:cs="Open Sans"/>
          <w:i/>
        </w:rPr>
        <w:t xml:space="preserve"> </w:t>
      </w:r>
      <w:r w:rsidR="00E2080B" w:rsidRPr="00EB49B5">
        <w:rPr>
          <w:rFonts w:cs="Open Sans"/>
        </w:rPr>
        <w:t xml:space="preserve">2017) </w:t>
      </w:r>
      <w:r w:rsidR="00E2080B">
        <w:rPr>
          <w:rFonts w:cs="Open Sans"/>
        </w:rPr>
        <w:t>Chapter 27</w:t>
      </w:r>
      <w:r w:rsidR="00E2080B" w:rsidRPr="00EB49B5">
        <w:rPr>
          <w:rFonts w:cs="Open Sans"/>
        </w:rPr>
        <w:t xml:space="preserve">, </w:t>
      </w:r>
      <w:r w:rsidR="00E2080B">
        <w:rPr>
          <w:rFonts w:cs="Open Sans"/>
        </w:rPr>
        <w:t>412.</w:t>
      </w:r>
      <w:r w:rsidR="00E2080B" w:rsidRPr="00EB49B5">
        <w:rPr>
          <w:rFonts w:cs="Open Sans"/>
        </w:rPr>
        <w:t xml:space="preserve"> </w:t>
      </w:r>
      <w:r>
        <w:t xml:space="preserve"> </w:t>
      </w:r>
    </w:p>
  </w:endnote>
  <w:endnote w:id="63">
    <w:p w14:paraId="38A0B96E" w14:textId="77777777" w:rsidR="00B3506E" w:rsidRPr="00946697" w:rsidRDefault="00B3506E" w:rsidP="00B3506E">
      <w:pPr>
        <w:pStyle w:val="EndnoteText"/>
        <w:rPr>
          <w:rFonts w:cs="Open Sans"/>
        </w:rPr>
      </w:pPr>
      <w:r w:rsidRPr="00946697">
        <w:rPr>
          <w:rStyle w:val="EndnoteReference"/>
        </w:rPr>
        <w:endnoteRef/>
      </w:r>
      <w:r w:rsidRPr="00946697">
        <w:rPr>
          <w:rFonts w:cs="Open Sans"/>
        </w:rPr>
        <w:t xml:space="preserve"> Senate Legal and Constitutional Affairs Committee, </w:t>
      </w:r>
      <w:r w:rsidRPr="00946697">
        <w:rPr>
          <w:rFonts w:cs="Open Sans"/>
          <w:i/>
        </w:rPr>
        <w:t xml:space="preserve">Value of a justice reinvestment approach to criminal justice in Australia </w:t>
      </w:r>
      <w:r w:rsidRPr="00946697">
        <w:rPr>
          <w:rFonts w:cs="Open Sans"/>
        </w:rPr>
        <w:t>(2013) 124 &lt;</w:t>
      </w:r>
      <w:r w:rsidRPr="003E307D">
        <w:rPr>
          <w:rFonts w:cs="Open Sans"/>
        </w:rPr>
        <w:t>www.aph.gov.au/Parliamentary_Business/Committees/Senate/Legal_and_Constitutional_Affairs/Completed_inquiries/2010-13/justicereinvestment/report/index</w:t>
      </w:r>
      <w:r w:rsidRPr="00946697">
        <w:rPr>
          <w:rFonts w:cs="Open Sans"/>
        </w:rPr>
        <w:t xml:space="preserve">&gt;; Australian Human Rights Commission, </w:t>
      </w:r>
      <w:r w:rsidRPr="00946697">
        <w:rPr>
          <w:rFonts w:cs="Open Sans"/>
          <w:i/>
        </w:rPr>
        <w:t>Social Justice and Native Title Report 2014</w:t>
      </w:r>
      <w:r w:rsidRPr="00946697">
        <w:rPr>
          <w:rFonts w:cs="Open Sans"/>
        </w:rPr>
        <w:t xml:space="preserve"> (2014) 12 &lt;</w:t>
      </w:r>
      <w:r w:rsidRPr="003E307D">
        <w:rPr>
          <w:rFonts w:cs="Open Sans"/>
        </w:rPr>
        <w:t>www.humanrights.gov.au/our-work/aboriginal-and-torres-strait-islander-social-justice/publications/social-justice-and-nati-0</w:t>
      </w:r>
      <w:r w:rsidRPr="00946697">
        <w:rPr>
          <w:rFonts w:cs="Open Sans"/>
        </w:rPr>
        <w:t>&gt;.</w:t>
      </w:r>
    </w:p>
  </w:endnote>
  <w:endnote w:id="64">
    <w:p w14:paraId="08F67620" w14:textId="77777777" w:rsidR="00B3506E" w:rsidRPr="00AD080A" w:rsidRDefault="00B3506E" w:rsidP="00B3506E">
      <w:pPr>
        <w:pStyle w:val="EndnoteText"/>
        <w:rPr>
          <w:rFonts w:cs="Open Sans"/>
        </w:rPr>
      </w:pPr>
      <w:r w:rsidRPr="00946697">
        <w:rPr>
          <w:rStyle w:val="EndnoteReference"/>
        </w:rPr>
        <w:endnoteRef/>
      </w:r>
      <w:r w:rsidRPr="00946697">
        <w:rPr>
          <w:rFonts w:cs="Open Sans"/>
        </w:rPr>
        <w:t xml:space="preserve"> </w:t>
      </w:r>
      <w:r w:rsidRPr="00946697">
        <w:t xml:space="preserve">Australian Law Reform Commission, </w:t>
      </w:r>
      <w:r w:rsidRPr="00946697">
        <w:rPr>
          <w:i/>
        </w:rPr>
        <w:t>Pathways to Justice: Inquiry into the Incarceration Rate of Aboriginal and Torres Strait Islander Peoples</w:t>
      </w:r>
      <w:r w:rsidRPr="00946697">
        <w:t xml:space="preserve"> (ALRC Report 133, 2018) </w:t>
      </w:r>
      <w:r w:rsidRPr="00946697">
        <w:rPr>
          <w:rFonts w:cs="Open Sans"/>
        </w:rPr>
        <w:t xml:space="preserve">135–6 </w:t>
      </w:r>
      <w:r w:rsidRPr="00946697">
        <w:t>&lt;</w:t>
      </w:r>
      <w:r w:rsidRPr="003E307D">
        <w:rPr>
          <w:rFonts w:cs="Open Sans"/>
        </w:rPr>
        <w:t>www.alrc.gov.au/publications/indigenous-incarceration-report133</w:t>
      </w:r>
      <w:r w:rsidRPr="00946697">
        <w:t>&gt;.</w:t>
      </w:r>
    </w:p>
  </w:endnote>
  <w:endnote w:id="65">
    <w:p w14:paraId="6594C246" w14:textId="53A398B2" w:rsidR="00364B97" w:rsidRDefault="00364B97">
      <w:pPr>
        <w:pStyle w:val="EndnoteText"/>
      </w:pPr>
      <w:r>
        <w:rPr>
          <w:rStyle w:val="EndnoteReference"/>
        </w:rPr>
        <w:endnoteRef/>
      </w:r>
      <w:r>
        <w:t xml:space="preserve"> </w:t>
      </w:r>
      <w:r w:rsidR="00F61090">
        <w:t>KPMG</w:t>
      </w:r>
      <w:r w:rsidR="004049DF">
        <w:t xml:space="preserve">, Maranguka Justice Reinvestment Project Impact Assessment (27 November 2018) </w:t>
      </w:r>
      <w:hyperlink r:id="rId9" w:history="1">
        <w:r w:rsidR="004049DF" w:rsidRPr="005841A8">
          <w:rPr>
            <w:rStyle w:val="Hyperlink"/>
          </w:rPr>
          <w:t>http://www.justreinvest.org.au/impact-of-maranguka-justice-reinvestment/</w:t>
        </w:r>
      </w:hyperlink>
      <w:r w:rsidR="00BE208F">
        <w:t>.</w:t>
      </w:r>
    </w:p>
  </w:endnote>
  <w:endnote w:id="66">
    <w:p w14:paraId="146D45A0" w14:textId="77777777" w:rsidR="000247DE" w:rsidRPr="00345271" w:rsidRDefault="000247DE" w:rsidP="000247DE">
      <w:pPr>
        <w:pStyle w:val="EndnoteText"/>
        <w:rPr>
          <w:rFonts w:cs="Open Sans"/>
          <w:highlight w:val="yellow"/>
        </w:rPr>
      </w:pPr>
      <w:r w:rsidRPr="00345271">
        <w:rPr>
          <w:rStyle w:val="EndnoteReference"/>
        </w:rPr>
        <w:endnoteRef/>
      </w:r>
      <w:r w:rsidRPr="00345271">
        <w:rPr>
          <w:rFonts w:cs="Open Sans"/>
        </w:rPr>
        <w:t xml:space="preserve"> </w:t>
      </w:r>
      <w:r w:rsidRPr="00D17F7A">
        <w:rPr>
          <w:rFonts w:cs="Open Sans"/>
          <w:i/>
          <w:iCs/>
        </w:rPr>
        <w:t>Royal Commission and Board of Inquiry into the Protection and Detention of Children in the Northern Territory</w:t>
      </w:r>
      <w:r>
        <w:rPr>
          <w:rFonts w:cs="Open Sans"/>
          <w:i/>
          <w:iCs/>
        </w:rPr>
        <w:t xml:space="preserve"> </w:t>
      </w:r>
      <w:r w:rsidRPr="00345271">
        <w:rPr>
          <w:rFonts w:cs="Open Sans"/>
        </w:rPr>
        <w:t>(</w:t>
      </w:r>
      <w:r>
        <w:rPr>
          <w:rFonts w:cs="Open Sans"/>
        </w:rPr>
        <w:t xml:space="preserve">Final Report, </w:t>
      </w:r>
      <w:r w:rsidRPr="00345271">
        <w:rPr>
          <w:rFonts w:cs="Open Sans"/>
        </w:rPr>
        <w:t>2017) vol 2B, 249–277</w:t>
      </w:r>
      <w:r>
        <w:rPr>
          <w:rFonts w:cs="Open Sans"/>
        </w:rPr>
        <w:t>.</w:t>
      </w:r>
    </w:p>
  </w:endnote>
  <w:endnote w:id="67">
    <w:p w14:paraId="3F14C379" w14:textId="77777777" w:rsidR="000247DE" w:rsidRPr="00345271" w:rsidRDefault="000247DE" w:rsidP="000247DE">
      <w:pPr>
        <w:pStyle w:val="EndnoteText"/>
        <w:rPr>
          <w:rFonts w:cs="Open Sans"/>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sidRPr="00345271">
        <w:rPr>
          <w:rFonts w:cs="Open Sans"/>
        </w:rPr>
        <w:t>, (</w:t>
      </w:r>
      <w:r w:rsidRPr="00ED7D1E">
        <w:rPr>
          <w:rFonts w:cs="Open Sans"/>
          <w:iCs/>
        </w:rPr>
        <w:t>Final Report, 2017</w:t>
      </w:r>
      <w:r w:rsidRPr="00345271">
        <w:rPr>
          <w:rFonts w:cs="Open Sans"/>
        </w:rPr>
        <w:t>) vol 2B, 259</w:t>
      </w:r>
      <w:r>
        <w:rPr>
          <w:rFonts w:cs="Open Sans"/>
        </w:rPr>
        <w:t>.</w:t>
      </w:r>
    </w:p>
  </w:endnote>
  <w:endnote w:id="68">
    <w:p w14:paraId="1A9BC337" w14:textId="77777777" w:rsidR="000247DE" w:rsidRPr="00345271" w:rsidRDefault="000247DE" w:rsidP="000247DE">
      <w:pPr>
        <w:pStyle w:val="EndnoteText"/>
        <w:rPr>
          <w:rFonts w:cs="Open Sans"/>
          <w:highlight w:val="yellow"/>
        </w:rPr>
      </w:pPr>
      <w:r w:rsidRPr="00345271">
        <w:rPr>
          <w:rStyle w:val="EndnoteReference"/>
        </w:rPr>
        <w:endnoteRef/>
      </w:r>
      <w:r w:rsidRPr="00345271">
        <w:rPr>
          <w:rFonts w:cs="Open Sans"/>
        </w:rPr>
        <w:t xml:space="preserve"> </w:t>
      </w:r>
      <w:r w:rsidRPr="00ED7D1E">
        <w:rPr>
          <w:rFonts w:cs="Open Sans"/>
          <w:i/>
          <w:iCs/>
        </w:rPr>
        <w:t>Royal Commission and Board of Inquiry into the Protection and Detention of Children in the Northern Territory</w:t>
      </w:r>
      <w:r w:rsidRPr="00345271">
        <w:rPr>
          <w:rFonts w:cs="Open Sans"/>
        </w:rPr>
        <w:t>, (</w:t>
      </w:r>
      <w:r w:rsidRPr="00ED7D1E">
        <w:rPr>
          <w:rFonts w:cs="Open Sans"/>
          <w:iCs/>
        </w:rPr>
        <w:t>Final Report, 2017</w:t>
      </w:r>
      <w:r w:rsidRPr="00345271">
        <w:rPr>
          <w:rFonts w:cs="Open Sans"/>
        </w:rPr>
        <w:t>) vol 2B, 278</w:t>
      </w:r>
      <w:r>
        <w:rPr>
          <w:rFonts w:cs="Open Sans"/>
        </w:rPr>
        <w:t>.</w:t>
      </w:r>
    </w:p>
  </w:endnote>
  <w:endnote w:id="69">
    <w:p w14:paraId="649CC8AE" w14:textId="77777777" w:rsidR="000247DE" w:rsidRPr="00345271" w:rsidRDefault="000247DE" w:rsidP="000247DE">
      <w:pPr>
        <w:pStyle w:val="EndnoteText"/>
        <w:rPr>
          <w:rFonts w:cs="Open Sans"/>
          <w:highlight w:val="yellow"/>
        </w:rPr>
      </w:pPr>
      <w:r w:rsidRPr="00345271">
        <w:rPr>
          <w:rStyle w:val="EndnoteReference"/>
        </w:rPr>
        <w:endnoteRef/>
      </w:r>
      <w:r w:rsidRPr="00345271">
        <w:rPr>
          <w:rFonts w:cs="Open Sans"/>
        </w:rPr>
        <w:t xml:space="preserve"> Human Rights and Equal Opportunity Commission, </w:t>
      </w:r>
      <w:r w:rsidRPr="00345271">
        <w:rPr>
          <w:rFonts w:cs="Open Sans"/>
          <w:i/>
        </w:rPr>
        <w:t>Social Justice Report</w:t>
      </w:r>
      <w:r w:rsidRPr="00345271">
        <w:rPr>
          <w:rFonts w:cs="Open Sans"/>
        </w:rPr>
        <w:t xml:space="preserve"> (2001) 188 &lt;</w:t>
      </w:r>
      <w:r w:rsidRPr="00861417">
        <w:rPr>
          <w:rFonts w:cs="Open Sans"/>
        </w:rPr>
        <w:t>www.humanrights.gov.au/our-work/aboriginal-and-torres-strait-islander-social-justice/publications/social-justice-report</w:t>
      </w:r>
      <w:r w:rsidRPr="00BB2517">
        <w:rPr>
          <w:rFonts w:cs="Open Sans"/>
        </w:rPr>
        <w:t>-5</w:t>
      </w:r>
      <w:r w:rsidRPr="00BB2517">
        <w:rPr>
          <w:rStyle w:val="Hyperlink"/>
          <w:rFonts w:cs="Open Sans"/>
          <w:color w:val="auto"/>
        </w:rPr>
        <w:t>&gt;</w:t>
      </w:r>
      <w:r w:rsidRPr="00BB2517">
        <w:rPr>
          <w:rFonts w:cs="Open Sans"/>
        </w:rPr>
        <w:t>.</w:t>
      </w:r>
    </w:p>
  </w:endnote>
  <w:endnote w:id="70">
    <w:p w14:paraId="6DCBA1C9" w14:textId="77777777" w:rsidR="000247DE" w:rsidRDefault="000247DE" w:rsidP="000247DE">
      <w:pPr>
        <w:pStyle w:val="EndnoteText"/>
      </w:pPr>
      <w:r>
        <w:rPr>
          <w:rStyle w:val="EndnoteReference"/>
        </w:rPr>
        <w:endnoteRef/>
      </w:r>
      <w:r>
        <w:t xml:space="preserve"> </w:t>
      </w:r>
      <w:r w:rsidRPr="00E95C30">
        <w:rPr>
          <w:rFonts w:cs="Open Sans"/>
          <w:szCs w:val="24"/>
        </w:rPr>
        <w:t xml:space="preserve">United Nations Committee on the Rights of the Child, </w:t>
      </w:r>
      <w:r w:rsidRPr="00E95C30">
        <w:rPr>
          <w:rFonts w:cs="Open Sans"/>
          <w:i/>
          <w:iCs/>
          <w:szCs w:val="24"/>
        </w:rPr>
        <w:t>Concluding Observations on the Combined Fifth and Sixth Periodic Reports of Australia</w:t>
      </w:r>
      <w:r w:rsidRPr="00E95C30">
        <w:rPr>
          <w:rFonts w:cs="Open Sans"/>
          <w:szCs w:val="24"/>
        </w:rPr>
        <w:t xml:space="preserve">, 82nd </w:t>
      </w:r>
      <w:r>
        <w:rPr>
          <w:rFonts w:cs="Open Sans"/>
          <w:szCs w:val="24"/>
        </w:rPr>
        <w:t>s</w:t>
      </w:r>
      <w:r w:rsidRPr="00E95C30">
        <w:rPr>
          <w:rFonts w:cs="Open Sans"/>
          <w:szCs w:val="24"/>
        </w:rPr>
        <w:t>ess, UN Doc CRC/C/AUS/CO/5-6 (30 September 2019) para 48(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Calibri"/>
    <w:panose1 w:val="020B0606030504020204"/>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Open Sans Condensed">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2513" w14:textId="77777777" w:rsidR="00AC636D" w:rsidRPr="000465F1" w:rsidRDefault="00AC636D" w:rsidP="000465F1">
    <w:pPr>
      <w:pStyle w:val="Footer"/>
    </w:pPr>
    <w:r w:rsidRPr="000465F1">
      <w:t>ABN 47 996 232 602</w:t>
    </w:r>
  </w:p>
  <w:p w14:paraId="052AF211" w14:textId="77777777" w:rsidR="00AC636D" w:rsidRPr="000465F1" w:rsidRDefault="00AC636D" w:rsidP="000465F1">
    <w:pPr>
      <w:pStyle w:val="Footer"/>
    </w:pPr>
    <w:r w:rsidRPr="000465F1">
      <w:t>Level 3, 175 Pitt Street, Sydney NSW 2000</w:t>
    </w:r>
  </w:p>
  <w:p w14:paraId="5B953770" w14:textId="77777777" w:rsidR="00AC636D" w:rsidRPr="000465F1" w:rsidRDefault="00AC636D" w:rsidP="000465F1">
    <w:pPr>
      <w:pStyle w:val="Footer"/>
    </w:pPr>
    <w:r w:rsidRPr="000465F1">
      <w:t>GPO Box 5218, Sydney NSW 2001</w:t>
    </w:r>
  </w:p>
  <w:p w14:paraId="067CA58C" w14:textId="77777777" w:rsidR="00AC636D" w:rsidRPr="000465F1" w:rsidRDefault="00AC636D" w:rsidP="000465F1">
    <w:pPr>
      <w:pStyle w:val="Footer"/>
    </w:pPr>
    <w:r w:rsidRPr="000465F1">
      <w:t>General enquiries 1300 369 711</w:t>
    </w:r>
  </w:p>
  <w:p w14:paraId="76E7A7E0" w14:textId="77777777" w:rsidR="00AC636D" w:rsidRPr="000465F1" w:rsidRDefault="00A7615D" w:rsidP="000465F1">
    <w:pPr>
      <w:pStyle w:val="Footer"/>
    </w:pPr>
    <w:r>
      <w:t xml:space="preserve">National Information Service </w:t>
    </w:r>
    <w:r w:rsidR="00AC636D" w:rsidRPr="000465F1">
      <w:t>1300 656 419</w:t>
    </w:r>
  </w:p>
  <w:p w14:paraId="3020292C" w14:textId="77777777" w:rsidR="00B34946" w:rsidRPr="000465F1" w:rsidRDefault="000465F1" w:rsidP="000465F1">
    <w:pPr>
      <w:pStyle w:val="Footer"/>
    </w:pPr>
    <w:r w:rsidRPr="000465F1">
      <w:t>TTY 1800 620 24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8D154" w14:textId="77777777" w:rsidR="00DC343B" w:rsidRDefault="00BF6406">
    <w:pPr>
      <w:pStyle w:val="Footer"/>
    </w:pPr>
    <w:r w:rsidRPr="00622508">
      <w:fldChar w:fldCharType="begin"/>
    </w:r>
    <w:r>
      <w:instrText xml:space="preserve"> PAGE   \* MERGEFORMAT </w:instrText>
    </w:r>
    <w:r w:rsidRPr="00622508">
      <w:fldChar w:fldCharType="separate"/>
    </w:r>
    <w:r w:rsidR="00A27ABE" w:rsidRPr="00AB7C8F">
      <w:t>4</w:t>
    </w:r>
    <w:r w:rsidRPr="0062250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56D62" w14:textId="77777777" w:rsidR="00DA1D32" w:rsidRDefault="00DA1D32" w:rsidP="00E53546">
    <w:pPr>
      <w:pStyle w:val="FooterOddPageNumber"/>
    </w:pPr>
    <w:r w:rsidRPr="00AB7C8F">
      <w:fldChar w:fldCharType="begin"/>
    </w:r>
    <w:r>
      <w:instrText xml:space="preserve"> PAGE   \* MERGEFORMAT </w:instrText>
    </w:r>
    <w:r w:rsidRPr="00AB7C8F">
      <w:fldChar w:fldCharType="separate"/>
    </w:r>
    <w:r w:rsidR="00D02074">
      <w:rPr>
        <w:noProof/>
      </w:rPr>
      <w:t>4</w:t>
    </w:r>
    <w:r w:rsidRPr="00AB7C8F">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94372" w14:textId="77777777" w:rsidR="0063009F" w:rsidRDefault="0063009F" w:rsidP="00E53546">
    <w:pPr>
      <w:pStyle w:val="FooterEvenPageNumber"/>
    </w:pPr>
    <w:r w:rsidRPr="00F127A8">
      <w:fldChar w:fldCharType="begin"/>
    </w:r>
    <w:r>
      <w:instrText xml:space="preserve"> PAGE   \* MERGEFORMAT </w:instrText>
    </w:r>
    <w:r w:rsidRPr="00F127A8">
      <w:fldChar w:fldCharType="separate"/>
    </w:r>
    <w:r w:rsidR="00D02074">
      <w:rPr>
        <w:noProof/>
      </w:rPr>
      <w:t>2</w:t>
    </w:r>
    <w:r w:rsidRPr="00F127A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631C7" w14:textId="77777777" w:rsidR="003E380E" w:rsidRDefault="003E380E" w:rsidP="00F14C6D">
      <w:r>
        <w:separator/>
      </w:r>
    </w:p>
  </w:footnote>
  <w:footnote w:type="continuationSeparator" w:id="0">
    <w:p w14:paraId="3AB74BD4" w14:textId="77777777" w:rsidR="003E380E" w:rsidRDefault="003E380E" w:rsidP="00F14C6D">
      <w:r>
        <w:continuationSeparator/>
      </w:r>
    </w:p>
  </w:footnote>
  <w:footnote w:type="continuationNotice" w:id="1">
    <w:p w14:paraId="78F52530" w14:textId="77777777" w:rsidR="003E380E" w:rsidRDefault="003E380E">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EB5AC" w14:textId="09DC8682" w:rsidR="00BF6406" w:rsidRPr="000465F1" w:rsidRDefault="00BF6406" w:rsidP="000465F1">
    <w:pPr>
      <w:pStyle w:val="Header"/>
    </w:pPr>
    <w:r w:rsidRPr="000465F1">
      <w:t>Australian Human Rights Commission</w:t>
    </w:r>
  </w:p>
  <w:p w14:paraId="713C7361" w14:textId="77777777" w:rsidR="00B34946" w:rsidRPr="00622508" w:rsidRDefault="00BF6406" w:rsidP="00622508">
    <w:pPr>
      <w:pStyle w:val="Footer"/>
    </w:pPr>
    <w:r w:rsidRPr="001F62CC">
      <w:rPr>
        <w:rStyle w:val="HeaderDocumentTitle"/>
      </w:rPr>
      <w:t>Short title</w:t>
    </w:r>
    <w:r w:rsidRPr="00622508">
      <w:rPr>
        <w:rStyle w:val="HeaderDocumentTitle"/>
      </w:rPr>
      <w:t>, report name</w:t>
    </w:r>
    <w:r w:rsidR="001F62CC" w:rsidRPr="00622508">
      <w:rPr>
        <w:rStyle w:val="HeaderDocumentTitle"/>
      </w:rPr>
      <w:t>,</w:t>
    </w:r>
    <w:r w:rsidR="001F62CC" w:rsidRPr="00622508">
      <w:t xml:space="preserve"> </w:t>
    </w:r>
    <w:r w:rsidRPr="00622508">
      <w:t>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DEDC4" w14:textId="6C20D5E2" w:rsidR="00B34946" w:rsidRPr="000465F1" w:rsidRDefault="00B34946" w:rsidP="000465F1">
    <w:r w:rsidRPr="000465F1">
      <w:t>Australian Human Rights Commission</w:t>
    </w:r>
  </w:p>
  <w:p w14:paraId="6EA75AF5" w14:textId="77777777" w:rsidR="00B34946" w:rsidRPr="000465F1" w:rsidRDefault="00B34946" w:rsidP="000465F1">
    <w:pPr>
      <w:pStyle w:val="Footer"/>
    </w:pPr>
    <w:r w:rsidRPr="000465F1">
      <w:t>Short document title, Short description – D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64F92" w14:textId="3DB8D750" w:rsidR="00CC2AA0" w:rsidRDefault="00E301F5" w:rsidP="002012F7">
    <w:pPr>
      <w:pStyle w:val="Header"/>
    </w:pPr>
    <w:r>
      <w:pict w14:anchorId="7D3246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4832" o:spid="_x0000_s2066" type="#_x0000_t75" style="position:absolute;left:0;text-align:left;margin-left:-70.9pt;margin-top:-109.05pt;width:595.1pt;height:869.4pt;z-index:-251658752;mso-position-horizontal-relative:margin;mso-position-vertical-relative:margin" o:allowincell="f">
          <v:imagedata r:id="rId1" o:title="report watermark"/>
          <w10:wrap anchorx="margin" anchory="margin"/>
        </v:shape>
      </w:pict>
    </w:r>
  </w:p>
  <w:p w14:paraId="631795D0" w14:textId="77777777" w:rsidR="008B3899" w:rsidRDefault="008B3899" w:rsidP="002012F7">
    <w:pPr>
      <w:pStyle w:val="Header"/>
    </w:pPr>
  </w:p>
  <w:p w14:paraId="1ADB3D7B" w14:textId="77777777" w:rsidR="008B3899" w:rsidRDefault="008B3899" w:rsidP="002012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C3F64" w14:textId="77777777" w:rsidR="0015239E" w:rsidRPr="000465F1" w:rsidRDefault="0015239E" w:rsidP="0015239E">
    <w:pPr>
      <w:pStyle w:val="Header"/>
    </w:pPr>
    <w:r w:rsidRPr="000465F1">
      <w:t>Australian Human Rights Commission</w:t>
    </w:r>
  </w:p>
  <w:p w14:paraId="7DE8E5F9" w14:textId="77777777" w:rsidR="0015239E" w:rsidRPr="000465F1" w:rsidRDefault="0015239E" w:rsidP="0015239E">
    <w:pPr>
      <w:pStyle w:val="HeaderDocumentDate"/>
    </w:pPr>
    <w:r w:rsidRPr="001F62CC">
      <w:rPr>
        <w:rStyle w:val="HeaderDocumentTitle"/>
      </w:rPr>
      <w:t>Short title, report name,</w:t>
    </w:r>
    <w:r>
      <w:t xml:space="preserve"> </w:t>
    </w:r>
    <w:r w:rsidRPr="002850B0">
      <w:t>Dat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F048EE" w14:textId="2AAED951" w:rsidR="00C60314" w:rsidRPr="000465F1" w:rsidRDefault="00BF6406" w:rsidP="00C60314">
    <w:pPr>
      <w:pStyle w:val="Header"/>
    </w:pPr>
    <w:bookmarkStart w:id="29" w:name="_Hlk514672172"/>
    <w:bookmarkStart w:id="30" w:name="_Hlk514672173"/>
    <w:r w:rsidRPr="000465F1">
      <w:t>Australian Human Rights Commission</w:t>
    </w:r>
  </w:p>
  <w:bookmarkEnd w:id="29"/>
  <w:bookmarkEnd w:id="30"/>
  <w:p w14:paraId="61601487" w14:textId="7E7EEE3A" w:rsidR="002F5E96" w:rsidRPr="00EE3E3B" w:rsidRDefault="00AC68D5" w:rsidP="002F5E96">
    <w:pPr>
      <w:pStyle w:val="HeaderDocumentDate"/>
      <w:rPr>
        <w:sz w:val="20"/>
        <w:szCs w:val="20"/>
      </w:rPr>
    </w:pPr>
    <w:r w:rsidRPr="00EE3E3B">
      <w:rPr>
        <w:rStyle w:val="HeaderDocumentTitle"/>
        <w:sz w:val="20"/>
        <w:szCs w:val="20"/>
      </w:rPr>
      <w:t>Review of age of criminal responsibility</w:t>
    </w:r>
    <w:r w:rsidR="00C60314">
      <w:rPr>
        <w:rStyle w:val="HeaderDocumentTitle"/>
        <w:sz w:val="20"/>
        <w:szCs w:val="20"/>
      </w:rPr>
      <w:t xml:space="preserve">, </w:t>
    </w:r>
    <w:r w:rsidR="00A13AFF">
      <w:rPr>
        <w:rStyle w:val="HeaderDocumentTitle"/>
        <w:sz w:val="20"/>
        <w:szCs w:val="20"/>
      </w:rPr>
      <w:t>26 February 202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C3DD7" w14:textId="77777777" w:rsidR="0063009F" w:rsidRPr="000465F1" w:rsidRDefault="0063009F" w:rsidP="0063009F">
    <w:pPr>
      <w:pStyle w:val="Header"/>
    </w:pPr>
    <w:r w:rsidRPr="000465F1">
      <w:t>Australian Human Rights Commission</w:t>
    </w:r>
  </w:p>
  <w:p w14:paraId="04978C73" w14:textId="383A1B54" w:rsidR="00EE3E3B" w:rsidRPr="00EE3E3B" w:rsidRDefault="00EE3E3B" w:rsidP="00EE3E3B">
    <w:pPr>
      <w:pStyle w:val="HeaderDocumentDate"/>
      <w:rPr>
        <w:sz w:val="20"/>
        <w:szCs w:val="20"/>
      </w:rPr>
    </w:pPr>
    <w:r w:rsidRPr="00EE3E3B">
      <w:rPr>
        <w:rStyle w:val="HeaderDocumentTitle"/>
        <w:sz w:val="20"/>
        <w:szCs w:val="20"/>
      </w:rPr>
      <w:t xml:space="preserve">Review of </w:t>
    </w:r>
    <w:r w:rsidR="00242D4F">
      <w:rPr>
        <w:rStyle w:val="HeaderDocumentTitle"/>
        <w:sz w:val="20"/>
        <w:szCs w:val="20"/>
      </w:rPr>
      <w:t xml:space="preserve">the </w:t>
    </w:r>
    <w:r w:rsidRPr="00EE3E3B">
      <w:rPr>
        <w:rStyle w:val="HeaderDocumentTitle"/>
        <w:sz w:val="20"/>
        <w:szCs w:val="20"/>
      </w:rPr>
      <w:t>age of criminal responsibility</w:t>
    </w:r>
    <w:r w:rsidR="00973AAB">
      <w:rPr>
        <w:rStyle w:val="HeaderDocumentTitle"/>
        <w:sz w:val="20"/>
        <w:szCs w:val="20"/>
      </w:rPr>
      <w:t>, 26 February 2020</w:t>
    </w:r>
  </w:p>
  <w:p w14:paraId="309D5758" w14:textId="3D2978D1" w:rsidR="0063009F" w:rsidRPr="000465F1" w:rsidRDefault="0063009F" w:rsidP="0063009F">
    <w:pPr>
      <w:pStyle w:val="HeaderDocumentDa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E30129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F3604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558AC8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1EC8F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04E1E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C21C3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65698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F9C86F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FEF41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9D44524"/>
    <w:lvl w:ilvl="0">
      <w:start w:val="1"/>
      <w:numFmt w:val="bullet"/>
      <w:pStyle w:val="ListBullet"/>
      <w:lvlText w:val=""/>
      <w:lvlJc w:val="left"/>
      <w:pPr>
        <w:tabs>
          <w:tab w:val="num" w:pos="360"/>
        </w:tabs>
        <w:ind w:left="360" w:hanging="3"/>
      </w:pPr>
      <w:rPr>
        <w:rFonts w:ascii="Symbol" w:hAnsi="Symbol" w:hint="default"/>
      </w:rPr>
    </w:lvl>
  </w:abstractNum>
  <w:abstractNum w:abstractNumId="10" w15:restartNumberingAfterBreak="0">
    <w:nsid w:val="02785881"/>
    <w:multiLevelType w:val="multilevel"/>
    <w:tmpl w:val="0D608250"/>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lowerLetter"/>
      <w:lvlText w:val="(%3)"/>
      <w:lvlJc w:val="left"/>
      <w:pPr>
        <w:tabs>
          <w:tab w:val="num" w:pos="851"/>
        </w:tabs>
        <w:ind w:left="851" w:hanging="851"/>
      </w:pPr>
      <w:rPr>
        <w:rFonts w:hint="default"/>
      </w:rPr>
    </w:lvl>
    <w:lvl w:ilvl="3">
      <w:start w:val="1"/>
      <w:numFmt w:val="lowerRoman"/>
      <w:lvlText w:val="(%4)"/>
      <w:lvlJc w:val="left"/>
      <w:pPr>
        <w:tabs>
          <w:tab w:val="num" w:pos="851"/>
        </w:tabs>
        <w:ind w:left="851" w:hanging="851"/>
      </w:pPr>
      <w:rPr>
        <w:rFonts w:hint="default"/>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11" w15:restartNumberingAfterBreak="0">
    <w:nsid w:val="056F1F88"/>
    <w:multiLevelType w:val="hybridMultilevel"/>
    <w:tmpl w:val="B2F023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E0226E3"/>
    <w:multiLevelType w:val="hybridMultilevel"/>
    <w:tmpl w:val="02B8CD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11633D76"/>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6B95AB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7485D44"/>
    <w:multiLevelType w:val="hybridMultilevel"/>
    <w:tmpl w:val="7D024F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DCB237C"/>
    <w:multiLevelType w:val="hybridMultilevel"/>
    <w:tmpl w:val="F6E2FC0A"/>
    <w:lvl w:ilvl="0" w:tplc="A32EC982">
      <w:start w:val="1"/>
      <w:numFmt w:val="decimal"/>
      <w:pStyle w:val="SubmissionNormal"/>
      <w:lvlText w:val="%1."/>
      <w:lvlJc w:val="left"/>
      <w:pPr>
        <w:tabs>
          <w:tab w:val="num" w:pos="720"/>
        </w:tabs>
        <w:ind w:left="720" w:hanging="360"/>
      </w:pPr>
      <w:rPr>
        <w:rFonts w:hint="default"/>
      </w:rPr>
    </w:lvl>
    <w:lvl w:ilvl="1" w:tplc="0C090019">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7" w15:restartNumberingAfterBreak="0">
    <w:nsid w:val="1EF2666A"/>
    <w:multiLevelType w:val="hybridMultilevel"/>
    <w:tmpl w:val="6640FC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1B71560"/>
    <w:multiLevelType w:val="multilevel"/>
    <w:tmpl w:val="0C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243B1A64"/>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282130BC"/>
    <w:multiLevelType w:val="hybridMultilevel"/>
    <w:tmpl w:val="2848B230"/>
    <w:lvl w:ilvl="0" w:tplc="82BE52F8">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8700BF5"/>
    <w:multiLevelType w:val="hybridMultilevel"/>
    <w:tmpl w:val="F198DA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87970A2"/>
    <w:multiLevelType w:val="hybridMultilevel"/>
    <w:tmpl w:val="485EA6EA"/>
    <w:lvl w:ilvl="0" w:tplc="C3DC8B7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2B4E0873"/>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349031F4"/>
    <w:multiLevelType w:val="hybridMultilevel"/>
    <w:tmpl w:val="19508716"/>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5" w15:restartNumberingAfterBreak="0">
    <w:nsid w:val="34B95A52"/>
    <w:multiLevelType w:val="hybridMultilevel"/>
    <w:tmpl w:val="7A383F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3EC42FE8"/>
    <w:multiLevelType w:val="multilevel"/>
    <w:tmpl w:val="0C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ECE19DF"/>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6230B4"/>
    <w:multiLevelType w:val="hybridMultilevel"/>
    <w:tmpl w:val="6BC4D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23528A5"/>
    <w:multiLevelType w:val="hybridMultilevel"/>
    <w:tmpl w:val="0ECC29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61A09E4"/>
    <w:multiLevelType w:val="multilevel"/>
    <w:tmpl w:val="4F443BA0"/>
    <w:lvl w:ilvl="0">
      <w:start w:val="1"/>
      <w:numFmt w:val="bullet"/>
      <w:lvlText w:val=""/>
      <w:lvlJc w:val="left"/>
      <w:pPr>
        <w:tabs>
          <w:tab w:val="num" w:pos="720"/>
        </w:tabs>
        <w:ind w:left="72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78E476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49FF7A73"/>
    <w:multiLevelType w:val="multilevel"/>
    <w:tmpl w:val="8F7C2D86"/>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lowerLetter"/>
      <w:pStyle w:val="Heading3"/>
      <w:lvlText w:val="(%3)"/>
      <w:lvlJc w:val="left"/>
      <w:pPr>
        <w:tabs>
          <w:tab w:val="num" w:pos="851"/>
        </w:tabs>
        <w:ind w:left="851" w:hanging="851"/>
      </w:pPr>
      <w:rPr>
        <w:rFonts w:hint="default"/>
      </w:rPr>
    </w:lvl>
    <w:lvl w:ilvl="3">
      <w:start w:val="1"/>
      <w:numFmt w:val="lowerRoman"/>
      <w:pStyle w:val="Heading4"/>
      <w:lvlText w:val="(%4)"/>
      <w:lvlJc w:val="left"/>
      <w:pPr>
        <w:tabs>
          <w:tab w:val="num" w:pos="851"/>
        </w:tabs>
        <w:ind w:left="851" w:hanging="851"/>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33" w15:restartNumberingAfterBreak="0">
    <w:nsid w:val="4B9008C2"/>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15:restartNumberingAfterBreak="0">
    <w:nsid w:val="4CC612F5"/>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4E4322A8"/>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6" w15:restartNumberingAfterBreak="0">
    <w:nsid w:val="4FC33B71"/>
    <w:multiLevelType w:val="hybridMultilevel"/>
    <w:tmpl w:val="6FBA9208"/>
    <w:lvl w:ilvl="0" w:tplc="0C09000F">
      <w:start w:val="1"/>
      <w:numFmt w:val="decimal"/>
      <w:lvlText w:val="%1."/>
      <w:lvlJc w:val="left"/>
      <w:pPr>
        <w:tabs>
          <w:tab w:val="num" w:pos="720"/>
        </w:tabs>
        <w:ind w:left="720" w:hanging="360"/>
      </w:p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37" w15:restartNumberingAfterBreak="0">
    <w:nsid w:val="539D7D54"/>
    <w:multiLevelType w:val="hybridMultilevel"/>
    <w:tmpl w:val="065E8C4E"/>
    <w:lvl w:ilvl="0" w:tplc="4BF2165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5FA2203E"/>
    <w:multiLevelType w:val="hybridMultilevel"/>
    <w:tmpl w:val="2320D3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343539E"/>
    <w:multiLevelType w:val="hybridMultilevel"/>
    <w:tmpl w:val="5110461E"/>
    <w:lvl w:ilvl="0" w:tplc="0C090001">
      <w:start w:val="1"/>
      <w:numFmt w:val="bullet"/>
      <w:lvlText w:val=""/>
      <w:lvlJc w:val="left"/>
      <w:pPr>
        <w:tabs>
          <w:tab w:val="num" w:pos="1080"/>
        </w:tabs>
        <w:ind w:left="1080"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40" w15:restartNumberingAfterBreak="0">
    <w:nsid w:val="7217345F"/>
    <w:multiLevelType w:val="hybridMultilevel"/>
    <w:tmpl w:val="341437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22E1368"/>
    <w:multiLevelType w:val="hybridMultilevel"/>
    <w:tmpl w:val="4F443BA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2BC79B0"/>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774D1A58"/>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4" w15:restartNumberingAfterBreak="0">
    <w:nsid w:val="793C3E07"/>
    <w:multiLevelType w:val="hybridMultilevel"/>
    <w:tmpl w:val="6CF2DF5C"/>
    <w:lvl w:ilvl="0" w:tplc="69B263CC">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2"/>
  </w:num>
  <w:num w:numId="2">
    <w:abstractNumId w:val="32"/>
  </w:num>
  <w:num w:numId="3">
    <w:abstractNumId w:val="37"/>
  </w:num>
  <w:num w:numId="4">
    <w:abstractNumId w:val="20"/>
  </w:num>
  <w:num w:numId="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7"/>
  </w:num>
  <w:num w:numId="9">
    <w:abstractNumId w:val="6"/>
  </w:num>
  <w:num w:numId="10">
    <w:abstractNumId w:val="5"/>
  </w:num>
  <w:num w:numId="11">
    <w:abstractNumId w:val="4"/>
  </w:num>
  <w:num w:numId="12">
    <w:abstractNumId w:val="8"/>
  </w:num>
  <w:num w:numId="13">
    <w:abstractNumId w:val="1"/>
  </w:num>
  <w:num w:numId="14">
    <w:abstractNumId w:val="0"/>
  </w:num>
  <w:num w:numId="15">
    <w:abstractNumId w:val="3"/>
  </w:num>
  <w:num w:numId="16">
    <w:abstractNumId w:val="2"/>
  </w:num>
  <w:num w:numId="17">
    <w:abstractNumId w:val="35"/>
  </w:num>
  <w:num w:numId="18">
    <w:abstractNumId w:val="26"/>
  </w:num>
  <w:num w:numId="19">
    <w:abstractNumId w:val="18"/>
  </w:num>
  <w:num w:numId="20">
    <w:abstractNumId w:val="41"/>
  </w:num>
  <w:num w:numId="21">
    <w:abstractNumId w:val="30"/>
  </w:num>
  <w:num w:numId="22">
    <w:abstractNumId w:val="27"/>
  </w:num>
  <w:num w:numId="23">
    <w:abstractNumId w:val="43"/>
  </w:num>
  <w:num w:numId="24">
    <w:abstractNumId w:val="13"/>
  </w:num>
  <w:num w:numId="25">
    <w:abstractNumId w:val="42"/>
  </w:num>
  <w:num w:numId="26">
    <w:abstractNumId w:val="31"/>
  </w:num>
  <w:num w:numId="27">
    <w:abstractNumId w:val="14"/>
  </w:num>
  <w:num w:numId="28">
    <w:abstractNumId w:val="19"/>
  </w:num>
  <w:num w:numId="29">
    <w:abstractNumId w:val="34"/>
  </w:num>
  <w:num w:numId="30">
    <w:abstractNumId w:val="33"/>
  </w:num>
  <w:num w:numId="3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39"/>
  </w:num>
  <w:num w:numId="36">
    <w:abstractNumId w:val="16"/>
  </w:num>
  <w:num w:numId="37">
    <w:abstractNumId w:val="10"/>
  </w:num>
  <w:num w:numId="38">
    <w:abstractNumId w:val="9"/>
    <w:lvlOverride w:ilvl="0">
      <w:startOverride w:val="1"/>
    </w:lvlOverride>
  </w:num>
  <w:num w:numId="39">
    <w:abstractNumId w:val="21"/>
  </w:num>
  <w:num w:numId="40">
    <w:abstractNumId w:val="25"/>
  </w:num>
  <w:num w:numId="41">
    <w:abstractNumId w:val="11"/>
  </w:num>
  <w:num w:numId="42">
    <w:abstractNumId w:val="28"/>
  </w:num>
  <w:num w:numId="43">
    <w:abstractNumId w:val="38"/>
  </w:num>
  <w:num w:numId="44">
    <w:abstractNumId w:val="17"/>
  </w:num>
  <w:num w:numId="45">
    <w:abstractNumId w:val="15"/>
  </w:num>
  <w:num w:numId="46">
    <w:abstractNumId w:val="44"/>
  </w:num>
  <w:num w:numId="47">
    <w:abstractNumId w:val="29"/>
  </w:num>
  <w:num w:numId="48">
    <w:abstractNumId w:val="12"/>
  </w:num>
  <w:num w:numId="49">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ocumentProtection w:edit="trackedChanges" w:formatting="1" w:enforcement="0"/>
  <w:defaultTabStop w:val="720"/>
  <w:drawingGridHorizontalSpacing w:val="120"/>
  <w:displayHorizontalDrawingGridEvery w:val="2"/>
  <w:characterSpacingControl w:val="doNotCompress"/>
  <w:hdrShapeDefaults>
    <o:shapedefaults v:ext="edit" spidmax="2067"/>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118"/>
    <w:rsid w:val="000015EC"/>
    <w:rsid w:val="00002267"/>
    <w:rsid w:val="000024E4"/>
    <w:rsid w:val="00003EA5"/>
    <w:rsid w:val="00005646"/>
    <w:rsid w:val="000057FB"/>
    <w:rsid w:val="000059DB"/>
    <w:rsid w:val="0001347F"/>
    <w:rsid w:val="000161C2"/>
    <w:rsid w:val="00016BFB"/>
    <w:rsid w:val="00021EEF"/>
    <w:rsid w:val="000227B0"/>
    <w:rsid w:val="00023CDB"/>
    <w:rsid w:val="0002476A"/>
    <w:rsid w:val="000247D9"/>
    <w:rsid w:val="000247DE"/>
    <w:rsid w:val="000252E7"/>
    <w:rsid w:val="00030783"/>
    <w:rsid w:val="0003147E"/>
    <w:rsid w:val="00031DF6"/>
    <w:rsid w:val="00031F3D"/>
    <w:rsid w:val="00033177"/>
    <w:rsid w:val="000360B1"/>
    <w:rsid w:val="00036BE4"/>
    <w:rsid w:val="00037B55"/>
    <w:rsid w:val="00041026"/>
    <w:rsid w:val="0004140B"/>
    <w:rsid w:val="0004157C"/>
    <w:rsid w:val="00041A8F"/>
    <w:rsid w:val="00042359"/>
    <w:rsid w:val="0004292C"/>
    <w:rsid w:val="000430B8"/>
    <w:rsid w:val="00044001"/>
    <w:rsid w:val="000443EA"/>
    <w:rsid w:val="00045712"/>
    <w:rsid w:val="00045C4B"/>
    <w:rsid w:val="000465F1"/>
    <w:rsid w:val="000470D9"/>
    <w:rsid w:val="000472F6"/>
    <w:rsid w:val="00050790"/>
    <w:rsid w:val="0005193E"/>
    <w:rsid w:val="000526E9"/>
    <w:rsid w:val="00054A4E"/>
    <w:rsid w:val="00056D94"/>
    <w:rsid w:val="0005748D"/>
    <w:rsid w:val="000579B1"/>
    <w:rsid w:val="00057FD0"/>
    <w:rsid w:val="00061C6C"/>
    <w:rsid w:val="0006220A"/>
    <w:rsid w:val="000628E1"/>
    <w:rsid w:val="0006315D"/>
    <w:rsid w:val="0006452D"/>
    <w:rsid w:val="000702CE"/>
    <w:rsid w:val="000702F5"/>
    <w:rsid w:val="000705F2"/>
    <w:rsid w:val="00072EDA"/>
    <w:rsid w:val="000751AA"/>
    <w:rsid w:val="0007633B"/>
    <w:rsid w:val="00076890"/>
    <w:rsid w:val="00077825"/>
    <w:rsid w:val="0008057B"/>
    <w:rsid w:val="00082CDD"/>
    <w:rsid w:val="00083A81"/>
    <w:rsid w:val="00084E49"/>
    <w:rsid w:val="00087F40"/>
    <w:rsid w:val="000919C5"/>
    <w:rsid w:val="00091F4C"/>
    <w:rsid w:val="00095B92"/>
    <w:rsid w:val="000975C1"/>
    <w:rsid w:val="000A01B8"/>
    <w:rsid w:val="000A1C40"/>
    <w:rsid w:val="000A1DB8"/>
    <w:rsid w:val="000A1E07"/>
    <w:rsid w:val="000A33D5"/>
    <w:rsid w:val="000A48AC"/>
    <w:rsid w:val="000A520E"/>
    <w:rsid w:val="000A64C2"/>
    <w:rsid w:val="000B0603"/>
    <w:rsid w:val="000B0A5D"/>
    <w:rsid w:val="000B1589"/>
    <w:rsid w:val="000B241E"/>
    <w:rsid w:val="000B4DC4"/>
    <w:rsid w:val="000B5605"/>
    <w:rsid w:val="000B5B68"/>
    <w:rsid w:val="000C14C7"/>
    <w:rsid w:val="000C1BE8"/>
    <w:rsid w:val="000C5608"/>
    <w:rsid w:val="000C5690"/>
    <w:rsid w:val="000C59B1"/>
    <w:rsid w:val="000C5DA6"/>
    <w:rsid w:val="000C7681"/>
    <w:rsid w:val="000C7D1B"/>
    <w:rsid w:val="000D169F"/>
    <w:rsid w:val="000D2B08"/>
    <w:rsid w:val="000D4942"/>
    <w:rsid w:val="000D5D46"/>
    <w:rsid w:val="000D5EE7"/>
    <w:rsid w:val="000D6B01"/>
    <w:rsid w:val="000E130A"/>
    <w:rsid w:val="000E4837"/>
    <w:rsid w:val="000E6DA9"/>
    <w:rsid w:val="000E79F1"/>
    <w:rsid w:val="000F0E10"/>
    <w:rsid w:val="000F2006"/>
    <w:rsid w:val="000F3754"/>
    <w:rsid w:val="000F5918"/>
    <w:rsid w:val="001070CD"/>
    <w:rsid w:val="00107ECA"/>
    <w:rsid w:val="001120CB"/>
    <w:rsid w:val="001121B7"/>
    <w:rsid w:val="00120D45"/>
    <w:rsid w:val="00123036"/>
    <w:rsid w:val="00124629"/>
    <w:rsid w:val="00124855"/>
    <w:rsid w:val="00126E53"/>
    <w:rsid w:val="00126F94"/>
    <w:rsid w:val="00127493"/>
    <w:rsid w:val="001319E5"/>
    <w:rsid w:val="001330EB"/>
    <w:rsid w:val="00134774"/>
    <w:rsid w:val="00135629"/>
    <w:rsid w:val="00140274"/>
    <w:rsid w:val="001412D0"/>
    <w:rsid w:val="00143C73"/>
    <w:rsid w:val="001455F1"/>
    <w:rsid w:val="0014589A"/>
    <w:rsid w:val="00147A4F"/>
    <w:rsid w:val="00151263"/>
    <w:rsid w:val="00151EB2"/>
    <w:rsid w:val="0015239E"/>
    <w:rsid w:val="00152664"/>
    <w:rsid w:val="00156022"/>
    <w:rsid w:val="001576B4"/>
    <w:rsid w:val="001602FC"/>
    <w:rsid w:val="00160961"/>
    <w:rsid w:val="00160F19"/>
    <w:rsid w:val="001611DD"/>
    <w:rsid w:val="001615DB"/>
    <w:rsid w:val="0016266F"/>
    <w:rsid w:val="00162A8D"/>
    <w:rsid w:val="00162B88"/>
    <w:rsid w:val="00165E3C"/>
    <w:rsid w:val="00167621"/>
    <w:rsid w:val="001677C7"/>
    <w:rsid w:val="00171F99"/>
    <w:rsid w:val="00173FB5"/>
    <w:rsid w:val="00174D9A"/>
    <w:rsid w:val="00174E82"/>
    <w:rsid w:val="00174F73"/>
    <w:rsid w:val="00177BDB"/>
    <w:rsid w:val="001806BF"/>
    <w:rsid w:val="001814A5"/>
    <w:rsid w:val="00181B55"/>
    <w:rsid w:val="001877FC"/>
    <w:rsid w:val="001904D3"/>
    <w:rsid w:val="001919E9"/>
    <w:rsid w:val="00192BAC"/>
    <w:rsid w:val="00195508"/>
    <w:rsid w:val="00195A79"/>
    <w:rsid w:val="00195EDE"/>
    <w:rsid w:val="001A0EC9"/>
    <w:rsid w:val="001A290C"/>
    <w:rsid w:val="001A3562"/>
    <w:rsid w:val="001A3D5B"/>
    <w:rsid w:val="001A3FC2"/>
    <w:rsid w:val="001A5C2E"/>
    <w:rsid w:val="001A5FEF"/>
    <w:rsid w:val="001A616A"/>
    <w:rsid w:val="001B0353"/>
    <w:rsid w:val="001B0B9D"/>
    <w:rsid w:val="001B0F6D"/>
    <w:rsid w:val="001B3A05"/>
    <w:rsid w:val="001B4DBC"/>
    <w:rsid w:val="001B5B20"/>
    <w:rsid w:val="001B6B9C"/>
    <w:rsid w:val="001C04F6"/>
    <w:rsid w:val="001C0648"/>
    <w:rsid w:val="001C0BB6"/>
    <w:rsid w:val="001C1F8B"/>
    <w:rsid w:val="001C237C"/>
    <w:rsid w:val="001C2EB5"/>
    <w:rsid w:val="001C4931"/>
    <w:rsid w:val="001D05EA"/>
    <w:rsid w:val="001D1DDC"/>
    <w:rsid w:val="001D72F8"/>
    <w:rsid w:val="001E13B7"/>
    <w:rsid w:val="001E3EA6"/>
    <w:rsid w:val="001E5676"/>
    <w:rsid w:val="001E7C09"/>
    <w:rsid w:val="001F2BBB"/>
    <w:rsid w:val="001F2C14"/>
    <w:rsid w:val="001F30D5"/>
    <w:rsid w:val="001F4610"/>
    <w:rsid w:val="001F52FD"/>
    <w:rsid w:val="001F5697"/>
    <w:rsid w:val="001F5699"/>
    <w:rsid w:val="001F62CC"/>
    <w:rsid w:val="001F6335"/>
    <w:rsid w:val="001F6369"/>
    <w:rsid w:val="001F761C"/>
    <w:rsid w:val="001F775D"/>
    <w:rsid w:val="001F7EFF"/>
    <w:rsid w:val="00200677"/>
    <w:rsid w:val="0020083A"/>
    <w:rsid w:val="00200ED6"/>
    <w:rsid w:val="002012F7"/>
    <w:rsid w:val="00201984"/>
    <w:rsid w:val="002027F6"/>
    <w:rsid w:val="002068EB"/>
    <w:rsid w:val="00211BEA"/>
    <w:rsid w:val="002127CA"/>
    <w:rsid w:val="002128C5"/>
    <w:rsid w:val="00212A10"/>
    <w:rsid w:val="002137BE"/>
    <w:rsid w:val="00214692"/>
    <w:rsid w:val="00214CE9"/>
    <w:rsid w:val="00216E67"/>
    <w:rsid w:val="00221178"/>
    <w:rsid w:val="00222BEC"/>
    <w:rsid w:val="00223819"/>
    <w:rsid w:val="0022550C"/>
    <w:rsid w:val="002266DE"/>
    <w:rsid w:val="002317A0"/>
    <w:rsid w:val="002317A3"/>
    <w:rsid w:val="00231D61"/>
    <w:rsid w:val="00231ED1"/>
    <w:rsid w:val="0023259F"/>
    <w:rsid w:val="00234451"/>
    <w:rsid w:val="00234610"/>
    <w:rsid w:val="002354F8"/>
    <w:rsid w:val="00236CF5"/>
    <w:rsid w:val="00241523"/>
    <w:rsid w:val="00242548"/>
    <w:rsid w:val="00242624"/>
    <w:rsid w:val="00242D4F"/>
    <w:rsid w:val="002432E6"/>
    <w:rsid w:val="00244795"/>
    <w:rsid w:val="0024557E"/>
    <w:rsid w:val="00245D21"/>
    <w:rsid w:val="002471FD"/>
    <w:rsid w:val="00247886"/>
    <w:rsid w:val="00247CF2"/>
    <w:rsid w:val="00250A88"/>
    <w:rsid w:val="00252E9F"/>
    <w:rsid w:val="002530B0"/>
    <w:rsid w:val="002550CB"/>
    <w:rsid w:val="00257BFF"/>
    <w:rsid w:val="002632EA"/>
    <w:rsid w:val="00263B67"/>
    <w:rsid w:val="00264C7C"/>
    <w:rsid w:val="002650C7"/>
    <w:rsid w:val="00271BF8"/>
    <w:rsid w:val="00272032"/>
    <w:rsid w:val="00273235"/>
    <w:rsid w:val="00273AF8"/>
    <w:rsid w:val="00273F9B"/>
    <w:rsid w:val="002761BB"/>
    <w:rsid w:val="0027645C"/>
    <w:rsid w:val="002834C6"/>
    <w:rsid w:val="0028506A"/>
    <w:rsid w:val="002850B0"/>
    <w:rsid w:val="002863D7"/>
    <w:rsid w:val="00286C8C"/>
    <w:rsid w:val="002873B4"/>
    <w:rsid w:val="00292AB5"/>
    <w:rsid w:val="002937AB"/>
    <w:rsid w:val="00294E23"/>
    <w:rsid w:val="00294FFD"/>
    <w:rsid w:val="002964AC"/>
    <w:rsid w:val="00296CC6"/>
    <w:rsid w:val="00296E67"/>
    <w:rsid w:val="002A1192"/>
    <w:rsid w:val="002A16E8"/>
    <w:rsid w:val="002A23B1"/>
    <w:rsid w:val="002A2768"/>
    <w:rsid w:val="002A43C2"/>
    <w:rsid w:val="002A6BEE"/>
    <w:rsid w:val="002A6D06"/>
    <w:rsid w:val="002B06A2"/>
    <w:rsid w:val="002B084C"/>
    <w:rsid w:val="002B1B65"/>
    <w:rsid w:val="002B2937"/>
    <w:rsid w:val="002B33B2"/>
    <w:rsid w:val="002C02DB"/>
    <w:rsid w:val="002C07F1"/>
    <w:rsid w:val="002C1866"/>
    <w:rsid w:val="002C1BA4"/>
    <w:rsid w:val="002C2702"/>
    <w:rsid w:val="002C3FCE"/>
    <w:rsid w:val="002D07E5"/>
    <w:rsid w:val="002D3054"/>
    <w:rsid w:val="002D4D2E"/>
    <w:rsid w:val="002D58C7"/>
    <w:rsid w:val="002D7493"/>
    <w:rsid w:val="002D7985"/>
    <w:rsid w:val="002E0644"/>
    <w:rsid w:val="002E111E"/>
    <w:rsid w:val="002E1A33"/>
    <w:rsid w:val="002E1BAE"/>
    <w:rsid w:val="002E22DF"/>
    <w:rsid w:val="002E23CA"/>
    <w:rsid w:val="002E2AAA"/>
    <w:rsid w:val="002E3A98"/>
    <w:rsid w:val="002E5A1B"/>
    <w:rsid w:val="002F05F2"/>
    <w:rsid w:val="002F0815"/>
    <w:rsid w:val="002F08ED"/>
    <w:rsid w:val="002F2B53"/>
    <w:rsid w:val="002F2C00"/>
    <w:rsid w:val="002F4CE1"/>
    <w:rsid w:val="002F5E96"/>
    <w:rsid w:val="002F67D8"/>
    <w:rsid w:val="0030053D"/>
    <w:rsid w:val="00300CD1"/>
    <w:rsid w:val="00300F22"/>
    <w:rsid w:val="00304A37"/>
    <w:rsid w:val="00306D1E"/>
    <w:rsid w:val="0031040E"/>
    <w:rsid w:val="00310ED4"/>
    <w:rsid w:val="003110D4"/>
    <w:rsid w:val="00312301"/>
    <w:rsid w:val="0031492A"/>
    <w:rsid w:val="00315BC0"/>
    <w:rsid w:val="00316C1A"/>
    <w:rsid w:val="003230A7"/>
    <w:rsid w:val="00323C73"/>
    <w:rsid w:val="0032405E"/>
    <w:rsid w:val="003245E9"/>
    <w:rsid w:val="00324681"/>
    <w:rsid w:val="0032590C"/>
    <w:rsid w:val="003268FE"/>
    <w:rsid w:val="00327071"/>
    <w:rsid w:val="0032765E"/>
    <w:rsid w:val="003279A8"/>
    <w:rsid w:val="003310A5"/>
    <w:rsid w:val="00331141"/>
    <w:rsid w:val="003319ED"/>
    <w:rsid w:val="00331A7A"/>
    <w:rsid w:val="00335813"/>
    <w:rsid w:val="00335B22"/>
    <w:rsid w:val="00336743"/>
    <w:rsid w:val="00336845"/>
    <w:rsid w:val="00336E3A"/>
    <w:rsid w:val="00341A41"/>
    <w:rsid w:val="00341ACB"/>
    <w:rsid w:val="003423F4"/>
    <w:rsid w:val="003445CD"/>
    <w:rsid w:val="00344758"/>
    <w:rsid w:val="00344CA7"/>
    <w:rsid w:val="003452B0"/>
    <w:rsid w:val="00347142"/>
    <w:rsid w:val="0035014F"/>
    <w:rsid w:val="003502DE"/>
    <w:rsid w:val="00350D1B"/>
    <w:rsid w:val="003526A6"/>
    <w:rsid w:val="003548C5"/>
    <w:rsid w:val="00354974"/>
    <w:rsid w:val="00354ED3"/>
    <w:rsid w:val="003565A8"/>
    <w:rsid w:val="003566EA"/>
    <w:rsid w:val="00356AA0"/>
    <w:rsid w:val="00356C27"/>
    <w:rsid w:val="00357C09"/>
    <w:rsid w:val="003615D4"/>
    <w:rsid w:val="00364B97"/>
    <w:rsid w:val="00364E52"/>
    <w:rsid w:val="00366301"/>
    <w:rsid w:val="00370B93"/>
    <w:rsid w:val="00372C79"/>
    <w:rsid w:val="00374237"/>
    <w:rsid w:val="003746BE"/>
    <w:rsid w:val="00374E8D"/>
    <w:rsid w:val="00380852"/>
    <w:rsid w:val="0038143D"/>
    <w:rsid w:val="00385366"/>
    <w:rsid w:val="0038792A"/>
    <w:rsid w:val="00387E4F"/>
    <w:rsid w:val="0039000A"/>
    <w:rsid w:val="00390463"/>
    <w:rsid w:val="00390961"/>
    <w:rsid w:val="00393BB2"/>
    <w:rsid w:val="0039417A"/>
    <w:rsid w:val="00394CA9"/>
    <w:rsid w:val="0039528C"/>
    <w:rsid w:val="003A08A1"/>
    <w:rsid w:val="003A168E"/>
    <w:rsid w:val="003A1BB5"/>
    <w:rsid w:val="003A3596"/>
    <w:rsid w:val="003A48B7"/>
    <w:rsid w:val="003A5963"/>
    <w:rsid w:val="003B0C20"/>
    <w:rsid w:val="003B3229"/>
    <w:rsid w:val="003B45A0"/>
    <w:rsid w:val="003B50D0"/>
    <w:rsid w:val="003B62EC"/>
    <w:rsid w:val="003B6774"/>
    <w:rsid w:val="003B6932"/>
    <w:rsid w:val="003B69F3"/>
    <w:rsid w:val="003B7435"/>
    <w:rsid w:val="003B7AB5"/>
    <w:rsid w:val="003C080A"/>
    <w:rsid w:val="003C141C"/>
    <w:rsid w:val="003C1641"/>
    <w:rsid w:val="003C2CCE"/>
    <w:rsid w:val="003C2E1E"/>
    <w:rsid w:val="003C39AD"/>
    <w:rsid w:val="003C711A"/>
    <w:rsid w:val="003D0FAA"/>
    <w:rsid w:val="003D1536"/>
    <w:rsid w:val="003D1879"/>
    <w:rsid w:val="003D1D25"/>
    <w:rsid w:val="003D349E"/>
    <w:rsid w:val="003D44BC"/>
    <w:rsid w:val="003D529E"/>
    <w:rsid w:val="003D5C12"/>
    <w:rsid w:val="003D7A43"/>
    <w:rsid w:val="003E12DA"/>
    <w:rsid w:val="003E37DC"/>
    <w:rsid w:val="003E380E"/>
    <w:rsid w:val="003E41AB"/>
    <w:rsid w:val="003E5DEF"/>
    <w:rsid w:val="003F027D"/>
    <w:rsid w:val="003F033B"/>
    <w:rsid w:val="003F160D"/>
    <w:rsid w:val="003F3DC4"/>
    <w:rsid w:val="003F5762"/>
    <w:rsid w:val="003F6382"/>
    <w:rsid w:val="003F77BF"/>
    <w:rsid w:val="0040124D"/>
    <w:rsid w:val="00401AF0"/>
    <w:rsid w:val="00401D27"/>
    <w:rsid w:val="004021B0"/>
    <w:rsid w:val="00402234"/>
    <w:rsid w:val="00402E5E"/>
    <w:rsid w:val="0040497E"/>
    <w:rsid w:val="004049DF"/>
    <w:rsid w:val="00405465"/>
    <w:rsid w:val="00406C80"/>
    <w:rsid w:val="00407D6D"/>
    <w:rsid w:val="00411969"/>
    <w:rsid w:val="00414EAA"/>
    <w:rsid w:val="00416E44"/>
    <w:rsid w:val="00417714"/>
    <w:rsid w:val="00421349"/>
    <w:rsid w:val="00422417"/>
    <w:rsid w:val="00422462"/>
    <w:rsid w:val="00422C9A"/>
    <w:rsid w:val="00422CA4"/>
    <w:rsid w:val="00424233"/>
    <w:rsid w:val="00424626"/>
    <w:rsid w:val="00426914"/>
    <w:rsid w:val="0042788A"/>
    <w:rsid w:val="004334C6"/>
    <w:rsid w:val="00433CB0"/>
    <w:rsid w:val="00433DFD"/>
    <w:rsid w:val="00437082"/>
    <w:rsid w:val="0044103F"/>
    <w:rsid w:val="0044113A"/>
    <w:rsid w:val="00441146"/>
    <w:rsid w:val="00441D2E"/>
    <w:rsid w:val="004422C5"/>
    <w:rsid w:val="00442B13"/>
    <w:rsid w:val="00442EC1"/>
    <w:rsid w:val="004433A5"/>
    <w:rsid w:val="00445CB5"/>
    <w:rsid w:val="0044763A"/>
    <w:rsid w:val="0045086A"/>
    <w:rsid w:val="00450B43"/>
    <w:rsid w:val="00450F56"/>
    <w:rsid w:val="0045183C"/>
    <w:rsid w:val="00452615"/>
    <w:rsid w:val="0045348C"/>
    <w:rsid w:val="00454B61"/>
    <w:rsid w:val="004567D3"/>
    <w:rsid w:val="00460EE0"/>
    <w:rsid w:val="00461148"/>
    <w:rsid w:val="0046181A"/>
    <w:rsid w:val="00462BC5"/>
    <w:rsid w:val="004633B8"/>
    <w:rsid w:val="00463638"/>
    <w:rsid w:val="00466426"/>
    <w:rsid w:val="0046708A"/>
    <w:rsid w:val="0047004D"/>
    <w:rsid w:val="00470161"/>
    <w:rsid w:val="00471234"/>
    <w:rsid w:val="004712FB"/>
    <w:rsid w:val="00471BB7"/>
    <w:rsid w:val="00471BE2"/>
    <w:rsid w:val="00472EFF"/>
    <w:rsid w:val="004739E8"/>
    <w:rsid w:val="00474063"/>
    <w:rsid w:val="00474F8E"/>
    <w:rsid w:val="00476793"/>
    <w:rsid w:val="004768D2"/>
    <w:rsid w:val="00480ED2"/>
    <w:rsid w:val="00481B2A"/>
    <w:rsid w:val="00482091"/>
    <w:rsid w:val="00482A6A"/>
    <w:rsid w:val="004846BB"/>
    <w:rsid w:val="00484D07"/>
    <w:rsid w:val="0048681A"/>
    <w:rsid w:val="00487328"/>
    <w:rsid w:val="00490049"/>
    <w:rsid w:val="00491BFA"/>
    <w:rsid w:val="00492EAD"/>
    <w:rsid w:val="004931D3"/>
    <w:rsid w:val="00493943"/>
    <w:rsid w:val="0049490B"/>
    <w:rsid w:val="004A187B"/>
    <w:rsid w:val="004A2D3C"/>
    <w:rsid w:val="004A351F"/>
    <w:rsid w:val="004A4157"/>
    <w:rsid w:val="004A4881"/>
    <w:rsid w:val="004A57A2"/>
    <w:rsid w:val="004A6C68"/>
    <w:rsid w:val="004A6FF0"/>
    <w:rsid w:val="004B01F3"/>
    <w:rsid w:val="004B0CF5"/>
    <w:rsid w:val="004B50E9"/>
    <w:rsid w:val="004B575B"/>
    <w:rsid w:val="004B5E85"/>
    <w:rsid w:val="004B5F53"/>
    <w:rsid w:val="004B6370"/>
    <w:rsid w:val="004B6C1C"/>
    <w:rsid w:val="004C055A"/>
    <w:rsid w:val="004C1ABF"/>
    <w:rsid w:val="004C1FE7"/>
    <w:rsid w:val="004C217E"/>
    <w:rsid w:val="004C372E"/>
    <w:rsid w:val="004C5592"/>
    <w:rsid w:val="004C6ABF"/>
    <w:rsid w:val="004C7412"/>
    <w:rsid w:val="004C76D5"/>
    <w:rsid w:val="004D0237"/>
    <w:rsid w:val="004D04BF"/>
    <w:rsid w:val="004D3573"/>
    <w:rsid w:val="004D4BE2"/>
    <w:rsid w:val="004D748C"/>
    <w:rsid w:val="004E0DFF"/>
    <w:rsid w:val="004E0FE6"/>
    <w:rsid w:val="004E2EA0"/>
    <w:rsid w:val="004E3568"/>
    <w:rsid w:val="004E4662"/>
    <w:rsid w:val="004E4A92"/>
    <w:rsid w:val="004E6B6D"/>
    <w:rsid w:val="004E7503"/>
    <w:rsid w:val="004F1C7C"/>
    <w:rsid w:val="004F484B"/>
    <w:rsid w:val="004F48C4"/>
    <w:rsid w:val="004F49C8"/>
    <w:rsid w:val="004F4E6A"/>
    <w:rsid w:val="004F640C"/>
    <w:rsid w:val="004F6BD2"/>
    <w:rsid w:val="004F76D1"/>
    <w:rsid w:val="005003B0"/>
    <w:rsid w:val="005007CB"/>
    <w:rsid w:val="00502556"/>
    <w:rsid w:val="0050418C"/>
    <w:rsid w:val="005048F0"/>
    <w:rsid w:val="0050643C"/>
    <w:rsid w:val="0050778D"/>
    <w:rsid w:val="00510390"/>
    <w:rsid w:val="005123F0"/>
    <w:rsid w:val="00512BB4"/>
    <w:rsid w:val="00512D25"/>
    <w:rsid w:val="00513540"/>
    <w:rsid w:val="00513941"/>
    <w:rsid w:val="00513B70"/>
    <w:rsid w:val="00513E5D"/>
    <w:rsid w:val="005145D2"/>
    <w:rsid w:val="0051487E"/>
    <w:rsid w:val="00514E6B"/>
    <w:rsid w:val="00523756"/>
    <w:rsid w:val="005249C0"/>
    <w:rsid w:val="00527218"/>
    <w:rsid w:val="00527503"/>
    <w:rsid w:val="0053051D"/>
    <w:rsid w:val="0053067C"/>
    <w:rsid w:val="005319D2"/>
    <w:rsid w:val="0053527D"/>
    <w:rsid w:val="005415CE"/>
    <w:rsid w:val="00542055"/>
    <w:rsid w:val="00545398"/>
    <w:rsid w:val="00553DF0"/>
    <w:rsid w:val="00564208"/>
    <w:rsid w:val="005648A5"/>
    <w:rsid w:val="005666CE"/>
    <w:rsid w:val="00567514"/>
    <w:rsid w:val="00571CEB"/>
    <w:rsid w:val="00572DC5"/>
    <w:rsid w:val="00573E55"/>
    <w:rsid w:val="00574357"/>
    <w:rsid w:val="005766CD"/>
    <w:rsid w:val="005839E8"/>
    <w:rsid w:val="00584938"/>
    <w:rsid w:val="00591951"/>
    <w:rsid w:val="00593C21"/>
    <w:rsid w:val="005948FA"/>
    <w:rsid w:val="005963C5"/>
    <w:rsid w:val="00596437"/>
    <w:rsid w:val="005A0964"/>
    <w:rsid w:val="005A39DB"/>
    <w:rsid w:val="005A4F9F"/>
    <w:rsid w:val="005B36F6"/>
    <w:rsid w:val="005B3E74"/>
    <w:rsid w:val="005B53EE"/>
    <w:rsid w:val="005B5A2B"/>
    <w:rsid w:val="005C08AA"/>
    <w:rsid w:val="005C11B6"/>
    <w:rsid w:val="005C17FF"/>
    <w:rsid w:val="005C230A"/>
    <w:rsid w:val="005C234A"/>
    <w:rsid w:val="005C2C96"/>
    <w:rsid w:val="005C2ECF"/>
    <w:rsid w:val="005C361B"/>
    <w:rsid w:val="005C3926"/>
    <w:rsid w:val="005C5D41"/>
    <w:rsid w:val="005C62B2"/>
    <w:rsid w:val="005C7065"/>
    <w:rsid w:val="005C7C57"/>
    <w:rsid w:val="005D1F34"/>
    <w:rsid w:val="005D383D"/>
    <w:rsid w:val="005D5B27"/>
    <w:rsid w:val="005D6057"/>
    <w:rsid w:val="005E0176"/>
    <w:rsid w:val="005E01DE"/>
    <w:rsid w:val="005E0DBE"/>
    <w:rsid w:val="005E2325"/>
    <w:rsid w:val="005E2A74"/>
    <w:rsid w:val="005E2C72"/>
    <w:rsid w:val="005E3C0E"/>
    <w:rsid w:val="005E6643"/>
    <w:rsid w:val="005F516F"/>
    <w:rsid w:val="00601180"/>
    <w:rsid w:val="0060130E"/>
    <w:rsid w:val="00601886"/>
    <w:rsid w:val="00602118"/>
    <w:rsid w:val="0060350C"/>
    <w:rsid w:val="00603D91"/>
    <w:rsid w:val="0060620F"/>
    <w:rsid w:val="0060702C"/>
    <w:rsid w:val="00607949"/>
    <w:rsid w:val="00607B39"/>
    <w:rsid w:val="006100AA"/>
    <w:rsid w:val="0061177E"/>
    <w:rsid w:val="00612AA6"/>
    <w:rsid w:val="00613677"/>
    <w:rsid w:val="00613C35"/>
    <w:rsid w:val="00614658"/>
    <w:rsid w:val="00616135"/>
    <w:rsid w:val="00616F88"/>
    <w:rsid w:val="00617FA8"/>
    <w:rsid w:val="00621A4F"/>
    <w:rsid w:val="00622508"/>
    <w:rsid w:val="00623ACB"/>
    <w:rsid w:val="006258A2"/>
    <w:rsid w:val="00625E3C"/>
    <w:rsid w:val="0063009F"/>
    <w:rsid w:val="0063087B"/>
    <w:rsid w:val="00630DAD"/>
    <w:rsid w:val="00633D2A"/>
    <w:rsid w:val="0063461C"/>
    <w:rsid w:val="00634DAD"/>
    <w:rsid w:val="00634ED5"/>
    <w:rsid w:val="006356C5"/>
    <w:rsid w:val="00635D1B"/>
    <w:rsid w:val="00636DAB"/>
    <w:rsid w:val="00637342"/>
    <w:rsid w:val="00637CC1"/>
    <w:rsid w:val="00644834"/>
    <w:rsid w:val="00645804"/>
    <w:rsid w:val="00645C3A"/>
    <w:rsid w:val="006460EA"/>
    <w:rsid w:val="00647A69"/>
    <w:rsid w:val="00650E26"/>
    <w:rsid w:val="00652013"/>
    <w:rsid w:val="00654793"/>
    <w:rsid w:val="00654E4D"/>
    <w:rsid w:val="00657C4E"/>
    <w:rsid w:val="00661D32"/>
    <w:rsid w:val="006628A6"/>
    <w:rsid w:val="00663167"/>
    <w:rsid w:val="00663352"/>
    <w:rsid w:val="00663762"/>
    <w:rsid w:val="00663D46"/>
    <w:rsid w:val="00663E85"/>
    <w:rsid w:val="00665394"/>
    <w:rsid w:val="00665A5F"/>
    <w:rsid w:val="0067068D"/>
    <w:rsid w:val="00670FD3"/>
    <w:rsid w:val="006756C1"/>
    <w:rsid w:val="00675828"/>
    <w:rsid w:val="00675D95"/>
    <w:rsid w:val="00675DEC"/>
    <w:rsid w:val="00677589"/>
    <w:rsid w:val="006812E0"/>
    <w:rsid w:val="00682C06"/>
    <w:rsid w:val="0068324E"/>
    <w:rsid w:val="00687F0C"/>
    <w:rsid w:val="00690798"/>
    <w:rsid w:val="00692A35"/>
    <w:rsid w:val="00694831"/>
    <w:rsid w:val="00694A26"/>
    <w:rsid w:val="00694FF1"/>
    <w:rsid w:val="00696318"/>
    <w:rsid w:val="00696FEF"/>
    <w:rsid w:val="00697750"/>
    <w:rsid w:val="006A1992"/>
    <w:rsid w:val="006A3ADA"/>
    <w:rsid w:val="006A6BB3"/>
    <w:rsid w:val="006B35A7"/>
    <w:rsid w:val="006B3DE1"/>
    <w:rsid w:val="006B3E05"/>
    <w:rsid w:val="006B5929"/>
    <w:rsid w:val="006B6317"/>
    <w:rsid w:val="006B7962"/>
    <w:rsid w:val="006C0386"/>
    <w:rsid w:val="006C0642"/>
    <w:rsid w:val="006C090E"/>
    <w:rsid w:val="006C0CEE"/>
    <w:rsid w:val="006C2C34"/>
    <w:rsid w:val="006C6115"/>
    <w:rsid w:val="006C73FB"/>
    <w:rsid w:val="006C7CDC"/>
    <w:rsid w:val="006D0407"/>
    <w:rsid w:val="006D0508"/>
    <w:rsid w:val="006D37DD"/>
    <w:rsid w:val="006D3CED"/>
    <w:rsid w:val="006D4040"/>
    <w:rsid w:val="006D48F5"/>
    <w:rsid w:val="006D5998"/>
    <w:rsid w:val="006D5C2F"/>
    <w:rsid w:val="006D5EE5"/>
    <w:rsid w:val="006D7580"/>
    <w:rsid w:val="006D78B1"/>
    <w:rsid w:val="006D7C0E"/>
    <w:rsid w:val="006E1DF9"/>
    <w:rsid w:val="006E33D4"/>
    <w:rsid w:val="006E44EA"/>
    <w:rsid w:val="006E59EE"/>
    <w:rsid w:val="006E6D3B"/>
    <w:rsid w:val="006E6EA7"/>
    <w:rsid w:val="006F0B08"/>
    <w:rsid w:val="006F1FE2"/>
    <w:rsid w:val="006F28E3"/>
    <w:rsid w:val="006F7600"/>
    <w:rsid w:val="007002FC"/>
    <w:rsid w:val="00702864"/>
    <w:rsid w:val="00702A14"/>
    <w:rsid w:val="00704BB6"/>
    <w:rsid w:val="00706C81"/>
    <w:rsid w:val="007070B9"/>
    <w:rsid w:val="00707E50"/>
    <w:rsid w:val="00710184"/>
    <w:rsid w:val="007120FC"/>
    <w:rsid w:val="00714387"/>
    <w:rsid w:val="00714842"/>
    <w:rsid w:val="00714FF5"/>
    <w:rsid w:val="00720A9F"/>
    <w:rsid w:val="0072342A"/>
    <w:rsid w:val="00723961"/>
    <w:rsid w:val="007242D4"/>
    <w:rsid w:val="007247F8"/>
    <w:rsid w:val="00724DD4"/>
    <w:rsid w:val="00730BD2"/>
    <w:rsid w:val="00732BB7"/>
    <w:rsid w:val="0073477E"/>
    <w:rsid w:val="00736D61"/>
    <w:rsid w:val="007372A4"/>
    <w:rsid w:val="007406AF"/>
    <w:rsid w:val="007410D8"/>
    <w:rsid w:val="0074294B"/>
    <w:rsid w:val="00743B03"/>
    <w:rsid w:val="007447E5"/>
    <w:rsid w:val="00746A1D"/>
    <w:rsid w:val="007471A6"/>
    <w:rsid w:val="00750360"/>
    <w:rsid w:val="007540BF"/>
    <w:rsid w:val="00756783"/>
    <w:rsid w:val="007575CA"/>
    <w:rsid w:val="00757C7C"/>
    <w:rsid w:val="007602F9"/>
    <w:rsid w:val="00762326"/>
    <w:rsid w:val="007637A8"/>
    <w:rsid w:val="00763B48"/>
    <w:rsid w:val="007649A9"/>
    <w:rsid w:val="00765B58"/>
    <w:rsid w:val="007670C6"/>
    <w:rsid w:val="00770903"/>
    <w:rsid w:val="00770DCB"/>
    <w:rsid w:val="00771513"/>
    <w:rsid w:val="00775485"/>
    <w:rsid w:val="00776AA2"/>
    <w:rsid w:val="00776CFC"/>
    <w:rsid w:val="007774B6"/>
    <w:rsid w:val="00777860"/>
    <w:rsid w:val="00781A3E"/>
    <w:rsid w:val="00782031"/>
    <w:rsid w:val="00782DF1"/>
    <w:rsid w:val="00782F07"/>
    <w:rsid w:val="00783532"/>
    <w:rsid w:val="00783702"/>
    <w:rsid w:val="007846B5"/>
    <w:rsid w:val="00785981"/>
    <w:rsid w:val="007953D9"/>
    <w:rsid w:val="0079710A"/>
    <w:rsid w:val="00797DF8"/>
    <w:rsid w:val="007A38EA"/>
    <w:rsid w:val="007A4421"/>
    <w:rsid w:val="007A5196"/>
    <w:rsid w:val="007A7855"/>
    <w:rsid w:val="007A7BE6"/>
    <w:rsid w:val="007B06EA"/>
    <w:rsid w:val="007B1F6E"/>
    <w:rsid w:val="007B60EB"/>
    <w:rsid w:val="007C0F22"/>
    <w:rsid w:val="007C1DE1"/>
    <w:rsid w:val="007C7A15"/>
    <w:rsid w:val="007D00A4"/>
    <w:rsid w:val="007D0763"/>
    <w:rsid w:val="007D11DE"/>
    <w:rsid w:val="007D1C2F"/>
    <w:rsid w:val="007D27F8"/>
    <w:rsid w:val="007D2F00"/>
    <w:rsid w:val="007D357D"/>
    <w:rsid w:val="007D61E6"/>
    <w:rsid w:val="007D7A57"/>
    <w:rsid w:val="007E08A8"/>
    <w:rsid w:val="007E0C99"/>
    <w:rsid w:val="007E3F81"/>
    <w:rsid w:val="007E411C"/>
    <w:rsid w:val="007E5B88"/>
    <w:rsid w:val="007F030E"/>
    <w:rsid w:val="007F0D0B"/>
    <w:rsid w:val="007F482B"/>
    <w:rsid w:val="007F6839"/>
    <w:rsid w:val="008000A2"/>
    <w:rsid w:val="008007A8"/>
    <w:rsid w:val="008013D4"/>
    <w:rsid w:val="008022EB"/>
    <w:rsid w:val="00802369"/>
    <w:rsid w:val="008030C2"/>
    <w:rsid w:val="008042D9"/>
    <w:rsid w:val="0080451A"/>
    <w:rsid w:val="008047A7"/>
    <w:rsid w:val="0080669D"/>
    <w:rsid w:val="0080693D"/>
    <w:rsid w:val="00806B0B"/>
    <w:rsid w:val="008074B9"/>
    <w:rsid w:val="00807858"/>
    <w:rsid w:val="00811C36"/>
    <w:rsid w:val="00811F09"/>
    <w:rsid w:val="00812560"/>
    <w:rsid w:val="00814FC0"/>
    <w:rsid w:val="00817C73"/>
    <w:rsid w:val="00821F3D"/>
    <w:rsid w:val="00823005"/>
    <w:rsid w:val="0082312B"/>
    <w:rsid w:val="008235F7"/>
    <w:rsid w:val="00824E95"/>
    <w:rsid w:val="0082584A"/>
    <w:rsid w:val="00825BAA"/>
    <w:rsid w:val="00825EC2"/>
    <w:rsid w:val="00826F5A"/>
    <w:rsid w:val="00827008"/>
    <w:rsid w:val="00827046"/>
    <w:rsid w:val="00831D92"/>
    <w:rsid w:val="00831DF4"/>
    <w:rsid w:val="00835043"/>
    <w:rsid w:val="00835362"/>
    <w:rsid w:val="008354AD"/>
    <w:rsid w:val="00836E69"/>
    <w:rsid w:val="00840A9E"/>
    <w:rsid w:val="0084247F"/>
    <w:rsid w:val="00843823"/>
    <w:rsid w:val="008440A2"/>
    <w:rsid w:val="008449B9"/>
    <w:rsid w:val="00845401"/>
    <w:rsid w:val="00847191"/>
    <w:rsid w:val="00847233"/>
    <w:rsid w:val="0085155A"/>
    <w:rsid w:val="008516C0"/>
    <w:rsid w:val="00853101"/>
    <w:rsid w:val="00853772"/>
    <w:rsid w:val="00854B9E"/>
    <w:rsid w:val="00861772"/>
    <w:rsid w:val="00861C5B"/>
    <w:rsid w:val="00861EE5"/>
    <w:rsid w:val="0086254F"/>
    <w:rsid w:val="0086378F"/>
    <w:rsid w:val="0086446C"/>
    <w:rsid w:val="00865BFB"/>
    <w:rsid w:val="00867847"/>
    <w:rsid w:val="00871268"/>
    <w:rsid w:val="00871A7E"/>
    <w:rsid w:val="008724DE"/>
    <w:rsid w:val="00872C74"/>
    <w:rsid w:val="00873153"/>
    <w:rsid w:val="008758D9"/>
    <w:rsid w:val="00875B66"/>
    <w:rsid w:val="00877376"/>
    <w:rsid w:val="00882B0A"/>
    <w:rsid w:val="00884C15"/>
    <w:rsid w:val="00886E70"/>
    <w:rsid w:val="008873EF"/>
    <w:rsid w:val="0089057F"/>
    <w:rsid w:val="00890EED"/>
    <w:rsid w:val="0089225E"/>
    <w:rsid w:val="00896779"/>
    <w:rsid w:val="00896D2E"/>
    <w:rsid w:val="0089760D"/>
    <w:rsid w:val="008A003A"/>
    <w:rsid w:val="008A2674"/>
    <w:rsid w:val="008A3462"/>
    <w:rsid w:val="008A3D57"/>
    <w:rsid w:val="008A41CF"/>
    <w:rsid w:val="008A4B9D"/>
    <w:rsid w:val="008A583C"/>
    <w:rsid w:val="008A62D0"/>
    <w:rsid w:val="008A72D3"/>
    <w:rsid w:val="008A79DE"/>
    <w:rsid w:val="008B05F8"/>
    <w:rsid w:val="008B23BC"/>
    <w:rsid w:val="008B34D8"/>
    <w:rsid w:val="008B3899"/>
    <w:rsid w:val="008B4CEE"/>
    <w:rsid w:val="008B788C"/>
    <w:rsid w:val="008C208C"/>
    <w:rsid w:val="008C2ADD"/>
    <w:rsid w:val="008C3272"/>
    <w:rsid w:val="008C3DAD"/>
    <w:rsid w:val="008C3E94"/>
    <w:rsid w:val="008C5DDE"/>
    <w:rsid w:val="008D5B76"/>
    <w:rsid w:val="008D6AAF"/>
    <w:rsid w:val="008E328C"/>
    <w:rsid w:val="008E3D60"/>
    <w:rsid w:val="008E3F4C"/>
    <w:rsid w:val="008E53EF"/>
    <w:rsid w:val="008E68CA"/>
    <w:rsid w:val="008F062E"/>
    <w:rsid w:val="008F1627"/>
    <w:rsid w:val="008F45F0"/>
    <w:rsid w:val="008F51B0"/>
    <w:rsid w:val="00900D90"/>
    <w:rsid w:val="0090165F"/>
    <w:rsid w:val="00901B82"/>
    <w:rsid w:val="00902C77"/>
    <w:rsid w:val="00903408"/>
    <w:rsid w:val="00903846"/>
    <w:rsid w:val="00903BA8"/>
    <w:rsid w:val="00904025"/>
    <w:rsid w:val="0090473E"/>
    <w:rsid w:val="0090680C"/>
    <w:rsid w:val="00907513"/>
    <w:rsid w:val="00912B09"/>
    <w:rsid w:val="009145CC"/>
    <w:rsid w:val="00916CE8"/>
    <w:rsid w:val="00917307"/>
    <w:rsid w:val="00917530"/>
    <w:rsid w:val="00917ABC"/>
    <w:rsid w:val="00920C68"/>
    <w:rsid w:val="00920FA8"/>
    <w:rsid w:val="00920FF6"/>
    <w:rsid w:val="009229B4"/>
    <w:rsid w:val="0092438A"/>
    <w:rsid w:val="00926542"/>
    <w:rsid w:val="009266DB"/>
    <w:rsid w:val="00927874"/>
    <w:rsid w:val="00927DB3"/>
    <w:rsid w:val="00930C6C"/>
    <w:rsid w:val="009320D7"/>
    <w:rsid w:val="00932EEC"/>
    <w:rsid w:val="00933408"/>
    <w:rsid w:val="00936E42"/>
    <w:rsid w:val="00940654"/>
    <w:rsid w:val="009430FD"/>
    <w:rsid w:val="009432CF"/>
    <w:rsid w:val="00944B49"/>
    <w:rsid w:val="0094522C"/>
    <w:rsid w:val="00945D1C"/>
    <w:rsid w:val="009461B1"/>
    <w:rsid w:val="0094677D"/>
    <w:rsid w:val="00947EB9"/>
    <w:rsid w:val="009533C5"/>
    <w:rsid w:val="00953547"/>
    <w:rsid w:val="0095405A"/>
    <w:rsid w:val="00954718"/>
    <w:rsid w:val="00957F0B"/>
    <w:rsid w:val="00962F68"/>
    <w:rsid w:val="00964303"/>
    <w:rsid w:val="009652D5"/>
    <w:rsid w:val="00966C2F"/>
    <w:rsid w:val="0096742A"/>
    <w:rsid w:val="009713F3"/>
    <w:rsid w:val="00973AAB"/>
    <w:rsid w:val="0097512B"/>
    <w:rsid w:val="00975304"/>
    <w:rsid w:val="0097623C"/>
    <w:rsid w:val="00976DE4"/>
    <w:rsid w:val="0097723E"/>
    <w:rsid w:val="009816EE"/>
    <w:rsid w:val="00981EBD"/>
    <w:rsid w:val="00982404"/>
    <w:rsid w:val="0098385B"/>
    <w:rsid w:val="00983D3E"/>
    <w:rsid w:val="009855C0"/>
    <w:rsid w:val="009860A4"/>
    <w:rsid w:val="00987803"/>
    <w:rsid w:val="00990E2C"/>
    <w:rsid w:val="009913CD"/>
    <w:rsid w:val="0099236E"/>
    <w:rsid w:val="00992851"/>
    <w:rsid w:val="00993B6A"/>
    <w:rsid w:val="00994DF0"/>
    <w:rsid w:val="0099687D"/>
    <w:rsid w:val="009A01D9"/>
    <w:rsid w:val="009A053A"/>
    <w:rsid w:val="009A11BF"/>
    <w:rsid w:val="009A1259"/>
    <w:rsid w:val="009A222A"/>
    <w:rsid w:val="009A2CEC"/>
    <w:rsid w:val="009A36A1"/>
    <w:rsid w:val="009A58DF"/>
    <w:rsid w:val="009A6CC8"/>
    <w:rsid w:val="009B163C"/>
    <w:rsid w:val="009B2531"/>
    <w:rsid w:val="009B40BE"/>
    <w:rsid w:val="009B61BB"/>
    <w:rsid w:val="009B69ED"/>
    <w:rsid w:val="009C4D84"/>
    <w:rsid w:val="009C66F4"/>
    <w:rsid w:val="009C6DEC"/>
    <w:rsid w:val="009C6E5B"/>
    <w:rsid w:val="009C7B22"/>
    <w:rsid w:val="009D07D7"/>
    <w:rsid w:val="009D2AAA"/>
    <w:rsid w:val="009D32CC"/>
    <w:rsid w:val="009D60B4"/>
    <w:rsid w:val="009D67F6"/>
    <w:rsid w:val="009D6FAE"/>
    <w:rsid w:val="009D705A"/>
    <w:rsid w:val="009E08D1"/>
    <w:rsid w:val="009E0FE1"/>
    <w:rsid w:val="009E11B8"/>
    <w:rsid w:val="009E1225"/>
    <w:rsid w:val="009E1907"/>
    <w:rsid w:val="009E4BD0"/>
    <w:rsid w:val="009E5C60"/>
    <w:rsid w:val="009E77FE"/>
    <w:rsid w:val="009E7CF7"/>
    <w:rsid w:val="009F0713"/>
    <w:rsid w:val="009F083C"/>
    <w:rsid w:val="009F2764"/>
    <w:rsid w:val="009F3333"/>
    <w:rsid w:val="009F36EE"/>
    <w:rsid w:val="009F6B8E"/>
    <w:rsid w:val="009F6BB7"/>
    <w:rsid w:val="009F7C8F"/>
    <w:rsid w:val="00A0406E"/>
    <w:rsid w:val="00A041B1"/>
    <w:rsid w:val="00A047AD"/>
    <w:rsid w:val="00A05126"/>
    <w:rsid w:val="00A10F15"/>
    <w:rsid w:val="00A11307"/>
    <w:rsid w:val="00A11727"/>
    <w:rsid w:val="00A1235C"/>
    <w:rsid w:val="00A13AF3"/>
    <w:rsid w:val="00A13AFF"/>
    <w:rsid w:val="00A14640"/>
    <w:rsid w:val="00A15CFE"/>
    <w:rsid w:val="00A16296"/>
    <w:rsid w:val="00A16922"/>
    <w:rsid w:val="00A16D79"/>
    <w:rsid w:val="00A16F77"/>
    <w:rsid w:val="00A21388"/>
    <w:rsid w:val="00A220BF"/>
    <w:rsid w:val="00A24027"/>
    <w:rsid w:val="00A2747D"/>
    <w:rsid w:val="00A27791"/>
    <w:rsid w:val="00A27ABE"/>
    <w:rsid w:val="00A3143B"/>
    <w:rsid w:val="00A321C2"/>
    <w:rsid w:val="00A34DD8"/>
    <w:rsid w:val="00A355F9"/>
    <w:rsid w:val="00A35959"/>
    <w:rsid w:val="00A36A58"/>
    <w:rsid w:val="00A41355"/>
    <w:rsid w:val="00A4204D"/>
    <w:rsid w:val="00A42E66"/>
    <w:rsid w:val="00A4336F"/>
    <w:rsid w:val="00A437B6"/>
    <w:rsid w:val="00A43B92"/>
    <w:rsid w:val="00A453DF"/>
    <w:rsid w:val="00A45ED7"/>
    <w:rsid w:val="00A46B1C"/>
    <w:rsid w:val="00A46DB5"/>
    <w:rsid w:val="00A5145D"/>
    <w:rsid w:val="00A534C0"/>
    <w:rsid w:val="00A54251"/>
    <w:rsid w:val="00A54F9B"/>
    <w:rsid w:val="00A57274"/>
    <w:rsid w:val="00A572DD"/>
    <w:rsid w:val="00A57B4D"/>
    <w:rsid w:val="00A6179E"/>
    <w:rsid w:val="00A61B96"/>
    <w:rsid w:val="00A63C30"/>
    <w:rsid w:val="00A64316"/>
    <w:rsid w:val="00A7004E"/>
    <w:rsid w:val="00A7175C"/>
    <w:rsid w:val="00A7615D"/>
    <w:rsid w:val="00A769D2"/>
    <w:rsid w:val="00A76B4A"/>
    <w:rsid w:val="00A77262"/>
    <w:rsid w:val="00A804D9"/>
    <w:rsid w:val="00A8154A"/>
    <w:rsid w:val="00A85651"/>
    <w:rsid w:val="00A8573B"/>
    <w:rsid w:val="00A90BC3"/>
    <w:rsid w:val="00A92915"/>
    <w:rsid w:val="00A92CF3"/>
    <w:rsid w:val="00A92F92"/>
    <w:rsid w:val="00A93163"/>
    <w:rsid w:val="00A96892"/>
    <w:rsid w:val="00A97197"/>
    <w:rsid w:val="00AA1AE4"/>
    <w:rsid w:val="00AA2051"/>
    <w:rsid w:val="00AA34D2"/>
    <w:rsid w:val="00AA376B"/>
    <w:rsid w:val="00AA3F3A"/>
    <w:rsid w:val="00AA51B4"/>
    <w:rsid w:val="00AA6043"/>
    <w:rsid w:val="00AA665A"/>
    <w:rsid w:val="00AA6B0D"/>
    <w:rsid w:val="00AA70C4"/>
    <w:rsid w:val="00AA74B3"/>
    <w:rsid w:val="00AB2A4E"/>
    <w:rsid w:val="00AB3C0D"/>
    <w:rsid w:val="00AB5157"/>
    <w:rsid w:val="00AB7C8F"/>
    <w:rsid w:val="00AC072B"/>
    <w:rsid w:val="00AC16F2"/>
    <w:rsid w:val="00AC2192"/>
    <w:rsid w:val="00AC3EA7"/>
    <w:rsid w:val="00AC4BA5"/>
    <w:rsid w:val="00AC636D"/>
    <w:rsid w:val="00AC68D5"/>
    <w:rsid w:val="00AC7461"/>
    <w:rsid w:val="00AD0BDF"/>
    <w:rsid w:val="00AD1D76"/>
    <w:rsid w:val="00AD60C7"/>
    <w:rsid w:val="00AD645F"/>
    <w:rsid w:val="00AD6BA5"/>
    <w:rsid w:val="00AD786B"/>
    <w:rsid w:val="00AD7C2A"/>
    <w:rsid w:val="00AE1F5A"/>
    <w:rsid w:val="00AE5AC4"/>
    <w:rsid w:val="00AE690E"/>
    <w:rsid w:val="00AE75EE"/>
    <w:rsid w:val="00AF054E"/>
    <w:rsid w:val="00AF0B5F"/>
    <w:rsid w:val="00AF42CF"/>
    <w:rsid w:val="00AF7162"/>
    <w:rsid w:val="00B000AC"/>
    <w:rsid w:val="00B00BDA"/>
    <w:rsid w:val="00B00F61"/>
    <w:rsid w:val="00B04194"/>
    <w:rsid w:val="00B04C0E"/>
    <w:rsid w:val="00B0532D"/>
    <w:rsid w:val="00B07B59"/>
    <w:rsid w:val="00B07BA1"/>
    <w:rsid w:val="00B11159"/>
    <w:rsid w:val="00B127FC"/>
    <w:rsid w:val="00B13D13"/>
    <w:rsid w:val="00B13F03"/>
    <w:rsid w:val="00B2044A"/>
    <w:rsid w:val="00B22090"/>
    <w:rsid w:val="00B237FB"/>
    <w:rsid w:val="00B24B1D"/>
    <w:rsid w:val="00B26C33"/>
    <w:rsid w:val="00B271B3"/>
    <w:rsid w:val="00B277E0"/>
    <w:rsid w:val="00B308B7"/>
    <w:rsid w:val="00B30EC5"/>
    <w:rsid w:val="00B32D76"/>
    <w:rsid w:val="00B33C47"/>
    <w:rsid w:val="00B34946"/>
    <w:rsid w:val="00B3506E"/>
    <w:rsid w:val="00B430C1"/>
    <w:rsid w:val="00B442E0"/>
    <w:rsid w:val="00B45432"/>
    <w:rsid w:val="00B46E61"/>
    <w:rsid w:val="00B47C86"/>
    <w:rsid w:val="00B50E44"/>
    <w:rsid w:val="00B51398"/>
    <w:rsid w:val="00B519FD"/>
    <w:rsid w:val="00B520BC"/>
    <w:rsid w:val="00B52393"/>
    <w:rsid w:val="00B52BEB"/>
    <w:rsid w:val="00B539CC"/>
    <w:rsid w:val="00B53ADA"/>
    <w:rsid w:val="00B558F2"/>
    <w:rsid w:val="00B560EF"/>
    <w:rsid w:val="00B562C1"/>
    <w:rsid w:val="00B60D0E"/>
    <w:rsid w:val="00B6234A"/>
    <w:rsid w:val="00B62DEA"/>
    <w:rsid w:val="00B63D24"/>
    <w:rsid w:val="00B6433D"/>
    <w:rsid w:val="00B65345"/>
    <w:rsid w:val="00B654BA"/>
    <w:rsid w:val="00B715A0"/>
    <w:rsid w:val="00B72091"/>
    <w:rsid w:val="00B7295B"/>
    <w:rsid w:val="00B82013"/>
    <w:rsid w:val="00B82270"/>
    <w:rsid w:val="00B84DC6"/>
    <w:rsid w:val="00B924AD"/>
    <w:rsid w:val="00B924E6"/>
    <w:rsid w:val="00B92E94"/>
    <w:rsid w:val="00BA0526"/>
    <w:rsid w:val="00BA262D"/>
    <w:rsid w:val="00BA4BD4"/>
    <w:rsid w:val="00BA4F38"/>
    <w:rsid w:val="00BA5208"/>
    <w:rsid w:val="00BA5698"/>
    <w:rsid w:val="00BA5BE9"/>
    <w:rsid w:val="00BA7020"/>
    <w:rsid w:val="00BA7A28"/>
    <w:rsid w:val="00BB0F09"/>
    <w:rsid w:val="00BB2517"/>
    <w:rsid w:val="00BB3A8E"/>
    <w:rsid w:val="00BB46C4"/>
    <w:rsid w:val="00BB477C"/>
    <w:rsid w:val="00BB6F74"/>
    <w:rsid w:val="00BB77B9"/>
    <w:rsid w:val="00BB7AF3"/>
    <w:rsid w:val="00BC0991"/>
    <w:rsid w:val="00BC1CFC"/>
    <w:rsid w:val="00BC2360"/>
    <w:rsid w:val="00BC3F2E"/>
    <w:rsid w:val="00BC4A71"/>
    <w:rsid w:val="00BC5170"/>
    <w:rsid w:val="00BC545B"/>
    <w:rsid w:val="00BC549B"/>
    <w:rsid w:val="00BC6B52"/>
    <w:rsid w:val="00BC6DE7"/>
    <w:rsid w:val="00BC79EB"/>
    <w:rsid w:val="00BC7F82"/>
    <w:rsid w:val="00BD334C"/>
    <w:rsid w:val="00BD3547"/>
    <w:rsid w:val="00BD408B"/>
    <w:rsid w:val="00BD41F7"/>
    <w:rsid w:val="00BD5B07"/>
    <w:rsid w:val="00BD7FCF"/>
    <w:rsid w:val="00BE208F"/>
    <w:rsid w:val="00BE60B8"/>
    <w:rsid w:val="00BF1FA9"/>
    <w:rsid w:val="00BF2EC4"/>
    <w:rsid w:val="00BF52F0"/>
    <w:rsid w:val="00BF6406"/>
    <w:rsid w:val="00BF7621"/>
    <w:rsid w:val="00BF791E"/>
    <w:rsid w:val="00C00139"/>
    <w:rsid w:val="00C00877"/>
    <w:rsid w:val="00C04783"/>
    <w:rsid w:val="00C04DCA"/>
    <w:rsid w:val="00C057E6"/>
    <w:rsid w:val="00C064DC"/>
    <w:rsid w:val="00C06BA0"/>
    <w:rsid w:val="00C0799D"/>
    <w:rsid w:val="00C13871"/>
    <w:rsid w:val="00C1465C"/>
    <w:rsid w:val="00C149BD"/>
    <w:rsid w:val="00C16182"/>
    <w:rsid w:val="00C1688A"/>
    <w:rsid w:val="00C229BE"/>
    <w:rsid w:val="00C2411F"/>
    <w:rsid w:val="00C2440F"/>
    <w:rsid w:val="00C24450"/>
    <w:rsid w:val="00C24FF3"/>
    <w:rsid w:val="00C25BDA"/>
    <w:rsid w:val="00C26DAE"/>
    <w:rsid w:val="00C27EE8"/>
    <w:rsid w:val="00C310BC"/>
    <w:rsid w:val="00C3138E"/>
    <w:rsid w:val="00C31F71"/>
    <w:rsid w:val="00C329E4"/>
    <w:rsid w:val="00C33104"/>
    <w:rsid w:val="00C332D4"/>
    <w:rsid w:val="00C34972"/>
    <w:rsid w:val="00C35C89"/>
    <w:rsid w:val="00C35FC3"/>
    <w:rsid w:val="00C368CD"/>
    <w:rsid w:val="00C3693F"/>
    <w:rsid w:val="00C3717C"/>
    <w:rsid w:val="00C41F92"/>
    <w:rsid w:val="00C42107"/>
    <w:rsid w:val="00C44FB5"/>
    <w:rsid w:val="00C45EAD"/>
    <w:rsid w:val="00C4658A"/>
    <w:rsid w:val="00C46ADE"/>
    <w:rsid w:val="00C472A2"/>
    <w:rsid w:val="00C500A4"/>
    <w:rsid w:val="00C50FCE"/>
    <w:rsid w:val="00C51011"/>
    <w:rsid w:val="00C51D51"/>
    <w:rsid w:val="00C54D06"/>
    <w:rsid w:val="00C560AC"/>
    <w:rsid w:val="00C569EA"/>
    <w:rsid w:val="00C57653"/>
    <w:rsid w:val="00C576F0"/>
    <w:rsid w:val="00C5781C"/>
    <w:rsid w:val="00C57869"/>
    <w:rsid w:val="00C60314"/>
    <w:rsid w:val="00C60343"/>
    <w:rsid w:val="00C630F4"/>
    <w:rsid w:val="00C640FF"/>
    <w:rsid w:val="00C64D28"/>
    <w:rsid w:val="00C65BA9"/>
    <w:rsid w:val="00C72241"/>
    <w:rsid w:val="00C754F7"/>
    <w:rsid w:val="00C768FA"/>
    <w:rsid w:val="00C8149F"/>
    <w:rsid w:val="00C818F1"/>
    <w:rsid w:val="00C85381"/>
    <w:rsid w:val="00C854D4"/>
    <w:rsid w:val="00C8607F"/>
    <w:rsid w:val="00C86324"/>
    <w:rsid w:val="00C8692E"/>
    <w:rsid w:val="00C874B2"/>
    <w:rsid w:val="00C90556"/>
    <w:rsid w:val="00C94AEA"/>
    <w:rsid w:val="00C9520E"/>
    <w:rsid w:val="00C96716"/>
    <w:rsid w:val="00CA0D78"/>
    <w:rsid w:val="00CA2466"/>
    <w:rsid w:val="00CA2DF3"/>
    <w:rsid w:val="00CA3B7B"/>
    <w:rsid w:val="00CA4855"/>
    <w:rsid w:val="00CA54E2"/>
    <w:rsid w:val="00CA5ABA"/>
    <w:rsid w:val="00CA5D90"/>
    <w:rsid w:val="00CA6B46"/>
    <w:rsid w:val="00CB08BD"/>
    <w:rsid w:val="00CB1AF5"/>
    <w:rsid w:val="00CB21C1"/>
    <w:rsid w:val="00CB24FE"/>
    <w:rsid w:val="00CB4185"/>
    <w:rsid w:val="00CB5583"/>
    <w:rsid w:val="00CB74C7"/>
    <w:rsid w:val="00CB7945"/>
    <w:rsid w:val="00CC2AA0"/>
    <w:rsid w:val="00CC3924"/>
    <w:rsid w:val="00CD2259"/>
    <w:rsid w:val="00CD4554"/>
    <w:rsid w:val="00CD4D0A"/>
    <w:rsid w:val="00CD58FD"/>
    <w:rsid w:val="00CD78ED"/>
    <w:rsid w:val="00CE1AB6"/>
    <w:rsid w:val="00CE291E"/>
    <w:rsid w:val="00CE2F9E"/>
    <w:rsid w:val="00CE3491"/>
    <w:rsid w:val="00CE5E37"/>
    <w:rsid w:val="00CF09CB"/>
    <w:rsid w:val="00CF110A"/>
    <w:rsid w:val="00CF2380"/>
    <w:rsid w:val="00CF3E3F"/>
    <w:rsid w:val="00CF6130"/>
    <w:rsid w:val="00CF6981"/>
    <w:rsid w:val="00D0066E"/>
    <w:rsid w:val="00D01938"/>
    <w:rsid w:val="00D02074"/>
    <w:rsid w:val="00D03307"/>
    <w:rsid w:val="00D059CF"/>
    <w:rsid w:val="00D05FCF"/>
    <w:rsid w:val="00D065BB"/>
    <w:rsid w:val="00D11426"/>
    <w:rsid w:val="00D13459"/>
    <w:rsid w:val="00D14A9D"/>
    <w:rsid w:val="00D14F4F"/>
    <w:rsid w:val="00D17341"/>
    <w:rsid w:val="00D21877"/>
    <w:rsid w:val="00D24C08"/>
    <w:rsid w:val="00D253BE"/>
    <w:rsid w:val="00D26236"/>
    <w:rsid w:val="00D27828"/>
    <w:rsid w:val="00D30945"/>
    <w:rsid w:val="00D30967"/>
    <w:rsid w:val="00D30DEE"/>
    <w:rsid w:val="00D31A72"/>
    <w:rsid w:val="00D31B3D"/>
    <w:rsid w:val="00D33995"/>
    <w:rsid w:val="00D343FA"/>
    <w:rsid w:val="00D40999"/>
    <w:rsid w:val="00D418FF"/>
    <w:rsid w:val="00D41DDE"/>
    <w:rsid w:val="00D42729"/>
    <w:rsid w:val="00D42EAA"/>
    <w:rsid w:val="00D45096"/>
    <w:rsid w:val="00D4616A"/>
    <w:rsid w:val="00D461BD"/>
    <w:rsid w:val="00D50386"/>
    <w:rsid w:val="00D51F2D"/>
    <w:rsid w:val="00D5554C"/>
    <w:rsid w:val="00D55F53"/>
    <w:rsid w:val="00D57D50"/>
    <w:rsid w:val="00D635CC"/>
    <w:rsid w:val="00D63C13"/>
    <w:rsid w:val="00D65802"/>
    <w:rsid w:val="00D65C76"/>
    <w:rsid w:val="00D662AD"/>
    <w:rsid w:val="00D67473"/>
    <w:rsid w:val="00D67D13"/>
    <w:rsid w:val="00D714F8"/>
    <w:rsid w:val="00D71747"/>
    <w:rsid w:val="00D71EC4"/>
    <w:rsid w:val="00D724F4"/>
    <w:rsid w:val="00D734C7"/>
    <w:rsid w:val="00D735A4"/>
    <w:rsid w:val="00D7542B"/>
    <w:rsid w:val="00D75A9A"/>
    <w:rsid w:val="00D77D69"/>
    <w:rsid w:val="00D82D0C"/>
    <w:rsid w:val="00D8351F"/>
    <w:rsid w:val="00D85DD7"/>
    <w:rsid w:val="00D85ECF"/>
    <w:rsid w:val="00D86018"/>
    <w:rsid w:val="00D92834"/>
    <w:rsid w:val="00D92D88"/>
    <w:rsid w:val="00D92F45"/>
    <w:rsid w:val="00D9394A"/>
    <w:rsid w:val="00D944EF"/>
    <w:rsid w:val="00D94DAE"/>
    <w:rsid w:val="00DA01EC"/>
    <w:rsid w:val="00DA0C88"/>
    <w:rsid w:val="00DA1D32"/>
    <w:rsid w:val="00DA2F73"/>
    <w:rsid w:val="00DA3440"/>
    <w:rsid w:val="00DA3AF1"/>
    <w:rsid w:val="00DA3CBC"/>
    <w:rsid w:val="00DA7A55"/>
    <w:rsid w:val="00DB0EA7"/>
    <w:rsid w:val="00DB26C8"/>
    <w:rsid w:val="00DB29DB"/>
    <w:rsid w:val="00DB5FE5"/>
    <w:rsid w:val="00DB72E0"/>
    <w:rsid w:val="00DC08CF"/>
    <w:rsid w:val="00DC307B"/>
    <w:rsid w:val="00DC343B"/>
    <w:rsid w:val="00DC462F"/>
    <w:rsid w:val="00DC499A"/>
    <w:rsid w:val="00DD0E29"/>
    <w:rsid w:val="00DD2183"/>
    <w:rsid w:val="00DD2AB0"/>
    <w:rsid w:val="00DD306F"/>
    <w:rsid w:val="00DD6A21"/>
    <w:rsid w:val="00DD6E7A"/>
    <w:rsid w:val="00DE18A7"/>
    <w:rsid w:val="00DE2540"/>
    <w:rsid w:val="00DE2EFB"/>
    <w:rsid w:val="00DE3026"/>
    <w:rsid w:val="00DE3A97"/>
    <w:rsid w:val="00DE5AF7"/>
    <w:rsid w:val="00DE60CA"/>
    <w:rsid w:val="00DE6DEA"/>
    <w:rsid w:val="00DE7D28"/>
    <w:rsid w:val="00DE7E1D"/>
    <w:rsid w:val="00DF1CBC"/>
    <w:rsid w:val="00DF1E9D"/>
    <w:rsid w:val="00DF5B40"/>
    <w:rsid w:val="00DF68DB"/>
    <w:rsid w:val="00E024BE"/>
    <w:rsid w:val="00E02517"/>
    <w:rsid w:val="00E06692"/>
    <w:rsid w:val="00E06726"/>
    <w:rsid w:val="00E14833"/>
    <w:rsid w:val="00E15FB8"/>
    <w:rsid w:val="00E1675F"/>
    <w:rsid w:val="00E17014"/>
    <w:rsid w:val="00E171BE"/>
    <w:rsid w:val="00E174C6"/>
    <w:rsid w:val="00E200D2"/>
    <w:rsid w:val="00E20617"/>
    <w:rsid w:val="00E2080B"/>
    <w:rsid w:val="00E23E95"/>
    <w:rsid w:val="00E24FA3"/>
    <w:rsid w:val="00E267D6"/>
    <w:rsid w:val="00E26B28"/>
    <w:rsid w:val="00E27260"/>
    <w:rsid w:val="00E2746F"/>
    <w:rsid w:val="00E27D4B"/>
    <w:rsid w:val="00E301F5"/>
    <w:rsid w:val="00E30C8F"/>
    <w:rsid w:val="00E31465"/>
    <w:rsid w:val="00E328CD"/>
    <w:rsid w:val="00E32A96"/>
    <w:rsid w:val="00E33E98"/>
    <w:rsid w:val="00E3489E"/>
    <w:rsid w:val="00E35189"/>
    <w:rsid w:val="00E362F0"/>
    <w:rsid w:val="00E36B95"/>
    <w:rsid w:val="00E371C4"/>
    <w:rsid w:val="00E3721A"/>
    <w:rsid w:val="00E37494"/>
    <w:rsid w:val="00E4003F"/>
    <w:rsid w:val="00E4039A"/>
    <w:rsid w:val="00E41D95"/>
    <w:rsid w:val="00E42B37"/>
    <w:rsid w:val="00E458F6"/>
    <w:rsid w:val="00E45954"/>
    <w:rsid w:val="00E46704"/>
    <w:rsid w:val="00E53546"/>
    <w:rsid w:val="00E5385F"/>
    <w:rsid w:val="00E5461E"/>
    <w:rsid w:val="00E55F24"/>
    <w:rsid w:val="00E56BBC"/>
    <w:rsid w:val="00E573E1"/>
    <w:rsid w:val="00E57990"/>
    <w:rsid w:val="00E57E1A"/>
    <w:rsid w:val="00E62B0B"/>
    <w:rsid w:val="00E64D3D"/>
    <w:rsid w:val="00E65FDA"/>
    <w:rsid w:val="00E66D06"/>
    <w:rsid w:val="00E72960"/>
    <w:rsid w:val="00E74D78"/>
    <w:rsid w:val="00E8099E"/>
    <w:rsid w:val="00E81B77"/>
    <w:rsid w:val="00E82473"/>
    <w:rsid w:val="00E83757"/>
    <w:rsid w:val="00E8396F"/>
    <w:rsid w:val="00E83CC8"/>
    <w:rsid w:val="00E86620"/>
    <w:rsid w:val="00E90410"/>
    <w:rsid w:val="00E90DFE"/>
    <w:rsid w:val="00E91519"/>
    <w:rsid w:val="00E922D1"/>
    <w:rsid w:val="00E9416A"/>
    <w:rsid w:val="00E95FFC"/>
    <w:rsid w:val="00E96DBE"/>
    <w:rsid w:val="00E974BC"/>
    <w:rsid w:val="00E97E97"/>
    <w:rsid w:val="00EA27A7"/>
    <w:rsid w:val="00EA44D9"/>
    <w:rsid w:val="00EA5FA4"/>
    <w:rsid w:val="00EB2B86"/>
    <w:rsid w:val="00EB3A89"/>
    <w:rsid w:val="00EB4881"/>
    <w:rsid w:val="00EB4D40"/>
    <w:rsid w:val="00EB6A76"/>
    <w:rsid w:val="00EB6FBB"/>
    <w:rsid w:val="00EB71D6"/>
    <w:rsid w:val="00EC3CD4"/>
    <w:rsid w:val="00EC5543"/>
    <w:rsid w:val="00EC6AEE"/>
    <w:rsid w:val="00EC70C2"/>
    <w:rsid w:val="00ED0DF0"/>
    <w:rsid w:val="00ED2B8D"/>
    <w:rsid w:val="00ED43B2"/>
    <w:rsid w:val="00ED4FAE"/>
    <w:rsid w:val="00EE2D07"/>
    <w:rsid w:val="00EE3DDD"/>
    <w:rsid w:val="00EE3E3B"/>
    <w:rsid w:val="00EE465E"/>
    <w:rsid w:val="00EE5422"/>
    <w:rsid w:val="00EE6D35"/>
    <w:rsid w:val="00EF08C2"/>
    <w:rsid w:val="00EF2E32"/>
    <w:rsid w:val="00EF55AA"/>
    <w:rsid w:val="00EF71E0"/>
    <w:rsid w:val="00F00BA2"/>
    <w:rsid w:val="00F01BD6"/>
    <w:rsid w:val="00F02194"/>
    <w:rsid w:val="00F02638"/>
    <w:rsid w:val="00F03D70"/>
    <w:rsid w:val="00F05D8A"/>
    <w:rsid w:val="00F05F51"/>
    <w:rsid w:val="00F0692A"/>
    <w:rsid w:val="00F06AA0"/>
    <w:rsid w:val="00F0799D"/>
    <w:rsid w:val="00F100A3"/>
    <w:rsid w:val="00F107A0"/>
    <w:rsid w:val="00F109B6"/>
    <w:rsid w:val="00F10AE9"/>
    <w:rsid w:val="00F127A8"/>
    <w:rsid w:val="00F14201"/>
    <w:rsid w:val="00F14A26"/>
    <w:rsid w:val="00F14C6D"/>
    <w:rsid w:val="00F220A5"/>
    <w:rsid w:val="00F2264A"/>
    <w:rsid w:val="00F22BD8"/>
    <w:rsid w:val="00F22C3C"/>
    <w:rsid w:val="00F22DC0"/>
    <w:rsid w:val="00F2321D"/>
    <w:rsid w:val="00F25C18"/>
    <w:rsid w:val="00F267F0"/>
    <w:rsid w:val="00F3006B"/>
    <w:rsid w:val="00F30119"/>
    <w:rsid w:val="00F32095"/>
    <w:rsid w:val="00F32CC7"/>
    <w:rsid w:val="00F34362"/>
    <w:rsid w:val="00F348F6"/>
    <w:rsid w:val="00F34BC9"/>
    <w:rsid w:val="00F35BE1"/>
    <w:rsid w:val="00F37790"/>
    <w:rsid w:val="00F40F98"/>
    <w:rsid w:val="00F4253B"/>
    <w:rsid w:val="00F463F3"/>
    <w:rsid w:val="00F50186"/>
    <w:rsid w:val="00F50307"/>
    <w:rsid w:val="00F513AE"/>
    <w:rsid w:val="00F52313"/>
    <w:rsid w:val="00F53D66"/>
    <w:rsid w:val="00F5635E"/>
    <w:rsid w:val="00F60D68"/>
    <w:rsid w:val="00F61090"/>
    <w:rsid w:val="00F62BD8"/>
    <w:rsid w:val="00F62CD3"/>
    <w:rsid w:val="00F63D27"/>
    <w:rsid w:val="00F73859"/>
    <w:rsid w:val="00F7481A"/>
    <w:rsid w:val="00F77F43"/>
    <w:rsid w:val="00F8294F"/>
    <w:rsid w:val="00F8302E"/>
    <w:rsid w:val="00F85503"/>
    <w:rsid w:val="00F85EFA"/>
    <w:rsid w:val="00F86080"/>
    <w:rsid w:val="00F86DAB"/>
    <w:rsid w:val="00F91BC2"/>
    <w:rsid w:val="00F91DFA"/>
    <w:rsid w:val="00F922C3"/>
    <w:rsid w:val="00F9660C"/>
    <w:rsid w:val="00F96A28"/>
    <w:rsid w:val="00FA2A65"/>
    <w:rsid w:val="00FA359B"/>
    <w:rsid w:val="00FA4916"/>
    <w:rsid w:val="00FA76E9"/>
    <w:rsid w:val="00FA7E5C"/>
    <w:rsid w:val="00FB0CD0"/>
    <w:rsid w:val="00FB13D2"/>
    <w:rsid w:val="00FB193D"/>
    <w:rsid w:val="00FB2144"/>
    <w:rsid w:val="00FB2534"/>
    <w:rsid w:val="00FB3422"/>
    <w:rsid w:val="00FB4C7F"/>
    <w:rsid w:val="00FB6B51"/>
    <w:rsid w:val="00FC1305"/>
    <w:rsid w:val="00FC16C3"/>
    <w:rsid w:val="00FC1894"/>
    <w:rsid w:val="00FC368D"/>
    <w:rsid w:val="00FC52D4"/>
    <w:rsid w:val="00FC7A81"/>
    <w:rsid w:val="00FD01B5"/>
    <w:rsid w:val="00FD083E"/>
    <w:rsid w:val="00FD0A4A"/>
    <w:rsid w:val="00FD465A"/>
    <w:rsid w:val="00FD5287"/>
    <w:rsid w:val="00FD552D"/>
    <w:rsid w:val="00FD5BF0"/>
    <w:rsid w:val="00FE193F"/>
    <w:rsid w:val="00FE197F"/>
    <w:rsid w:val="00FE1EF4"/>
    <w:rsid w:val="00FE28E5"/>
    <w:rsid w:val="00FE7920"/>
    <w:rsid w:val="00FE7EC0"/>
    <w:rsid w:val="00FF58C5"/>
    <w:rsid w:val="00FF5F5F"/>
    <w:rsid w:val="00FF70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7"/>
    <o:shapelayout v:ext="edit">
      <o:idmap v:ext="edit" data="1"/>
    </o:shapelayout>
  </w:shapeDefaults>
  <w:decimalSymbol w:val="."/>
  <w:listSeparator w:val=","/>
  <w14:docId w14:val="2A36509B"/>
  <w15:chartTrackingRefBased/>
  <w15:docId w15:val="{4BFF3F3F-5E24-4EA9-A90E-ECB20FE2C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lsdException w:name="heading 5" w:locked="0"/>
    <w:lsdException w:name="heading 6" w:locked="0"/>
    <w:lsdException w:name="heading 7" w:locked="0"/>
    <w:lsdException w:name="heading 8" w:locked="0"/>
    <w:lsdException w:name="heading 9" w:locked="0"/>
    <w:lsdException w:name="toc 1" w:locked="0" w:uiPriority="39"/>
    <w:lsdException w:name="toc 2" w:locked="0" w:uiPriority="39"/>
    <w:lsdException w:name="toc 3" w:locked="0" w:uiPriority="39"/>
    <w:lsdException w:name="toc 4" w:locked="0" w:uiPriority="39"/>
    <w:lsdException w:name="header" w:locked="0" w:qFormat="1"/>
    <w:lsdException w:name="footer" w:locked="0" w:uiPriority="99"/>
    <w:lsdException w:name="caption" w:semiHidden="1" w:unhideWhenUsed="1" w:qFormat="1"/>
    <w:lsdException w:name="footnote reference" w:qFormat="1"/>
    <w:lsdException w:name="endnote reference" w:locked="0" w:uiPriority="99" w:qFormat="1"/>
    <w:lsdException w:name="endnote text" w:locked="0" w:uiPriority="99" w:qFormat="1"/>
    <w:lsdException w:name="List Bullet" w:qFormat="1"/>
    <w:lsdException w:name="List Number" w:qFormat="1"/>
    <w:lsdException w:name="Default Paragraph Font" w:locked="0" w:uiPriority="1"/>
    <w:lsdException w:name="List Continue 4" w:locked="0"/>
    <w:lsdException w:name="Hyperlink" w:locked="0" w:uiPriority="99"/>
    <w:lsdException w:name="Strong" w:locked="0"/>
    <w:lsdException w:name="Emphasis" w:uiPriority="20" w:qFormat="1"/>
    <w:lsdException w:name="HTML Top of Form" w:locked="0"/>
    <w:lsdException w:name="HTML Bottom of Form" w:locked="0"/>
    <w:lsdException w:name="Normal (Web)" w:uiPriority="99"/>
    <w:lsdException w:name="HTML Keyboard"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locked="0" w:semiHidden="1" w:uiPriority="99"/>
    <w:lsdException w:name="No Spacing" w:locked="0"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List Paragraph" w:locked="0" w:uiPriority="34" w:qFormat="1"/>
    <w:lsdException w:name="Quote" w:locked="0" w:uiPriority="29"/>
    <w:lsdException w:name="Intense Quote" w:locked="0"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lsdException w:name="Intense Emphasis" w:locked="0" w:uiPriority="21"/>
    <w:lsdException w:name="Subtle Reference" w:locked="0" w:uiPriority="31"/>
    <w:lsdException w:name="Intense Reference" w:locked="0" w:uiPriority="32"/>
    <w:lsdException w:name="Book Title" w:locked="0" w:uiPriority="33"/>
    <w:lsdException w:name="Bibliography" w:locked="0" w:semiHidden="1" w:uiPriority="37" w:unhideWhenUsed="1"/>
    <w:lsdException w:name="TOC Heading" w:locked="0" w:semiHidden="1" w:uiPriority="39" w:unhideWhenUsed="1"/>
    <w:lsdException w:name="Plain Table 1" w:locked="0"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E53546"/>
    <w:pPr>
      <w:spacing w:before="240" w:after="240"/>
    </w:pPr>
    <w:rPr>
      <w:rFonts w:ascii="Open Sans" w:eastAsia="MS Mincho" w:hAnsi="Open Sans"/>
      <w:sz w:val="24"/>
      <w:szCs w:val="24"/>
    </w:rPr>
  </w:style>
  <w:style w:type="paragraph" w:styleId="Heading1">
    <w:name w:val="heading 1"/>
    <w:basedOn w:val="Normal"/>
    <w:next w:val="Normal"/>
    <w:link w:val="Heading1Char"/>
    <w:qFormat/>
    <w:rsid w:val="005C2ECF"/>
    <w:pPr>
      <w:keepNext/>
      <w:keepLines/>
      <w:numPr>
        <w:numId w:val="2"/>
      </w:numPr>
      <w:spacing w:before="360"/>
      <w:outlineLvl w:val="0"/>
    </w:pPr>
    <w:rPr>
      <w:b/>
      <w:bCs/>
      <w:sz w:val="36"/>
      <w:szCs w:val="28"/>
    </w:rPr>
  </w:style>
  <w:style w:type="paragraph" w:styleId="Heading2">
    <w:name w:val="heading 2"/>
    <w:basedOn w:val="Heading1"/>
    <w:next w:val="Normal"/>
    <w:link w:val="Heading2Char"/>
    <w:qFormat/>
    <w:rsid w:val="005C2ECF"/>
    <w:pPr>
      <w:numPr>
        <w:ilvl w:val="1"/>
      </w:numPr>
      <w:outlineLvl w:val="1"/>
    </w:pPr>
    <w:rPr>
      <w:bCs w:val="0"/>
      <w:sz w:val="28"/>
      <w:szCs w:val="26"/>
    </w:rPr>
  </w:style>
  <w:style w:type="paragraph" w:styleId="Heading3">
    <w:name w:val="heading 3"/>
    <w:basedOn w:val="Heading2"/>
    <w:next w:val="Normal"/>
    <w:link w:val="Heading3Char"/>
    <w:qFormat/>
    <w:rsid w:val="008007A8"/>
    <w:pPr>
      <w:numPr>
        <w:ilvl w:val="2"/>
      </w:numPr>
      <w:outlineLvl w:val="2"/>
    </w:pPr>
    <w:rPr>
      <w:b w:val="0"/>
      <w:bCs/>
      <w:sz w:val="24"/>
    </w:rPr>
  </w:style>
  <w:style w:type="paragraph" w:styleId="Heading4">
    <w:name w:val="heading 4"/>
    <w:basedOn w:val="Heading3"/>
    <w:next w:val="Normal"/>
    <w:link w:val="Heading4Char"/>
    <w:locked/>
    <w:rsid w:val="008007A8"/>
    <w:pPr>
      <w:numPr>
        <w:ilvl w:val="3"/>
      </w:numPr>
      <w:outlineLvl w:val="3"/>
    </w:pPr>
    <w:rPr>
      <w:bCs w:val="0"/>
      <w:i/>
      <w:iCs/>
    </w:rPr>
  </w:style>
  <w:style w:type="paragraph" w:styleId="Heading5">
    <w:name w:val="heading 5"/>
    <w:basedOn w:val="Normal"/>
    <w:next w:val="Normal"/>
    <w:link w:val="Heading5Char"/>
    <w:locked/>
    <w:rsid w:val="005C2ECF"/>
    <w:pPr>
      <w:keepNext/>
      <w:keepLines/>
      <w:numPr>
        <w:ilvl w:val="4"/>
        <w:numId w:val="2"/>
      </w:numPr>
      <w:spacing w:before="200"/>
      <w:outlineLvl w:val="4"/>
    </w:pPr>
  </w:style>
  <w:style w:type="paragraph" w:styleId="Heading6">
    <w:name w:val="heading 6"/>
    <w:basedOn w:val="Normal"/>
    <w:next w:val="Normal"/>
    <w:link w:val="Heading6Char"/>
    <w:locked/>
    <w:rsid w:val="005C2ECF"/>
    <w:pPr>
      <w:keepNext/>
      <w:keepLines/>
      <w:numPr>
        <w:ilvl w:val="5"/>
        <w:numId w:val="2"/>
      </w:numPr>
      <w:spacing w:before="200"/>
      <w:outlineLvl w:val="5"/>
    </w:pPr>
    <w:rPr>
      <w:i/>
      <w:iCs/>
    </w:rPr>
  </w:style>
  <w:style w:type="paragraph" w:styleId="Heading7">
    <w:name w:val="heading 7"/>
    <w:basedOn w:val="Normal"/>
    <w:next w:val="Normal"/>
    <w:link w:val="Heading7Char"/>
    <w:locked/>
    <w:rsid w:val="005C2ECF"/>
    <w:pPr>
      <w:keepNext/>
      <w:keepLines/>
      <w:numPr>
        <w:ilvl w:val="6"/>
        <w:numId w:val="2"/>
      </w:numPr>
      <w:spacing w:before="200"/>
      <w:outlineLvl w:val="6"/>
    </w:pPr>
    <w:rPr>
      <w:i/>
      <w:iCs/>
    </w:rPr>
  </w:style>
  <w:style w:type="paragraph" w:styleId="Heading8">
    <w:name w:val="heading 8"/>
    <w:basedOn w:val="Normal"/>
    <w:next w:val="Normal"/>
    <w:link w:val="Heading8Char"/>
    <w:locked/>
    <w:rsid w:val="005C2ECF"/>
    <w:pPr>
      <w:keepNext/>
      <w:keepLines/>
      <w:numPr>
        <w:ilvl w:val="7"/>
        <w:numId w:val="2"/>
      </w:numPr>
      <w:spacing w:before="200"/>
      <w:outlineLvl w:val="7"/>
    </w:pPr>
    <w:rPr>
      <w:sz w:val="20"/>
      <w:szCs w:val="20"/>
    </w:rPr>
  </w:style>
  <w:style w:type="paragraph" w:styleId="Heading9">
    <w:name w:val="heading 9"/>
    <w:basedOn w:val="Normal"/>
    <w:next w:val="Normal"/>
    <w:link w:val="Heading9Char"/>
    <w:locked/>
    <w:rsid w:val="005C2ECF"/>
    <w:pPr>
      <w:keepNext/>
      <w:keepLines/>
      <w:numPr>
        <w:ilvl w:val="8"/>
        <w:numId w:val="2"/>
      </w:numPr>
      <w:spacing w:before="200"/>
      <w:outlineLvl w:val="8"/>
    </w:pPr>
    <w:rPr>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C2ECF"/>
    <w:rPr>
      <w:rFonts w:ascii="Open Sans" w:eastAsia="MS Mincho" w:hAnsi="Open Sans"/>
      <w:b/>
      <w:bCs/>
      <w:sz w:val="36"/>
      <w:szCs w:val="28"/>
    </w:rPr>
  </w:style>
  <w:style w:type="character" w:customStyle="1" w:styleId="Heading2Char">
    <w:name w:val="Heading 2 Char"/>
    <w:link w:val="Heading2"/>
    <w:rsid w:val="005C2ECF"/>
    <w:rPr>
      <w:rFonts w:ascii="Open Sans" w:eastAsia="MS Mincho" w:hAnsi="Open Sans"/>
      <w:b/>
      <w:sz w:val="28"/>
      <w:szCs w:val="26"/>
    </w:rPr>
  </w:style>
  <w:style w:type="character" w:customStyle="1" w:styleId="Heading3Char">
    <w:name w:val="Heading 3 Char"/>
    <w:link w:val="Heading3"/>
    <w:rsid w:val="008007A8"/>
    <w:rPr>
      <w:rFonts w:ascii="Arial" w:eastAsia="MS Mincho" w:hAnsi="Arial"/>
      <w:bCs/>
      <w:i/>
      <w:sz w:val="24"/>
      <w:szCs w:val="26"/>
      <w:lang w:val="en-AU" w:eastAsia="en-AU" w:bidi="ar-SA"/>
    </w:rPr>
  </w:style>
  <w:style w:type="character" w:customStyle="1" w:styleId="Heading4Char">
    <w:name w:val="Heading 4 Char"/>
    <w:link w:val="Heading4"/>
    <w:rsid w:val="008007A8"/>
    <w:rPr>
      <w:rFonts w:ascii="Arial" w:eastAsia="MS Mincho" w:hAnsi="Arial"/>
      <w:iCs/>
      <w:sz w:val="24"/>
      <w:szCs w:val="26"/>
      <w:lang w:val="en-AU" w:eastAsia="en-AU" w:bidi="ar-SA"/>
    </w:rPr>
  </w:style>
  <w:style w:type="character" w:styleId="Strong">
    <w:name w:val="Strong"/>
    <w:locked/>
    <w:rsid w:val="00471BB7"/>
    <w:rPr>
      <w:rFonts w:ascii="Open Sans" w:hAnsi="Open Sans"/>
      <w:b/>
      <w:bCs/>
    </w:rPr>
  </w:style>
  <w:style w:type="character" w:customStyle="1" w:styleId="Heading5Char">
    <w:name w:val="Heading 5 Char"/>
    <w:link w:val="Heading5"/>
    <w:rsid w:val="005C2ECF"/>
    <w:rPr>
      <w:rFonts w:ascii="Open Sans" w:eastAsia="MS Mincho" w:hAnsi="Open Sans"/>
      <w:sz w:val="24"/>
      <w:szCs w:val="24"/>
    </w:rPr>
  </w:style>
  <w:style w:type="character" w:customStyle="1" w:styleId="Heading6Char">
    <w:name w:val="Heading 6 Char"/>
    <w:link w:val="Heading6"/>
    <w:rsid w:val="005C2ECF"/>
    <w:rPr>
      <w:rFonts w:ascii="Open Sans" w:eastAsia="MS Mincho" w:hAnsi="Open Sans"/>
      <w:i/>
      <w:iCs/>
      <w:sz w:val="24"/>
      <w:szCs w:val="24"/>
    </w:rPr>
  </w:style>
  <w:style w:type="character" w:customStyle="1" w:styleId="Heading7Char">
    <w:name w:val="Heading 7 Char"/>
    <w:link w:val="Heading7"/>
    <w:rsid w:val="005C2ECF"/>
    <w:rPr>
      <w:rFonts w:ascii="Open Sans" w:eastAsia="MS Mincho" w:hAnsi="Open Sans"/>
      <w:i/>
      <w:iCs/>
      <w:sz w:val="24"/>
      <w:szCs w:val="24"/>
    </w:rPr>
  </w:style>
  <w:style w:type="character" w:customStyle="1" w:styleId="Heading8Char">
    <w:name w:val="Heading 8 Char"/>
    <w:link w:val="Heading8"/>
    <w:rsid w:val="005C2ECF"/>
    <w:rPr>
      <w:rFonts w:ascii="Open Sans" w:eastAsia="MS Mincho" w:hAnsi="Open Sans"/>
    </w:rPr>
  </w:style>
  <w:style w:type="character" w:customStyle="1" w:styleId="Heading9Char">
    <w:name w:val="Heading 9 Char"/>
    <w:link w:val="Heading9"/>
    <w:rsid w:val="005C2ECF"/>
    <w:rPr>
      <w:rFonts w:ascii="Open Sans" w:eastAsia="MS Mincho" w:hAnsi="Open Sans"/>
      <w:i/>
      <w:iCs/>
    </w:rPr>
  </w:style>
  <w:style w:type="paragraph" w:styleId="Header">
    <w:name w:val="header"/>
    <w:basedOn w:val="Normal"/>
    <w:link w:val="HeaderChar"/>
    <w:qFormat/>
    <w:rsid w:val="00CA5D90"/>
    <w:pPr>
      <w:tabs>
        <w:tab w:val="center" w:pos="4513"/>
        <w:tab w:val="right" w:pos="9026"/>
      </w:tabs>
      <w:spacing w:after="0"/>
      <w:jc w:val="right"/>
    </w:pPr>
    <w:rPr>
      <w:sz w:val="22"/>
    </w:rPr>
  </w:style>
  <w:style w:type="character" w:customStyle="1" w:styleId="HeaderChar">
    <w:name w:val="Header Char"/>
    <w:link w:val="Header"/>
    <w:rsid w:val="0016266F"/>
    <w:rPr>
      <w:rFonts w:ascii="Open Sans" w:eastAsia="MS Mincho" w:hAnsi="Open Sans"/>
      <w:sz w:val="22"/>
      <w:szCs w:val="24"/>
    </w:rPr>
  </w:style>
  <w:style w:type="paragraph" w:styleId="Footer">
    <w:name w:val="footer"/>
    <w:basedOn w:val="Normal"/>
    <w:link w:val="FooterChar"/>
    <w:uiPriority w:val="99"/>
    <w:rsid w:val="0063009F"/>
    <w:pPr>
      <w:tabs>
        <w:tab w:val="right" w:pos="2835"/>
        <w:tab w:val="right" w:pos="5670"/>
      </w:tabs>
      <w:spacing w:before="0" w:after="0"/>
      <w:ind w:left="-868"/>
    </w:pPr>
    <w:rPr>
      <w:sz w:val="18"/>
    </w:rPr>
  </w:style>
  <w:style w:type="character" w:customStyle="1" w:styleId="FooterChar">
    <w:name w:val="Footer Char"/>
    <w:link w:val="Footer"/>
    <w:uiPriority w:val="99"/>
    <w:rsid w:val="0063009F"/>
    <w:rPr>
      <w:rFonts w:ascii="Open Sans" w:eastAsia="MS Mincho" w:hAnsi="Open Sans"/>
      <w:sz w:val="18"/>
      <w:szCs w:val="24"/>
    </w:rPr>
  </w:style>
  <w:style w:type="paragraph" w:styleId="TOC3">
    <w:name w:val="toc 3"/>
    <w:basedOn w:val="Normal"/>
    <w:next w:val="Normal"/>
    <w:autoRedefine/>
    <w:uiPriority w:val="39"/>
    <w:locked/>
    <w:rsid w:val="000E4837"/>
    <w:pPr>
      <w:tabs>
        <w:tab w:val="left" w:pos="1202"/>
        <w:tab w:val="right" w:leader="dot" w:pos="9060"/>
      </w:tabs>
      <w:spacing w:before="0" w:after="0"/>
      <w:ind w:left="720" w:hanging="720"/>
    </w:pPr>
    <w:rPr>
      <w:rFonts w:cs="Arial"/>
      <w:i/>
      <w:noProof/>
    </w:rPr>
  </w:style>
  <w:style w:type="character" w:styleId="PlaceholderText">
    <w:name w:val="Placeholder Text"/>
    <w:uiPriority w:val="99"/>
    <w:semiHidden/>
    <w:rsid w:val="00471BB7"/>
    <w:rPr>
      <w:rFonts w:ascii="Open Sans" w:hAnsi="Open Sans"/>
      <w:color w:val="auto"/>
      <w:sz w:val="24"/>
    </w:rPr>
  </w:style>
  <w:style w:type="paragraph" w:styleId="ListContinue4">
    <w:name w:val="List Continue 4"/>
    <w:basedOn w:val="Normal"/>
    <w:semiHidden/>
    <w:locked/>
    <w:rsid w:val="005C2ECF"/>
    <w:pPr>
      <w:spacing w:after="120"/>
      <w:ind w:left="1132"/>
    </w:pPr>
  </w:style>
  <w:style w:type="numbering" w:styleId="111111">
    <w:name w:val="Outline List 2"/>
    <w:basedOn w:val="NoList"/>
    <w:semiHidden/>
    <w:locked/>
    <w:rsid w:val="00E45954"/>
    <w:pPr>
      <w:numPr>
        <w:numId w:val="17"/>
      </w:numPr>
    </w:pPr>
  </w:style>
  <w:style w:type="paragraph" w:styleId="TOC1">
    <w:name w:val="toc 1"/>
    <w:basedOn w:val="Normal"/>
    <w:next w:val="Normal"/>
    <w:autoRedefine/>
    <w:uiPriority w:val="39"/>
    <w:rsid w:val="000E4837"/>
    <w:pPr>
      <w:tabs>
        <w:tab w:val="right" w:leader="dot" w:pos="9060"/>
      </w:tabs>
      <w:spacing w:after="0"/>
      <w:ind w:left="720" w:hanging="720"/>
    </w:pPr>
    <w:rPr>
      <w:b/>
      <w:noProof/>
    </w:rPr>
  </w:style>
  <w:style w:type="paragraph" w:styleId="TOC2">
    <w:name w:val="toc 2"/>
    <w:basedOn w:val="Normal"/>
    <w:next w:val="Normal"/>
    <w:autoRedefine/>
    <w:uiPriority w:val="39"/>
    <w:locked/>
    <w:rsid w:val="000E4837"/>
    <w:pPr>
      <w:tabs>
        <w:tab w:val="right" w:leader="dot" w:pos="9060"/>
      </w:tabs>
      <w:spacing w:before="0" w:after="0"/>
      <w:ind w:left="720" w:hanging="720"/>
    </w:pPr>
    <w:rPr>
      <w:b/>
      <w:i/>
      <w:noProof/>
    </w:rPr>
  </w:style>
  <w:style w:type="paragraph" w:styleId="TOC4">
    <w:name w:val="toc 4"/>
    <w:basedOn w:val="Normal"/>
    <w:next w:val="Normal"/>
    <w:uiPriority w:val="39"/>
    <w:semiHidden/>
    <w:locked/>
    <w:rsid w:val="00814FC0"/>
    <w:pPr>
      <w:tabs>
        <w:tab w:val="left" w:pos="1440"/>
        <w:tab w:val="right" w:leader="dot" w:pos="9060"/>
      </w:tabs>
      <w:spacing w:before="0" w:after="0"/>
      <w:ind w:left="1440" w:hanging="720"/>
    </w:pPr>
    <w:rPr>
      <w:noProof/>
    </w:rPr>
  </w:style>
  <w:style w:type="character" w:styleId="Hyperlink">
    <w:name w:val="Hyperlink"/>
    <w:uiPriority w:val="99"/>
    <w:unhideWhenUsed/>
    <w:rsid w:val="00471BB7"/>
    <w:rPr>
      <w:rFonts w:ascii="Open Sans" w:hAnsi="Open Sans"/>
      <w:color w:val="0000FF"/>
      <w:u w:val="single"/>
    </w:rPr>
  </w:style>
  <w:style w:type="paragraph" w:styleId="TOCHeading">
    <w:name w:val="TOC Heading"/>
    <w:basedOn w:val="Normal"/>
    <w:next w:val="Normal"/>
    <w:uiPriority w:val="39"/>
    <w:rsid w:val="00471BB7"/>
    <w:pPr>
      <w:spacing w:before="0" w:after="360"/>
    </w:pPr>
    <w:rPr>
      <w:b/>
      <w:lang w:val="en-US" w:eastAsia="en-US"/>
    </w:rPr>
  </w:style>
  <w:style w:type="paragraph" w:styleId="EndnoteText">
    <w:name w:val="endnote text"/>
    <w:basedOn w:val="Normal"/>
    <w:link w:val="EndnoteTextChar1"/>
    <w:uiPriority w:val="99"/>
    <w:qFormat/>
    <w:rsid w:val="0002476A"/>
    <w:pPr>
      <w:spacing w:before="0" w:after="0"/>
      <w:ind w:left="142" w:hanging="142"/>
    </w:pPr>
    <w:rPr>
      <w:sz w:val="20"/>
      <w:szCs w:val="20"/>
    </w:rPr>
  </w:style>
  <w:style w:type="character" w:customStyle="1" w:styleId="EndnoteTextChar1">
    <w:name w:val="Endnote Text Char1"/>
    <w:link w:val="EndnoteText"/>
    <w:uiPriority w:val="99"/>
    <w:rsid w:val="00E55F24"/>
    <w:rPr>
      <w:rFonts w:ascii="Open Sans" w:eastAsia="MS Mincho" w:hAnsi="Open Sans"/>
    </w:rPr>
  </w:style>
  <w:style w:type="character" w:styleId="EndnoteReference">
    <w:name w:val="endnote reference"/>
    <w:aliases w:val="QUOTE"/>
    <w:uiPriority w:val="99"/>
    <w:qFormat/>
    <w:rsid w:val="00045C4B"/>
    <w:rPr>
      <w:rFonts w:ascii="Open Sans" w:hAnsi="Open Sans"/>
      <w:sz w:val="20"/>
      <w:vertAlign w:val="superscript"/>
    </w:rPr>
  </w:style>
  <w:style w:type="numbering" w:styleId="1ai">
    <w:name w:val="Outline List 1"/>
    <w:basedOn w:val="NoList"/>
    <w:semiHidden/>
    <w:locked/>
    <w:rsid w:val="00E45954"/>
    <w:pPr>
      <w:numPr>
        <w:numId w:val="18"/>
      </w:numPr>
    </w:pPr>
  </w:style>
  <w:style w:type="numbering" w:styleId="ArticleSection">
    <w:name w:val="Outline List 3"/>
    <w:basedOn w:val="NoList"/>
    <w:semiHidden/>
    <w:locked/>
    <w:rsid w:val="00E45954"/>
    <w:pPr>
      <w:numPr>
        <w:numId w:val="19"/>
      </w:numPr>
    </w:pPr>
  </w:style>
  <w:style w:type="paragraph" w:styleId="BlockText">
    <w:name w:val="Block Text"/>
    <w:basedOn w:val="Normal"/>
    <w:semiHidden/>
    <w:rsid w:val="00045C4B"/>
    <w:pPr>
      <w:spacing w:after="120"/>
      <w:ind w:left="1440" w:right="1440"/>
    </w:pPr>
  </w:style>
  <w:style w:type="paragraph" w:styleId="BodyText">
    <w:name w:val="Body Text"/>
    <w:basedOn w:val="Normal"/>
    <w:semiHidden/>
    <w:rsid w:val="00045C4B"/>
    <w:pPr>
      <w:spacing w:after="120"/>
    </w:pPr>
  </w:style>
  <w:style w:type="paragraph" w:styleId="BodyText2">
    <w:name w:val="Body Text 2"/>
    <w:basedOn w:val="Normal"/>
    <w:semiHidden/>
    <w:rsid w:val="00045C4B"/>
    <w:pPr>
      <w:spacing w:after="120" w:line="480" w:lineRule="auto"/>
    </w:pPr>
  </w:style>
  <w:style w:type="paragraph" w:styleId="BodyText3">
    <w:name w:val="Body Text 3"/>
    <w:basedOn w:val="Normal"/>
    <w:semiHidden/>
    <w:rsid w:val="00045C4B"/>
    <w:pPr>
      <w:spacing w:after="120"/>
    </w:pPr>
    <w:rPr>
      <w:sz w:val="16"/>
      <w:szCs w:val="16"/>
    </w:rPr>
  </w:style>
  <w:style w:type="paragraph" w:styleId="BodyTextFirstIndent">
    <w:name w:val="Body Text First Indent"/>
    <w:basedOn w:val="BodyText"/>
    <w:semiHidden/>
    <w:rsid w:val="00E45954"/>
    <w:pPr>
      <w:ind w:firstLine="210"/>
    </w:pPr>
  </w:style>
  <w:style w:type="paragraph" w:styleId="BodyTextIndent">
    <w:name w:val="Body Text Indent"/>
    <w:basedOn w:val="Normal"/>
    <w:semiHidden/>
    <w:rsid w:val="00045C4B"/>
    <w:pPr>
      <w:spacing w:after="120"/>
      <w:ind w:left="283"/>
    </w:pPr>
  </w:style>
  <w:style w:type="paragraph" w:styleId="BodyTextFirstIndent2">
    <w:name w:val="Body Text First Indent 2"/>
    <w:basedOn w:val="BodyTextIndent"/>
    <w:semiHidden/>
    <w:rsid w:val="00045C4B"/>
    <w:pPr>
      <w:ind w:firstLine="210"/>
    </w:pPr>
  </w:style>
  <w:style w:type="paragraph" w:styleId="BodyTextIndent2">
    <w:name w:val="Body Text Indent 2"/>
    <w:basedOn w:val="Normal"/>
    <w:semiHidden/>
    <w:rsid w:val="00045C4B"/>
    <w:pPr>
      <w:spacing w:after="120" w:line="480" w:lineRule="auto"/>
      <w:ind w:left="283"/>
    </w:pPr>
  </w:style>
  <w:style w:type="paragraph" w:styleId="BodyTextIndent3">
    <w:name w:val="Body Text Indent 3"/>
    <w:basedOn w:val="Normal"/>
    <w:semiHidden/>
    <w:rsid w:val="00045C4B"/>
    <w:pPr>
      <w:spacing w:after="120"/>
      <w:ind w:left="283"/>
    </w:pPr>
    <w:rPr>
      <w:sz w:val="16"/>
      <w:szCs w:val="16"/>
    </w:rPr>
  </w:style>
  <w:style w:type="paragraph" w:styleId="Closing">
    <w:name w:val="Closing"/>
    <w:basedOn w:val="Normal"/>
    <w:semiHidden/>
    <w:rsid w:val="00045C4B"/>
    <w:pPr>
      <w:ind w:left="4252"/>
    </w:pPr>
  </w:style>
  <w:style w:type="paragraph" w:styleId="Date">
    <w:name w:val="Date"/>
    <w:basedOn w:val="Normal"/>
    <w:next w:val="Normal"/>
    <w:semiHidden/>
    <w:rsid w:val="005C2ECF"/>
    <w:pPr>
      <w:spacing w:before="120" w:after="120"/>
      <w:jc w:val="right"/>
    </w:pPr>
  </w:style>
  <w:style w:type="paragraph" w:styleId="E-mailSignature">
    <w:name w:val="E-mail Signature"/>
    <w:basedOn w:val="Normal"/>
    <w:semiHidden/>
    <w:rsid w:val="00045C4B"/>
  </w:style>
  <w:style w:type="character" w:styleId="Emphasis">
    <w:name w:val="Emphasis"/>
    <w:uiPriority w:val="20"/>
    <w:qFormat/>
    <w:rsid w:val="00045C4B"/>
    <w:rPr>
      <w:rFonts w:ascii="Open Sans" w:hAnsi="Open Sans"/>
      <w:i w:val="0"/>
      <w:iCs/>
    </w:rPr>
  </w:style>
  <w:style w:type="paragraph" w:styleId="EnvelopeAddress">
    <w:name w:val="envelope address"/>
    <w:basedOn w:val="Normal"/>
    <w:semiHidden/>
    <w:rsid w:val="00045C4B"/>
    <w:pPr>
      <w:framePr w:w="7920" w:h="1980" w:hRule="exact" w:hSpace="180" w:wrap="auto" w:hAnchor="page" w:xAlign="center" w:yAlign="bottom"/>
      <w:spacing w:before="0" w:after="0"/>
      <w:ind w:left="2880"/>
    </w:pPr>
    <w:rPr>
      <w:rFonts w:cs="Arial"/>
    </w:rPr>
  </w:style>
  <w:style w:type="paragraph" w:styleId="EnvelopeReturn">
    <w:name w:val="envelope return"/>
    <w:basedOn w:val="Normal"/>
    <w:semiHidden/>
    <w:rsid w:val="00045C4B"/>
    <w:rPr>
      <w:rFonts w:cs="Arial"/>
      <w:sz w:val="20"/>
      <w:szCs w:val="20"/>
    </w:rPr>
  </w:style>
  <w:style w:type="character" w:styleId="HTMLAcronym">
    <w:name w:val="HTML Acronym"/>
    <w:semiHidden/>
    <w:rsid w:val="005C2ECF"/>
    <w:rPr>
      <w:rFonts w:ascii="Open Sans" w:hAnsi="Open Sans"/>
    </w:rPr>
  </w:style>
  <w:style w:type="paragraph" w:styleId="HTMLAddress">
    <w:name w:val="HTML Address"/>
    <w:basedOn w:val="Normal"/>
    <w:semiHidden/>
    <w:rsid w:val="005C2ECF"/>
    <w:rPr>
      <w:i/>
      <w:iCs/>
    </w:rPr>
  </w:style>
  <w:style w:type="character" w:styleId="HTMLCite">
    <w:name w:val="HTML Cite"/>
    <w:semiHidden/>
    <w:rsid w:val="005C2ECF"/>
    <w:rPr>
      <w:rFonts w:ascii="Open Sans" w:hAnsi="Open Sans"/>
      <w:i/>
      <w:iCs/>
    </w:rPr>
  </w:style>
  <w:style w:type="character" w:styleId="HTMLCode">
    <w:name w:val="HTML Code"/>
    <w:semiHidden/>
    <w:rsid w:val="005C2ECF"/>
    <w:rPr>
      <w:rFonts w:ascii="Open Sans" w:hAnsi="Open Sans" w:cs="Courier New"/>
      <w:sz w:val="20"/>
      <w:szCs w:val="20"/>
    </w:rPr>
  </w:style>
  <w:style w:type="character" w:styleId="HTMLDefinition">
    <w:name w:val="HTML Definition"/>
    <w:semiHidden/>
    <w:rsid w:val="005C2ECF"/>
    <w:rPr>
      <w:rFonts w:ascii="Open Sans" w:hAnsi="Open Sans"/>
      <w:i/>
      <w:iCs/>
    </w:rPr>
  </w:style>
  <w:style w:type="character" w:styleId="HTMLKeyboard">
    <w:name w:val="HTML Keyboard"/>
    <w:semiHidden/>
    <w:rsid w:val="005C2ECF"/>
    <w:rPr>
      <w:rFonts w:ascii="Open Sans" w:hAnsi="Open Sans" w:cs="Courier New"/>
      <w:sz w:val="20"/>
      <w:szCs w:val="20"/>
    </w:rPr>
  </w:style>
  <w:style w:type="paragraph" w:styleId="HTMLPreformatted">
    <w:name w:val="HTML Preformatted"/>
    <w:basedOn w:val="Normal"/>
    <w:semiHidden/>
    <w:rsid w:val="005C2ECF"/>
    <w:rPr>
      <w:rFonts w:cs="Courier New"/>
      <w:sz w:val="20"/>
      <w:szCs w:val="20"/>
    </w:rPr>
  </w:style>
  <w:style w:type="character" w:styleId="HTMLSample">
    <w:name w:val="HTML Sample"/>
    <w:semiHidden/>
    <w:rsid w:val="005C2ECF"/>
    <w:rPr>
      <w:rFonts w:ascii="Open Sans" w:hAnsi="Open Sans" w:cs="Courier New"/>
    </w:rPr>
  </w:style>
  <w:style w:type="character" w:styleId="HTMLTypewriter">
    <w:name w:val="HTML Typewriter"/>
    <w:semiHidden/>
    <w:rsid w:val="005C2ECF"/>
    <w:rPr>
      <w:rFonts w:ascii="Open Sans" w:hAnsi="Open Sans" w:cs="Courier New"/>
      <w:sz w:val="20"/>
      <w:szCs w:val="20"/>
    </w:rPr>
  </w:style>
  <w:style w:type="character" w:styleId="HTMLVariable">
    <w:name w:val="HTML Variable"/>
    <w:semiHidden/>
    <w:rsid w:val="005C2ECF"/>
    <w:rPr>
      <w:rFonts w:ascii="Open Sans" w:hAnsi="Open Sans"/>
      <w:i/>
      <w:iCs/>
    </w:rPr>
  </w:style>
  <w:style w:type="character" w:styleId="LineNumber">
    <w:name w:val="line number"/>
    <w:semiHidden/>
    <w:rsid w:val="005C2ECF"/>
    <w:rPr>
      <w:rFonts w:ascii="Open Sans" w:hAnsi="Open Sans"/>
    </w:rPr>
  </w:style>
  <w:style w:type="paragraph" w:styleId="List">
    <w:name w:val="List"/>
    <w:basedOn w:val="Normal"/>
    <w:semiHidden/>
    <w:locked/>
    <w:rsid w:val="005C2ECF"/>
    <w:pPr>
      <w:ind w:left="283" w:hanging="283"/>
    </w:pPr>
  </w:style>
  <w:style w:type="paragraph" w:styleId="List2">
    <w:name w:val="List 2"/>
    <w:basedOn w:val="Normal"/>
    <w:semiHidden/>
    <w:locked/>
    <w:rsid w:val="005C2ECF"/>
    <w:pPr>
      <w:ind w:left="566" w:hanging="283"/>
    </w:pPr>
  </w:style>
  <w:style w:type="paragraph" w:styleId="List3">
    <w:name w:val="List 3"/>
    <w:basedOn w:val="Normal"/>
    <w:semiHidden/>
    <w:locked/>
    <w:rsid w:val="005C2ECF"/>
    <w:pPr>
      <w:ind w:left="849" w:hanging="283"/>
    </w:pPr>
  </w:style>
  <w:style w:type="paragraph" w:styleId="List4">
    <w:name w:val="List 4"/>
    <w:basedOn w:val="Normal"/>
    <w:semiHidden/>
    <w:locked/>
    <w:rsid w:val="005C2ECF"/>
    <w:pPr>
      <w:ind w:left="1132" w:hanging="283"/>
    </w:pPr>
  </w:style>
  <w:style w:type="paragraph" w:styleId="List5">
    <w:name w:val="List 5"/>
    <w:basedOn w:val="Normal"/>
    <w:semiHidden/>
    <w:locked/>
    <w:rsid w:val="005C2ECF"/>
    <w:pPr>
      <w:ind w:left="1415" w:hanging="283"/>
    </w:pPr>
  </w:style>
  <w:style w:type="paragraph" w:styleId="ListBullet">
    <w:name w:val="List Bullet"/>
    <w:basedOn w:val="ListNumber"/>
    <w:qFormat/>
    <w:rsid w:val="00DC307B"/>
    <w:pPr>
      <w:numPr>
        <w:numId w:val="7"/>
      </w:numPr>
      <w:spacing w:before="0"/>
    </w:pPr>
  </w:style>
  <w:style w:type="paragraph" w:styleId="ListBullet2">
    <w:name w:val="List Bullet 2"/>
    <w:basedOn w:val="Normal"/>
    <w:semiHidden/>
    <w:locked/>
    <w:rsid w:val="005C2ECF"/>
    <w:pPr>
      <w:numPr>
        <w:numId w:val="8"/>
      </w:numPr>
    </w:pPr>
  </w:style>
  <w:style w:type="paragraph" w:styleId="ListBullet3">
    <w:name w:val="List Bullet 3"/>
    <w:basedOn w:val="Normal"/>
    <w:semiHidden/>
    <w:locked/>
    <w:rsid w:val="005C2ECF"/>
    <w:pPr>
      <w:numPr>
        <w:numId w:val="9"/>
      </w:numPr>
    </w:pPr>
  </w:style>
  <w:style w:type="paragraph" w:styleId="ListBullet4">
    <w:name w:val="List Bullet 4"/>
    <w:basedOn w:val="Normal"/>
    <w:semiHidden/>
    <w:locked/>
    <w:rsid w:val="005C2ECF"/>
    <w:pPr>
      <w:numPr>
        <w:numId w:val="10"/>
      </w:numPr>
    </w:pPr>
  </w:style>
  <w:style w:type="paragraph" w:styleId="ListBullet5">
    <w:name w:val="List Bullet 5"/>
    <w:basedOn w:val="Normal"/>
    <w:semiHidden/>
    <w:locked/>
    <w:rsid w:val="005C2ECF"/>
    <w:pPr>
      <w:numPr>
        <w:numId w:val="11"/>
      </w:numPr>
    </w:pPr>
  </w:style>
  <w:style w:type="paragraph" w:styleId="ListContinue">
    <w:name w:val="List Continue"/>
    <w:basedOn w:val="Normal"/>
    <w:semiHidden/>
    <w:locked/>
    <w:rsid w:val="005C2ECF"/>
    <w:pPr>
      <w:spacing w:after="120"/>
      <w:ind w:left="283"/>
    </w:pPr>
  </w:style>
  <w:style w:type="paragraph" w:styleId="ListContinue2">
    <w:name w:val="List Continue 2"/>
    <w:basedOn w:val="Normal"/>
    <w:semiHidden/>
    <w:locked/>
    <w:rsid w:val="005C2ECF"/>
    <w:pPr>
      <w:spacing w:after="120"/>
      <w:ind w:left="566"/>
    </w:pPr>
  </w:style>
  <w:style w:type="paragraph" w:styleId="ListContinue3">
    <w:name w:val="List Continue 3"/>
    <w:basedOn w:val="Normal"/>
    <w:semiHidden/>
    <w:locked/>
    <w:rsid w:val="005C2ECF"/>
    <w:pPr>
      <w:spacing w:after="120"/>
      <w:ind w:left="849"/>
    </w:pPr>
  </w:style>
  <w:style w:type="paragraph" w:styleId="ListContinue5">
    <w:name w:val="List Continue 5"/>
    <w:basedOn w:val="Normal"/>
    <w:semiHidden/>
    <w:locked/>
    <w:rsid w:val="005C2ECF"/>
    <w:pPr>
      <w:spacing w:after="120"/>
      <w:ind w:left="1415"/>
    </w:pPr>
  </w:style>
  <w:style w:type="paragraph" w:styleId="ListNumber">
    <w:name w:val="List Number"/>
    <w:basedOn w:val="Normal"/>
    <w:qFormat/>
    <w:rsid w:val="007B06EA"/>
    <w:pPr>
      <w:numPr>
        <w:numId w:val="12"/>
      </w:numPr>
      <w:tabs>
        <w:tab w:val="clear" w:pos="360"/>
        <w:tab w:val="left" w:pos="1134"/>
      </w:tabs>
      <w:spacing w:before="120" w:after="120"/>
      <w:ind w:left="1094" w:hanging="737"/>
    </w:pPr>
  </w:style>
  <w:style w:type="paragraph" w:styleId="ListNumber2">
    <w:name w:val="List Number 2"/>
    <w:basedOn w:val="Normal"/>
    <w:semiHidden/>
    <w:locked/>
    <w:rsid w:val="005C2ECF"/>
    <w:pPr>
      <w:numPr>
        <w:numId w:val="15"/>
      </w:numPr>
    </w:pPr>
  </w:style>
  <w:style w:type="paragraph" w:styleId="ListNumber3">
    <w:name w:val="List Number 3"/>
    <w:basedOn w:val="Normal"/>
    <w:semiHidden/>
    <w:locked/>
    <w:rsid w:val="005C2ECF"/>
    <w:pPr>
      <w:numPr>
        <w:numId w:val="16"/>
      </w:numPr>
    </w:pPr>
  </w:style>
  <w:style w:type="paragraph" w:styleId="ListNumber4">
    <w:name w:val="List Number 4"/>
    <w:basedOn w:val="Normal"/>
    <w:semiHidden/>
    <w:locked/>
    <w:rsid w:val="005C2ECF"/>
    <w:pPr>
      <w:numPr>
        <w:numId w:val="13"/>
      </w:numPr>
    </w:pPr>
  </w:style>
  <w:style w:type="paragraph" w:styleId="ListNumber5">
    <w:name w:val="List Number 5"/>
    <w:basedOn w:val="Normal"/>
    <w:semiHidden/>
    <w:locked/>
    <w:rsid w:val="005C2ECF"/>
    <w:pPr>
      <w:numPr>
        <w:numId w:val="14"/>
      </w:numPr>
    </w:pPr>
  </w:style>
  <w:style w:type="paragraph" w:styleId="MessageHeader">
    <w:name w:val="Message Header"/>
    <w:basedOn w:val="Normal"/>
    <w:semiHidden/>
    <w:locked/>
    <w:rsid w:val="005C2ECF"/>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ormalWeb">
    <w:name w:val="Normal (Web)"/>
    <w:basedOn w:val="Normal"/>
    <w:uiPriority w:val="99"/>
    <w:semiHidden/>
    <w:rsid w:val="005C2ECF"/>
  </w:style>
  <w:style w:type="paragraph" w:styleId="NormalIndent">
    <w:name w:val="Normal Indent"/>
    <w:basedOn w:val="Normal"/>
    <w:semiHidden/>
    <w:rsid w:val="005C2ECF"/>
    <w:pPr>
      <w:ind w:left="720"/>
    </w:pPr>
  </w:style>
  <w:style w:type="paragraph" w:styleId="NoteHeading">
    <w:name w:val="Note Heading"/>
    <w:basedOn w:val="Normal"/>
    <w:next w:val="Normal"/>
    <w:semiHidden/>
    <w:rsid w:val="00E45954"/>
  </w:style>
  <w:style w:type="character" w:styleId="PageNumber">
    <w:name w:val="page number"/>
    <w:semiHidden/>
    <w:rsid w:val="00471BB7"/>
    <w:rPr>
      <w:rFonts w:ascii="Open Sans" w:hAnsi="Open Sans"/>
      <w:sz w:val="24"/>
    </w:rPr>
  </w:style>
  <w:style w:type="paragraph" w:styleId="PlainText">
    <w:name w:val="Plain Text"/>
    <w:basedOn w:val="Normal"/>
    <w:semiHidden/>
    <w:rsid w:val="00471BB7"/>
    <w:rPr>
      <w:rFonts w:cs="Courier New"/>
      <w:szCs w:val="20"/>
    </w:rPr>
  </w:style>
  <w:style w:type="paragraph" w:styleId="Salutation">
    <w:name w:val="Salutation"/>
    <w:basedOn w:val="Normal"/>
    <w:next w:val="Normal"/>
    <w:semiHidden/>
    <w:locked/>
    <w:rsid w:val="00471BB7"/>
  </w:style>
  <w:style w:type="paragraph" w:styleId="Signature">
    <w:name w:val="Signature"/>
    <w:basedOn w:val="Normal"/>
    <w:semiHidden/>
    <w:locked/>
    <w:rsid w:val="00E45954"/>
    <w:pPr>
      <w:ind w:left="4252"/>
    </w:pPr>
  </w:style>
  <w:style w:type="paragraph" w:styleId="Subtitle">
    <w:name w:val="Subtitle"/>
    <w:basedOn w:val="Normal"/>
    <w:link w:val="SubtitleChar"/>
    <w:rsid w:val="000E4837"/>
    <w:pPr>
      <w:jc w:val="right"/>
      <w:outlineLvl w:val="1"/>
    </w:pPr>
    <w:rPr>
      <w:rFonts w:cs="Arial"/>
      <w:color w:val="237BBC"/>
      <w:sz w:val="28"/>
    </w:rPr>
  </w:style>
  <w:style w:type="table" w:styleId="Table3Deffects1">
    <w:name w:val="Table 3D effects 1"/>
    <w:basedOn w:val="TableNormal"/>
    <w:semiHidden/>
    <w:locked/>
    <w:rsid w:val="00E45954"/>
    <w:pPr>
      <w:spacing w:after="24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locked/>
    <w:rsid w:val="00E45954"/>
    <w:pPr>
      <w:spacing w:after="24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locked/>
    <w:rsid w:val="00E45954"/>
    <w:pPr>
      <w:spacing w:after="24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locked/>
    <w:rsid w:val="00E45954"/>
    <w:pPr>
      <w:spacing w:after="24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locked/>
    <w:rsid w:val="00E45954"/>
    <w:pPr>
      <w:spacing w:after="24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locked/>
    <w:rsid w:val="00E45954"/>
    <w:pPr>
      <w:spacing w:after="24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locked/>
    <w:rsid w:val="00E45954"/>
    <w:pPr>
      <w:spacing w:after="24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locked/>
    <w:rsid w:val="00E45954"/>
    <w:pPr>
      <w:spacing w:after="24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locked/>
    <w:rsid w:val="00E45954"/>
    <w:pPr>
      <w:spacing w:after="24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locked/>
    <w:rsid w:val="00E45954"/>
    <w:pPr>
      <w:spacing w:after="24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locked/>
    <w:rsid w:val="00E45954"/>
    <w:pPr>
      <w:spacing w:after="24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locked/>
    <w:rsid w:val="00E45954"/>
    <w:pPr>
      <w:spacing w:after="24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locked/>
    <w:rsid w:val="00E45954"/>
    <w:pPr>
      <w:spacing w:after="24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locked/>
    <w:rsid w:val="00E45954"/>
    <w:pPr>
      <w:spacing w:after="24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locked/>
    <w:rsid w:val="00E45954"/>
    <w:pPr>
      <w:spacing w:after="24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locked/>
    <w:rsid w:val="00E45954"/>
    <w:pPr>
      <w:spacing w:after="24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locked/>
    <w:rsid w:val="00E45954"/>
    <w:pPr>
      <w:spacing w:after="24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locked/>
    <w:rsid w:val="00E45954"/>
    <w:pPr>
      <w:spacing w:after="24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locked/>
    <w:rsid w:val="00E45954"/>
    <w:pPr>
      <w:spacing w:after="24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locked/>
    <w:rsid w:val="00E45954"/>
    <w:pPr>
      <w:spacing w:after="24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locked/>
    <w:rsid w:val="00E45954"/>
    <w:pPr>
      <w:spacing w:after="24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locked/>
    <w:rsid w:val="00E45954"/>
    <w:pPr>
      <w:spacing w:after="24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locked/>
    <w:rsid w:val="00E45954"/>
    <w:pPr>
      <w:spacing w:after="24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locked/>
    <w:rsid w:val="00E45954"/>
    <w:pPr>
      <w:spacing w:after="24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locked/>
    <w:rsid w:val="00E45954"/>
    <w:pPr>
      <w:spacing w:after="24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locked/>
    <w:rsid w:val="00E45954"/>
    <w:pPr>
      <w:spacing w:after="24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locked/>
    <w:rsid w:val="00E45954"/>
    <w:pPr>
      <w:spacing w:after="24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locked/>
    <w:rsid w:val="00E45954"/>
    <w:pPr>
      <w:spacing w:after="24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locked/>
    <w:rsid w:val="00E45954"/>
    <w:pPr>
      <w:spacing w:after="24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locked/>
    <w:rsid w:val="00E45954"/>
    <w:pPr>
      <w:spacing w:after="24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locked/>
    <w:rsid w:val="00E45954"/>
    <w:pPr>
      <w:spacing w:after="24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locked/>
    <w:rsid w:val="00E45954"/>
    <w:pPr>
      <w:spacing w:after="24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locked/>
    <w:rsid w:val="00E45954"/>
    <w:pPr>
      <w:spacing w:after="24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locked/>
    <w:rsid w:val="00E45954"/>
    <w:pPr>
      <w:spacing w:after="24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locked/>
    <w:rsid w:val="00E45954"/>
    <w:pPr>
      <w:spacing w:after="24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locked/>
    <w:rsid w:val="00E45954"/>
    <w:pPr>
      <w:spacing w:after="24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rsid w:val="00E45954"/>
    <w:pPr>
      <w:spacing w:after="60"/>
      <w:jc w:val="center"/>
      <w:outlineLvl w:val="0"/>
    </w:pPr>
    <w:rPr>
      <w:rFonts w:cs="Arial"/>
      <w:b/>
      <w:bCs/>
      <w:kern w:val="28"/>
      <w:sz w:val="32"/>
      <w:szCs w:val="32"/>
    </w:rPr>
  </w:style>
  <w:style w:type="character" w:styleId="FollowedHyperlink">
    <w:name w:val="FollowedHyperlink"/>
    <w:semiHidden/>
    <w:rsid w:val="00045C4B"/>
    <w:rPr>
      <w:rFonts w:ascii="Open Sans" w:hAnsi="Open Sans"/>
      <w:color w:val="800080"/>
      <w:u w:val="single"/>
    </w:rPr>
  </w:style>
  <w:style w:type="paragraph" w:customStyle="1" w:styleId="MainTitle">
    <w:name w:val="Main Title"/>
    <w:next w:val="Subtitle"/>
    <w:qFormat/>
    <w:rsid w:val="00A355F9"/>
    <w:pPr>
      <w:spacing w:before="240" w:after="240" w:line="740" w:lineRule="exact"/>
      <w:contextualSpacing/>
      <w:jc w:val="right"/>
    </w:pPr>
    <w:rPr>
      <w:rFonts w:ascii="Open Sans" w:hAnsi="Open Sans"/>
      <w:bCs/>
      <w:color w:val="237BBC"/>
      <w:kern w:val="32"/>
      <w:sz w:val="56"/>
      <w:szCs w:val="32"/>
    </w:rPr>
  </w:style>
  <w:style w:type="paragraph" w:customStyle="1" w:styleId="HeaderFooter">
    <w:name w:val="Header &amp; Footer"/>
    <w:basedOn w:val="Normal"/>
    <w:semiHidden/>
    <w:locked/>
    <w:rsid w:val="005C2ECF"/>
    <w:pPr>
      <w:spacing w:line="200" w:lineRule="exact"/>
      <w:jc w:val="both"/>
    </w:pPr>
    <w:rPr>
      <w:rFonts w:eastAsia="Times New Roman" w:cs="ArialMT"/>
      <w:sz w:val="16"/>
      <w:lang w:eastAsia="en-US"/>
    </w:rPr>
  </w:style>
  <w:style w:type="paragraph" w:customStyle="1" w:styleId="LogoType">
    <w:name w:val="Logo Type"/>
    <w:basedOn w:val="Header"/>
    <w:semiHidden/>
    <w:locked/>
    <w:rsid w:val="005C2ECF"/>
    <w:pPr>
      <w:pBdr>
        <w:bottom w:val="single" w:sz="4" w:space="4" w:color="auto"/>
      </w:pBdr>
      <w:tabs>
        <w:tab w:val="clear" w:pos="4513"/>
        <w:tab w:val="clear" w:pos="9026"/>
        <w:tab w:val="left" w:pos="4686"/>
        <w:tab w:val="left" w:pos="7088"/>
        <w:tab w:val="left" w:pos="7242"/>
      </w:tabs>
      <w:spacing w:before="0" w:line="320" w:lineRule="exact"/>
    </w:pPr>
    <w:rPr>
      <w:rFonts w:cs="ArialMT"/>
      <w:b/>
      <w:spacing w:val="-20"/>
      <w:sz w:val="32"/>
      <w:lang w:eastAsia="en-US"/>
    </w:rPr>
  </w:style>
  <w:style w:type="paragraph" w:styleId="BalloonText">
    <w:name w:val="Balloon Text"/>
    <w:basedOn w:val="Normal"/>
    <w:link w:val="BalloonTextChar"/>
    <w:semiHidden/>
    <w:rsid w:val="00045C4B"/>
    <w:pPr>
      <w:spacing w:before="0" w:after="0"/>
    </w:pPr>
    <w:rPr>
      <w:rFonts w:cs="Tahoma"/>
      <w:sz w:val="16"/>
      <w:szCs w:val="16"/>
    </w:rPr>
  </w:style>
  <w:style w:type="character" w:customStyle="1" w:styleId="BalloonTextChar">
    <w:name w:val="Balloon Text Char"/>
    <w:link w:val="BalloonText"/>
    <w:semiHidden/>
    <w:rsid w:val="00045C4B"/>
    <w:rPr>
      <w:rFonts w:ascii="Open Sans" w:eastAsia="MS Mincho" w:hAnsi="Open Sans" w:cs="Tahoma"/>
      <w:sz w:val="16"/>
      <w:szCs w:val="16"/>
    </w:rPr>
  </w:style>
  <w:style w:type="character" w:customStyle="1" w:styleId="CharChar">
    <w:name w:val="Char Char"/>
    <w:semiHidden/>
    <w:locked/>
    <w:rsid w:val="00045C4B"/>
    <w:rPr>
      <w:rFonts w:ascii="Open Sans" w:hAnsi="Open Sans" w:cs="Arial"/>
      <w:lang w:val="en-AU" w:eastAsia="en-AU" w:bidi="ar-SA"/>
    </w:rPr>
  </w:style>
  <w:style w:type="character" w:customStyle="1" w:styleId="EndnoteTextChar">
    <w:name w:val="Endnote Text Char"/>
    <w:uiPriority w:val="99"/>
    <w:locked/>
    <w:rsid w:val="00045C4B"/>
    <w:rPr>
      <w:rFonts w:ascii="Open Sans" w:hAnsi="Open Sans"/>
      <w:sz w:val="20"/>
      <w:lang w:bidi="ar-SA"/>
    </w:rPr>
  </w:style>
  <w:style w:type="character" w:customStyle="1" w:styleId="SubtitleChar">
    <w:name w:val="Subtitle Char"/>
    <w:link w:val="Subtitle"/>
    <w:rsid w:val="000E4837"/>
    <w:rPr>
      <w:rFonts w:ascii="Open Sans" w:eastAsia="MS Mincho" w:hAnsi="Open Sans" w:cs="Arial"/>
      <w:color w:val="237BBC"/>
      <w:sz w:val="28"/>
      <w:szCs w:val="24"/>
    </w:rPr>
  </w:style>
  <w:style w:type="paragraph" w:customStyle="1" w:styleId="SubmissionNormal">
    <w:name w:val="Submission Normal"/>
    <w:aliases w:val="No Spacing1,No Spacing11,No Spacing111"/>
    <w:basedOn w:val="Normal"/>
    <w:link w:val="SubmissionNormalChar"/>
    <w:qFormat/>
    <w:locked/>
    <w:rsid w:val="00B34946"/>
    <w:pPr>
      <w:numPr>
        <w:numId w:val="36"/>
      </w:numPr>
      <w:tabs>
        <w:tab w:val="clear" w:pos="720"/>
      </w:tabs>
      <w:ind w:hanging="720"/>
    </w:pPr>
    <w:rPr>
      <w:rFonts w:eastAsia="Times New Roman"/>
    </w:rPr>
  </w:style>
  <w:style w:type="character" w:customStyle="1" w:styleId="SubmissionNormalChar">
    <w:name w:val="Submission Normal Char"/>
    <w:aliases w:val="No Spacing Char,No Spacing1 Char,No Spacing11 Char"/>
    <w:link w:val="SubmissionNormal"/>
    <w:rsid w:val="00B34946"/>
    <w:rPr>
      <w:rFonts w:ascii="Arial" w:hAnsi="Arial"/>
      <w:sz w:val="24"/>
      <w:szCs w:val="24"/>
    </w:rPr>
  </w:style>
  <w:style w:type="paragraph" w:customStyle="1" w:styleId="coveraddresses">
    <w:name w:val="cover addresses"/>
    <w:basedOn w:val="Footer"/>
    <w:locked/>
    <w:rsid w:val="005C2ECF"/>
    <w:pPr>
      <w:spacing w:after="40"/>
    </w:pPr>
    <w:rPr>
      <w:szCs w:val="16"/>
    </w:rPr>
  </w:style>
  <w:style w:type="paragraph" w:customStyle="1" w:styleId="coveraddress">
    <w:name w:val="cover address"/>
    <w:basedOn w:val="coveraddresses"/>
    <w:locked/>
    <w:rsid w:val="005C2ECF"/>
  </w:style>
  <w:style w:type="paragraph" w:styleId="Caption">
    <w:name w:val="caption"/>
    <w:basedOn w:val="Normal"/>
    <w:next w:val="Normal"/>
    <w:semiHidden/>
    <w:unhideWhenUsed/>
    <w:qFormat/>
    <w:rsid w:val="00045C4B"/>
    <w:rPr>
      <w:b/>
      <w:bCs/>
      <w:sz w:val="20"/>
      <w:szCs w:val="20"/>
    </w:rPr>
  </w:style>
  <w:style w:type="character" w:styleId="CommentReference">
    <w:name w:val="annotation reference"/>
    <w:rsid w:val="00045C4B"/>
    <w:rPr>
      <w:rFonts w:ascii="Open Sans" w:hAnsi="Open Sans"/>
      <w:sz w:val="16"/>
      <w:szCs w:val="16"/>
    </w:rPr>
  </w:style>
  <w:style w:type="paragraph" w:styleId="CommentText">
    <w:name w:val="annotation text"/>
    <w:basedOn w:val="Normal"/>
    <w:link w:val="CommentTextChar"/>
    <w:rsid w:val="00045C4B"/>
    <w:rPr>
      <w:sz w:val="20"/>
      <w:szCs w:val="20"/>
    </w:rPr>
  </w:style>
  <w:style w:type="character" w:customStyle="1" w:styleId="CommentTextChar">
    <w:name w:val="Comment Text Char"/>
    <w:link w:val="CommentText"/>
    <w:rsid w:val="00045C4B"/>
    <w:rPr>
      <w:rFonts w:ascii="Open Sans" w:eastAsia="MS Mincho" w:hAnsi="Open Sans"/>
    </w:rPr>
  </w:style>
  <w:style w:type="paragraph" w:styleId="CommentSubject">
    <w:name w:val="annotation subject"/>
    <w:basedOn w:val="CommentText"/>
    <w:next w:val="CommentText"/>
    <w:link w:val="CommentSubjectChar"/>
    <w:rsid w:val="00045C4B"/>
    <w:rPr>
      <w:b/>
      <w:bCs/>
    </w:rPr>
  </w:style>
  <w:style w:type="character" w:customStyle="1" w:styleId="CommentSubjectChar">
    <w:name w:val="Comment Subject Char"/>
    <w:link w:val="CommentSubject"/>
    <w:rsid w:val="00045C4B"/>
    <w:rPr>
      <w:rFonts w:ascii="Open Sans" w:eastAsia="MS Mincho" w:hAnsi="Open Sans"/>
      <w:b/>
      <w:bCs/>
    </w:rPr>
  </w:style>
  <w:style w:type="paragraph" w:styleId="DocumentMap">
    <w:name w:val="Document Map"/>
    <w:basedOn w:val="Normal"/>
    <w:link w:val="DocumentMapChar"/>
    <w:rsid w:val="00045C4B"/>
    <w:rPr>
      <w:rFonts w:cs="Segoe UI"/>
      <w:sz w:val="16"/>
      <w:szCs w:val="16"/>
    </w:rPr>
  </w:style>
  <w:style w:type="character" w:customStyle="1" w:styleId="DocumentMapChar">
    <w:name w:val="Document Map Char"/>
    <w:link w:val="DocumentMap"/>
    <w:rsid w:val="00045C4B"/>
    <w:rPr>
      <w:rFonts w:ascii="Open Sans" w:eastAsia="MS Mincho" w:hAnsi="Open Sans" w:cs="Segoe UI"/>
      <w:sz w:val="16"/>
      <w:szCs w:val="16"/>
    </w:rPr>
  </w:style>
  <w:style w:type="paragraph" w:styleId="Index1">
    <w:name w:val="index 1"/>
    <w:basedOn w:val="Normal"/>
    <w:next w:val="Normal"/>
    <w:rsid w:val="005C2ECF"/>
    <w:pPr>
      <w:ind w:left="240" w:hanging="240"/>
    </w:pPr>
  </w:style>
  <w:style w:type="paragraph" w:styleId="Index2">
    <w:name w:val="index 2"/>
    <w:basedOn w:val="Normal"/>
    <w:next w:val="Normal"/>
    <w:rsid w:val="005C2ECF"/>
    <w:pPr>
      <w:ind w:left="480" w:hanging="240"/>
    </w:pPr>
  </w:style>
  <w:style w:type="paragraph" w:styleId="Index3">
    <w:name w:val="index 3"/>
    <w:basedOn w:val="Normal"/>
    <w:next w:val="Normal"/>
    <w:rsid w:val="005C2ECF"/>
    <w:pPr>
      <w:ind w:left="720" w:hanging="240"/>
    </w:pPr>
  </w:style>
  <w:style w:type="paragraph" w:styleId="Index4">
    <w:name w:val="index 4"/>
    <w:basedOn w:val="Normal"/>
    <w:next w:val="Normal"/>
    <w:rsid w:val="005C2ECF"/>
    <w:pPr>
      <w:ind w:left="960" w:hanging="240"/>
    </w:pPr>
  </w:style>
  <w:style w:type="paragraph" w:styleId="Index5">
    <w:name w:val="index 5"/>
    <w:basedOn w:val="Normal"/>
    <w:next w:val="Normal"/>
    <w:rsid w:val="005C2ECF"/>
    <w:pPr>
      <w:ind w:left="1200" w:hanging="240"/>
    </w:pPr>
  </w:style>
  <w:style w:type="paragraph" w:styleId="Index6">
    <w:name w:val="index 6"/>
    <w:basedOn w:val="Normal"/>
    <w:next w:val="Normal"/>
    <w:rsid w:val="005C2ECF"/>
    <w:pPr>
      <w:ind w:left="1440" w:hanging="240"/>
    </w:pPr>
  </w:style>
  <w:style w:type="paragraph" w:styleId="Index7">
    <w:name w:val="index 7"/>
    <w:basedOn w:val="Normal"/>
    <w:next w:val="Normal"/>
    <w:rsid w:val="005C2ECF"/>
    <w:pPr>
      <w:ind w:left="1680" w:hanging="240"/>
    </w:pPr>
  </w:style>
  <w:style w:type="paragraph" w:styleId="Index8">
    <w:name w:val="index 8"/>
    <w:basedOn w:val="Normal"/>
    <w:next w:val="Normal"/>
    <w:rsid w:val="005C2ECF"/>
    <w:pPr>
      <w:ind w:left="1920" w:hanging="240"/>
    </w:pPr>
  </w:style>
  <w:style w:type="paragraph" w:styleId="Index9">
    <w:name w:val="index 9"/>
    <w:basedOn w:val="Normal"/>
    <w:next w:val="Normal"/>
    <w:rsid w:val="005C2ECF"/>
    <w:pPr>
      <w:ind w:left="2160" w:hanging="240"/>
    </w:pPr>
  </w:style>
  <w:style w:type="paragraph" w:styleId="IndexHeading">
    <w:name w:val="index heading"/>
    <w:basedOn w:val="Normal"/>
    <w:next w:val="Index1"/>
    <w:rsid w:val="005C2ECF"/>
    <w:rPr>
      <w:rFonts w:eastAsia="Times New Roman"/>
      <w:b/>
      <w:bCs/>
    </w:rPr>
  </w:style>
  <w:style w:type="paragraph" w:styleId="MacroText">
    <w:name w:val="macro"/>
    <w:link w:val="MacroTextChar"/>
    <w:rsid w:val="005C2ECF"/>
    <w:pPr>
      <w:tabs>
        <w:tab w:val="left" w:pos="480"/>
        <w:tab w:val="left" w:pos="960"/>
        <w:tab w:val="left" w:pos="1440"/>
        <w:tab w:val="left" w:pos="1920"/>
        <w:tab w:val="left" w:pos="2400"/>
        <w:tab w:val="left" w:pos="2880"/>
        <w:tab w:val="left" w:pos="3360"/>
        <w:tab w:val="left" w:pos="3840"/>
        <w:tab w:val="left" w:pos="4320"/>
      </w:tabs>
      <w:spacing w:before="240" w:after="240"/>
    </w:pPr>
    <w:rPr>
      <w:rFonts w:ascii="Open Sans" w:eastAsia="MS Mincho" w:hAnsi="Open Sans" w:cs="Courier New"/>
    </w:rPr>
  </w:style>
  <w:style w:type="character" w:customStyle="1" w:styleId="MacroTextChar">
    <w:name w:val="Macro Text Char"/>
    <w:link w:val="MacroText"/>
    <w:rsid w:val="005C2ECF"/>
    <w:rPr>
      <w:rFonts w:ascii="Open Sans" w:eastAsia="MS Mincho" w:hAnsi="Open Sans" w:cs="Courier New"/>
    </w:rPr>
  </w:style>
  <w:style w:type="paragraph" w:styleId="TableofAuthorities">
    <w:name w:val="table of authorities"/>
    <w:basedOn w:val="Normal"/>
    <w:next w:val="Normal"/>
    <w:locked/>
    <w:rsid w:val="00471BB7"/>
    <w:pPr>
      <w:ind w:left="240" w:hanging="240"/>
    </w:pPr>
  </w:style>
  <w:style w:type="paragraph" w:styleId="TableofFigures">
    <w:name w:val="table of figures"/>
    <w:basedOn w:val="Normal"/>
    <w:next w:val="Normal"/>
    <w:locked/>
    <w:rsid w:val="00471BB7"/>
  </w:style>
  <w:style w:type="paragraph" w:styleId="TOAHeading">
    <w:name w:val="toa heading"/>
    <w:basedOn w:val="Normal"/>
    <w:next w:val="Normal"/>
    <w:locked/>
    <w:rsid w:val="00471BB7"/>
    <w:pPr>
      <w:spacing w:before="120"/>
    </w:pPr>
    <w:rPr>
      <w:rFonts w:eastAsia="Times New Roman"/>
      <w:b/>
      <w:bCs/>
    </w:rPr>
  </w:style>
  <w:style w:type="paragraph" w:styleId="TOC5">
    <w:name w:val="toc 5"/>
    <w:basedOn w:val="Normal"/>
    <w:next w:val="Normal"/>
    <w:semiHidden/>
    <w:locked/>
    <w:rsid w:val="00471BB7"/>
    <w:pPr>
      <w:ind w:left="960"/>
    </w:pPr>
  </w:style>
  <w:style w:type="paragraph" w:styleId="TOC6">
    <w:name w:val="toc 6"/>
    <w:basedOn w:val="Normal"/>
    <w:next w:val="Normal"/>
    <w:semiHidden/>
    <w:locked/>
    <w:rsid w:val="00471BB7"/>
    <w:pPr>
      <w:ind w:left="1200"/>
    </w:pPr>
  </w:style>
  <w:style w:type="paragraph" w:styleId="TOC7">
    <w:name w:val="toc 7"/>
    <w:basedOn w:val="Normal"/>
    <w:next w:val="Normal"/>
    <w:semiHidden/>
    <w:locked/>
    <w:rsid w:val="00471BB7"/>
    <w:pPr>
      <w:ind w:left="1440"/>
    </w:pPr>
  </w:style>
  <w:style w:type="paragraph" w:styleId="TOC8">
    <w:name w:val="toc 8"/>
    <w:basedOn w:val="Normal"/>
    <w:next w:val="Normal"/>
    <w:semiHidden/>
    <w:locked/>
    <w:rsid w:val="00471BB7"/>
    <w:pPr>
      <w:ind w:left="1680"/>
    </w:pPr>
  </w:style>
  <w:style w:type="paragraph" w:styleId="TOC9">
    <w:name w:val="toc 9"/>
    <w:basedOn w:val="Normal"/>
    <w:next w:val="Normal"/>
    <w:semiHidden/>
    <w:locked/>
    <w:rsid w:val="00471BB7"/>
    <w:pPr>
      <w:ind w:left="1920"/>
    </w:pPr>
  </w:style>
  <w:style w:type="paragraph" w:styleId="NoSpacing">
    <w:name w:val="No Spacing"/>
    <w:uiPriority w:val="1"/>
    <w:rsid w:val="00471BB7"/>
    <w:rPr>
      <w:rFonts w:ascii="Open Sans" w:eastAsia="MS Mincho" w:hAnsi="Open Sans"/>
      <w:sz w:val="24"/>
      <w:szCs w:val="24"/>
    </w:rPr>
  </w:style>
  <w:style w:type="character" w:styleId="SubtleEmphasis">
    <w:name w:val="Subtle Emphasis"/>
    <w:uiPriority w:val="19"/>
    <w:locked/>
    <w:rsid w:val="00471BB7"/>
    <w:rPr>
      <w:rFonts w:ascii="Open Sans" w:hAnsi="Open Sans"/>
      <w:i w:val="0"/>
      <w:iCs/>
      <w:color w:val="auto"/>
      <w:sz w:val="24"/>
    </w:rPr>
  </w:style>
  <w:style w:type="character" w:styleId="IntenseEmphasis">
    <w:name w:val="Intense Emphasis"/>
    <w:uiPriority w:val="21"/>
    <w:locked/>
    <w:rsid w:val="00471BB7"/>
    <w:rPr>
      <w:rFonts w:ascii="Open Sans" w:hAnsi="Open Sans"/>
      <w:i w:val="0"/>
      <w:iCs/>
      <w:color w:val="auto"/>
    </w:rPr>
  </w:style>
  <w:style w:type="paragraph" w:styleId="Quote">
    <w:name w:val="Quote"/>
    <w:basedOn w:val="Normal"/>
    <w:next w:val="Normal"/>
    <w:link w:val="QuoteChar"/>
    <w:uiPriority w:val="29"/>
    <w:rsid w:val="000C5DA6"/>
    <w:pPr>
      <w:spacing w:before="200" w:after="160"/>
      <w:ind w:left="1440"/>
    </w:pPr>
    <w:rPr>
      <w:iCs/>
      <w:sz w:val="22"/>
    </w:rPr>
  </w:style>
  <w:style w:type="character" w:customStyle="1" w:styleId="QuoteChar">
    <w:name w:val="Quote Char"/>
    <w:link w:val="Quote"/>
    <w:uiPriority w:val="29"/>
    <w:rsid w:val="000C5DA6"/>
    <w:rPr>
      <w:rFonts w:ascii="Open Sans" w:eastAsia="MS Mincho" w:hAnsi="Open Sans"/>
      <w:iCs/>
      <w:sz w:val="22"/>
      <w:szCs w:val="24"/>
    </w:rPr>
  </w:style>
  <w:style w:type="paragraph" w:styleId="IntenseQuote">
    <w:name w:val="Intense Quote"/>
    <w:basedOn w:val="Normal"/>
    <w:next w:val="Normal"/>
    <w:link w:val="IntenseQuoteChar"/>
    <w:uiPriority w:val="30"/>
    <w:locked/>
    <w:rsid w:val="00471BB7"/>
    <w:pPr>
      <w:pBdr>
        <w:top w:val="single" w:sz="4" w:space="10" w:color="4472C4"/>
        <w:bottom w:val="single" w:sz="4" w:space="10" w:color="4472C4"/>
      </w:pBdr>
      <w:spacing w:before="360" w:after="360"/>
      <w:ind w:left="864" w:right="864"/>
      <w:jc w:val="center"/>
    </w:pPr>
    <w:rPr>
      <w:iCs/>
    </w:rPr>
  </w:style>
  <w:style w:type="character" w:customStyle="1" w:styleId="IntenseQuoteChar">
    <w:name w:val="Intense Quote Char"/>
    <w:link w:val="IntenseQuote"/>
    <w:uiPriority w:val="30"/>
    <w:rsid w:val="00471BB7"/>
    <w:rPr>
      <w:rFonts w:ascii="Open Sans" w:eastAsia="MS Mincho" w:hAnsi="Open Sans"/>
      <w:iCs/>
      <w:sz w:val="24"/>
      <w:szCs w:val="24"/>
    </w:rPr>
  </w:style>
  <w:style w:type="character" w:styleId="SubtleReference">
    <w:name w:val="Subtle Reference"/>
    <w:uiPriority w:val="31"/>
    <w:locked/>
    <w:rsid w:val="00471BB7"/>
    <w:rPr>
      <w:rFonts w:ascii="Open Sans" w:hAnsi="Open Sans"/>
      <w:smallCaps/>
      <w:color w:val="auto"/>
      <w:sz w:val="24"/>
    </w:rPr>
  </w:style>
  <w:style w:type="character" w:styleId="IntenseReference">
    <w:name w:val="Intense Reference"/>
    <w:uiPriority w:val="32"/>
    <w:locked/>
    <w:rsid w:val="00471BB7"/>
    <w:rPr>
      <w:rFonts w:ascii="Open Sans" w:hAnsi="Open Sans"/>
      <w:b w:val="0"/>
      <w:bCs/>
      <w:smallCaps/>
      <w:color w:val="auto"/>
      <w:spacing w:val="5"/>
      <w:sz w:val="24"/>
    </w:rPr>
  </w:style>
  <w:style w:type="character" w:styleId="BookTitle">
    <w:name w:val="Book Title"/>
    <w:aliases w:val="Text Title"/>
    <w:uiPriority w:val="33"/>
    <w:rsid w:val="00471BB7"/>
    <w:rPr>
      <w:rFonts w:ascii="Open Sans" w:hAnsi="Open Sans"/>
      <w:b w:val="0"/>
      <w:bCs/>
      <w:i/>
      <w:iCs/>
      <w:spacing w:val="5"/>
      <w:sz w:val="24"/>
    </w:rPr>
  </w:style>
  <w:style w:type="paragraph" w:styleId="ListParagraph">
    <w:name w:val="List Paragraph"/>
    <w:aliases w:val="List Paragraph1,Recommendation,List Paragraph11,Bullet point,Bullets,NAST Quote,L,CV text,Table text,F5 List Paragraph,Dot pt,List Paragraph111,Medium Grid 1 - Accent 21,Numbered Paragraph,List Paragraph2,NFP GP Bulleted List,FooterText"/>
    <w:basedOn w:val="Normal"/>
    <w:link w:val="ListParagraphChar"/>
    <w:uiPriority w:val="34"/>
    <w:qFormat/>
    <w:locked/>
    <w:rsid w:val="00471BB7"/>
    <w:pPr>
      <w:ind w:left="720"/>
    </w:pPr>
  </w:style>
  <w:style w:type="paragraph" w:styleId="Bibliography">
    <w:name w:val="Bibliography"/>
    <w:basedOn w:val="Normal"/>
    <w:next w:val="Normal"/>
    <w:uiPriority w:val="37"/>
    <w:semiHidden/>
    <w:unhideWhenUsed/>
    <w:rsid w:val="00471BB7"/>
  </w:style>
  <w:style w:type="character" w:customStyle="1" w:styleId="Hashtag1">
    <w:name w:val="Hashtag1"/>
    <w:uiPriority w:val="99"/>
    <w:semiHidden/>
    <w:unhideWhenUsed/>
    <w:locked/>
    <w:rsid w:val="00471BB7"/>
    <w:rPr>
      <w:rFonts w:ascii="Open Sans" w:hAnsi="Open Sans"/>
      <w:color w:val="2B579A"/>
      <w:shd w:val="clear" w:color="auto" w:fill="E6E6E6"/>
    </w:rPr>
  </w:style>
  <w:style w:type="character" w:customStyle="1" w:styleId="Mention1">
    <w:name w:val="Mention1"/>
    <w:uiPriority w:val="99"/>
    <w:semiHidden/>
    <w:unhideWhenUsed/>
    <w:locked/>
    <w:rsid w:val="00471BB7"/>
    <w:rPr>
      <w:rFonts w:ascii="Open Sans" w:hAnsi="Open Sans"/>
      <w:color w:val="auto"/>
      <w:shd w:val="clear" w:color="auto" w:fill="E6E6E6"/>
    </w:rPr>
  </w:style>
  <w:style w:type="character" w:customStyle="1" w:styleId="SmartHyperlink1">
    <w:name w:val="Smart Hyperlink1"/>
    <w:uiPriority w:val="99"/>
    <w:semiHidden/>
    <w:unhideWhenUsed/>
    <w:locked/>
    <w:rsid w:val="00471BB7"/>
    <w:rPr>
      <w:rFonts w:ascii="Open Sans" w:hAnsi="Open Sans"/>
      <w:u w:val="dotted"/>
    </w:rPr>
  </w:style>
  <w:style w:type="character" w:customStyle="1" w:styleId="UnresolvedMention1">
    <w:name w:val="Unresolved Mention1"/>
    <w:uiPriority w:val="99"/>
    <w:semiHidden/>
    <w:unhideWhenUsed/>
    <w:locked/>
    <w:rsid w:val="00471BB7"/>
    <w:rPr>
      <w:rFonts w:ascii="Open Sans" w:hAnsi="Open Sans"/>
      <w:color w:val="auto"/>
      <w:shd w:val="clear" w:color="auto" w:fill="E6E6E6"/>
    </w:rPr>
  </w:style>
  <w:style w:type="character" w:customStyle="1" w:styleId="HeaderDocumentTitle">
    <w:name w:val="Header Document Title"/>
    <w:uiPriority w:val="1"/>
    <w:qFormat/>
    <w:rsid w:val="001F62CC"/>
    <w:rPr>
      <w:rFonts w:ascii="Open Sans" w:hAnsi="Open Sans"/>
      <w:b/>
      <w:noProof/>
      <w:sz w:val="18"/>
    </w:rPr>
  </w:style>
  <w:style w:type="paragraph" w:customStyle="1" w:styleId="HeaderDocumentDate">
    <w:name w:val="Header Document Date"/>
    <w:basedOn w:val="Footer"/>
    <w:qFormat/>
    <w:rsid w:val="002850B0"/>
    <w:pPr>
      <w:jc w:val="right"/>
    </w:pPr>
  </w:style>
  <w:style w:type="paragraph" w:customStyle="1" w:styleId="FooterEvenPageNumber">
    <w:name w:val="Footer Even Page Number"/>
    <w:basedOn w:val="Footer"/>
    <w:rsid w:val="00E53546"/>
  </w:style>
  <w:style w:type="paragraph" w:customStyle="1" w:styleId="FooterOddPageNumber">
    <w:name w:val="Footer Odd Page Number"/>
    <w:basedOn w:val="Footer"/>
    <w:rsid w:val="00E53546"/>
    <w:pPr>
      <w:jc w:val="right"/>
    </w:pPr>
  </w:style>
  <w:style w:type="character" w:customStyle="1" w:styleId="ListParagraphChar">
    <w:name w:val="List Paragraph Char"/>
    <w:aliases w:val="List Paragraph1 Char,Recommendation Char,List Paragraph11 Char,Bullet point Char,Bullets Char,NAST Quote Char,L Char,CV text Char,Table text Char,F5 List Paragraph Char,Dot pt Char,List Paragraph111 Char,Numbered Paragraph Char"/>
    <w:link w:val="ListParagraph"/>
    <w:uiPriority w:val="34"/>
    <w:qFormat/>
    <w:locked/>
    <w:rsid w:val="00665A5F"/>
    <w:rPr>
      <w:rFonts w:ascii="Open Sans" w:eastAsia="MS Mincho" w:hAnsi="Open Sans"/>
      <w:sz w:val="24"/>
      <w:szCs w:val="24"/>
    </w:rPr>
  </w:style>
  <w:style w:type="paragraph" w:customStyle="1" w:styleId="Nessunostileparagrafo">
    <w:name w:val="[Nessuno stile paragrafo]"/>
    <w:rsid w:val="009713F3"/>
    <w:pPr>
      <w:autoSpaceDE w:val="0"/>
      <w:autoSpaceDN w:val="0"/>
      <w:adjustRightInd w:val="0"/>
      <w:spacing w:line="288" w:lineRule="auto"/>
      <w:textAlignment w:val="center"/>
    </w:pPr>
    <w:rPr>
      <w:rFonts w:ascii="Open Sans" w:eastAsiaTheme="minorHAnsi" w:hAnsi="Open Sans" w:cs="Open Sans"/>
      <w:color w:val="000000"/>
      <w:sz w:val="24"/>
      <w:szCs w:val="24"/>
      <w:lang w:val="en-US" w:eastAsia="en-US"/>
    </w:rPr>
  </w:style>
  <w:style w:type="paragraph" w:customStyle="1" w:styleId="TableHeading">
    <w:name w:val="Table Heading"/>
    <w:basedOn w:val="Nessunostileparagrafo"/>
    <w:uiPriority w:val="99"/>
    <w:rsid w:val="009713F3"/>
    <w:pPr>
      <w:suppressAutoHyphens/>
      <w:spacing w:after="57" w:line="200" w:lineRule="atLeast"/>
    </w:pPr>
    <w:rPr>
      <w:rFonts w:ascii="Open Sans Condensed" w:hAnsi="Open Sans Condensed" w:cs="Open Sans Condensed"/>
      <w:b/>
      <w:bCs/>
      <w:sz w:val="18"/>
      <w:szCs w:val="18"/>
      <w:lang w:val="en-AU"/>
    </w:rPr>
  </w:style>
  <w:style w:type="paragraph" w:customStyle="1" w:styleId="TableText">
    <w:name w:val="Table Text"/>
    <w:basedOn w:val="Normal"/>
    <w:uiPriority w:val="99"/>
    <w:rsid w:val="009713F3"/>
    <w:pPr>
      <w:keepLines/>
      <w:suppressAutoHyphens/>
      <w:autoSpaceDE w:val="0"/>
      <w:autoSpaceDN w:val="0"/>
      <w:adjustRightInd w:val="0"/>
      <w:spacing w:before="0" w:after="113" w:line="288" w:lineRule="auto"/>
      <w:textAlignment w:val="center"/>
    </w:pPr>
    <w:rPr>
      <w:rFonts w:eastAsiaTheme="minorHAnsi" w:cs="Open Sans"/>
      <w:color w:val="000000"/>
      <w:sz w:val="17"/>
      <w:szCs w:val="17"/>
      <w:lang w:val="en-US" w:eastAsia="en-US"/>
    </w:rPr>
  </w:style>
  <w:style w:type="character" w:customStyle="1" w:styleId="CondensedBold">
    <w:name w:val="Condensed Bold"/>
    <w:uiPriority w:val="99"/>
    <w:rsid w:val="009713F3"/>
    <w:rPr>
      <w:rFonts w:ascii="Open Sans Condensed" w:hAnsi="Open Sans Condensed" w:cs="Open Sans Condensed"/>
      <w:b/>
      <w:bCs/>
      <w:u w:val="none"/>
    </w:rPr>
  </w:style>
  <w:style w:type="character" w:styleId="UnresolvedMention">
    <w:name w:val="Unresolved Mention"/>
    <w:basedOn w:val="DefaultParagraphFont"/>
    <w:uiPriority w:val="99"/>
    <w:semiHidden/>
    <w:unhideWhenUsed/>
    <w:rsid w:val="004049DF"/>
    <w:rPr>
      <w:color w:val="605E5C"/>
      <w:shd w:val="clear" w:color="auto" w:fill="E1DFDD"/>
    </w:rPr>
  </w:style>
  <w:style w:type="character" w:customStyle="1" w:styleId="text-fragment">
    <w:name w:val="text-fragment"/>
    <w:basedOn w:val="DefaultParagraphFont"/>
    <w:rsid w:val="003502DE"/>
  </w:style>
  <w:style w:type="character" w:customStyle="1" w:styleId="SingleTxtGChar">
    <w:name w:val="_ Single Txt_G Char"/>
    <w:basedOn w:val="DefaultParagraphFont"/>
    <w:link w:val="SingleTxtG"/>
    <w:locked/>
    <w:rsid w:val="00174F73"/>
    <w:rPr>
      <w:lang w:val="en-GB" w:eastAsia="en-US"/>
    </w:rPr>
  </w:style>
  <w:style w:type="paragraph" w:customStyle="1" w:styleId="SingleTxtG">
    <w:name w:val="_ Single Txt_G"/>
    <w:basedOn w:val="Normal"/>
    <w:link w:val="SingleTxtGChar"/>
    <w:qFormat/>
    <w:rsid w:val="00174F73"/>
    <w:pPr>
      <w:suppressAutoHyphens/>
      <w:spacing w:before="0" w:after="120" w:line="240" w:lineRule="atLeast"/>
      <w:ind w:left="1134" w:right="1134"/>
      <w:jc w:val="both"/>
    </w:pPr>
    <w:rPr>
      <w:rFonts w:ascii="Times New Roman" w:eastAsia="Times New Roman" w:hAnsi="Times New Roman"/>
      <w:sz w:val="20"/>
      <w:szCs w:val="20"/>
      <w:lang w:val="en-GB" w:eastAsia="en-US"/>
    </w:rPr>
  </w:style>
  <w:style w:type="paragraph" w:customStyle="1" w:styleId="H23G">
    <w:name w:val="_ H_2/3_G"/>
    <w:basedOn w:val="Normal"/>
    <w:next w:val="Normal"/>
    <w:qFormat/>
    <w:rsid w:val="00174F73"/>
    <w:pPr>
      <w:keepNext/>
      <w:keepLines/>
      <w:tabs>
        <w:tab w:val="right" w:pos="851"/>
      </w:tabs>
      <w:suppressAutoHyphens/>
      <w:spacing w:after="120" w:line="240" w:lineRule="exact"/>
      <w:ind w:left="1134" w:right="1134" w:hanging="1134"/>
    </w:pPr>
    <w:rPr>
      <w:rFonts w:ascii="Times New Roman" w:eastAsia="Times New Roman" w:hAnsi="Times New Roman"/>
      <w:b/>
      <w:sz w:val="20"/>
      <w:szCs w:val="20"/>
      <w:lang w:val="en-GB" w:eastAsia="en-US"/>
    </w:rPr>
  </w:style>
  <w:style w:type="character" w:styleId="FootnoteReference">
    <w:name w:val="footnote reference"/>
    <w:aliases w:val="4_G"/>
    <w:basedOn w:val="DefaultParagraphFont"/>
    <w:unhideWhenUsed/>
    <w:qFormat/>
    <w:locked/>
    <w:rsid w:val="00174F73"/>
    <w:rPr>
      <w:rFonts w:ascii="Times New Roman" w:hAnsi="Times New Roman" w:cs="Times New Roman" w:hint="default"/>
      <w:sz w:val="18"/>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367260">
      <w:bodyDiv w:val="1"/>
      <w:marLeft w:val="0"/>
      <w:marRight w:val="0"/>
      <w:marTop w:val="0"/>
      <w:marBottom w:val="0"/>
      <w:divBdr>
        <w:top w:val="none" w:sz="0" w:space="0" w:color="auto"/>
        <w:left w:val="none" w:sz="0" w:space="0" w:color="auto"/>
        <w:bottom w:val="none" w:sz="0" w:space="0" w:color="auto"/>
        <w:right w:val="none" w:sz="0" w:space="0" w:color="auto"/>
      </w:divBdr>
    </w:div>
    <w:div w:id="779758380">
      <w:bodyDiv w:val="1"/>
      <w:marLeft w:val="0"/>
      <w:marRight w:val="0"/>
      <w:marTop w:val="0"/>
      <w:marBottom w:val="0"/>
      <w:divBdr>
        <w:top w:val="none" w:sz="0" w:space="0" w:color="auto"/>
        <w:left w:val="none" w:sz="0" w:space="0" w:color="auto"/>
        <w:bottom w:val="none" w:sz="0" w:space="0" w:color="auto"/>
        <w:right w:val="none" w:sz="0" w:space="0" w:color="auto"/>
      </w:divBdr>
    </w:div>
    <w:div w:id="947353603">
      <w:bodyDiv w:val="1"/>
      <w:marLeft w:val="0"/>
      <w:marRight w:val="0"/>
      <w:marTop w:val="0"/>
      <w:marBottom w:val="0"/>
      <w:divBdr>
        <w:top w:val="none" w:sz="0" w:space="0" w:color="auto"/>
        <w:left w:val="none" w:sz="0" w:space="0" w:color="auto"/>
        <w:bottom w:val="none" w:sz="0" w:space="0" w:color="auto"/>
        <w:right w:val="none" w:sz="0" w:space="0" w:color="auto"/>
      </w:divBdr>
    </w:div>
    <w:div w:id="977101536">
      <w:bodyDiv w:val="1"/>
      <w:marLeft w:val="0"/>
      <w:marRight w:val="0"/>
      <w:marTop w:val="0"/>
      <w:marBottom w:val="0"/>
      <w:divBdr>
        <w:top w:val="none" w:sz="0" w:space="0" w:color="auto"/>
        <w:left w:val="none" w:sz="0" w:space="0" w:color="auto"/>
        <w:bottom w:val="none" w:sz="0" w:space="0" w:color="auto"/>
        <w:right w:val="none" w:sz="0" w:space="0" w:color="auto"/>
      </w:divBdr>
    </w:div>
    <w:div w:id="1197354856">
      <w:bodyDiv w:val="1"/>
      <w:marLeft w:val="0"/>
      <w:marRight w:val="0"/>
      <w:marTop w:val="0"/>
      <w:marBottom w:val="0"/>
      <w:divBdr>
        <w:top w:val="none" w:sz="0" w:space="0" w:color="auto"/>
        <w:left w:val="none" w:sz="0" w:space="0" w:color="auto"/>
        <w:bottom w:val="none" w:sz="0" w:space="0" w:color="auto"/>
        <w:right w:val="none" w:sz="0" w:space="0" w:color="auto"/>
      </w:divBdr>
    </w:div>
    <w:div w:id="1741319941">
      <w:bodyDiv w:val="1"/>
      <w:marLeft w:val="0"/>
      <w:marRight w:val="0"/>
      <w:marTop w:val="0"/>
      <w:marBottom w:val="0"/>
      <w:divBdr>
        <w:top w:val="none" w:sz="0" w:space="0" w:color="auto"/>
        <w:left w:val="none" w:sz="0" w:space="0" w:color="auto"/>
        <w:bottom w:val="none" w:sz="0" w:space="0" w:color="auto"/>
        <w:right w:val="none" w:sz="0" w:space="0" w:color="auto"/>
      </w:divBdr>
    </w:div>
    <w:div w:id="2040426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eader" Target="header1.xml"/><Relationship Id="rId22" Type="http://schemas.openxmlformats.org/officeDocument/2006/relationships/header" Target="header6.xml"/></Relationships>
</file>

<file path=word/_rels/endnotes.xml.rels><?xml version="1.0" encoding="UTF-8" standalone="yes"?>
<Relationships xmlns="http://schemas.openxmlformats.org/package/2006/relationships"><Relationship Id="rId8" Type="http://schemas.openxmlformats.org/officeDocument/2006/relationships/hyperlink" Target="https://www.lawcouncil.asn.au/media/media-releases/commonwealth-states-and-territories-must-lift-minimum-age-of-criminal-responsibility-to-14-years-remove-doli-incapax" TargetMode="External"/><Relationship Id="rId3" Type="http://schemas.openxmlformats.org/officeDocument/2006/relationships/hyperlink" Target="https://omnibook.com/view/e0623280-5656-42f8-9edf-5872f8f08562/page/3" TargetMode="External"/><Relationship Id="rId7" Type="http://schemas.openxmlformats.org/officeDocument/2006/relationships/hyperlink" Target="https://www.alrc.gov.au/publication/seen-and-heard-priority-for-children-in-the-legal-process-alrc-report-84/" TargetMode="External"/><Relationship Id="rId2" Type="http://schemas.openxmlformats.org/officeDocument/2006/relationships/hyperlink" Target="https://crg.aic.gov.au/reports/201920.html" TargetMode="External"/><Relationship Id="rId1" Type="http://schemas.openxmlformats.org/officeDocument/2006/relationships/hyperlink" Target="https://undocs.org/en/A/74/136" TargetMode="External"/><Relationship Id="rId6" Type="http://schemas.openxmlformats.org/officeDocument/2006/relationships/hyperlink" Target="http://www.gcyp.sa.gov.au/doli-incapax-and-odd-word-with-profound-significance-for-south-australian-children/" TargetMode="External"/><Relationship Id="rId5" Type="http://schemas.openxmlformats.org/officeDocument/2006/relationships/hyperlink" Target="https://www.google.com/search?source=hp&amp;ei=eU5bXaS_G8f-9QPYlJ_wAg&amp;q=Neal+Hazel%2C+cross+national+comparison+of+youth+justice&amp;oq=Neal+Hazel%2C+cross+national+comparison+of+youth+justice&amp;gs_l=psy-ab.3..33i160.1859.30290..30547...20.0..0.227.11053.2j74j2......0....1..gws-wiz.....0..0i131j0j0i22i30j33i21j0i3j0i10j0i22i10i30.MdxZSjRbr4k&amp;ved=0ahUKEwjk37LRp5DkAhVHf30KHVjKBy4Q4dUDCAc&amp;uact=5" TargetMode="External"/><Relationship Id="rId4" Type="http://schemas.openxmlformats.org/officeDocument/2006/relationships/hyperlink" Target="https://omnibook.com/view/e0623280-5656-42f8-9edf-5872f8f08562/page/3" TargetMode="External"/><Relationship Id="rId9" Type="http://schemas.openxmlformats.org/officeDocument/2006/relationships/hyperlink" Target="http://www.justreinvest.org.au/impact-of-maranguka-justice-reinvestmen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G:\Templates\Commission\Submission_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FEB2622FC73241B62C7C624CEE521F" ma:contentTypeVersion="73" ma:contentTypeDescription="Create a new document." ma:contentTypeScope="" ma:versionID="7de1bd8da8792fcb861eb3f0f89fbe13">
  <xsd:schema xmlns:xsd="http://www.w3.org/2001/XMLSchema" xmlns:xs="http://www.w3.org/2001/XMLSchema" xmlns:p="http://schemas.microsoft.com/office/2006/metadata/properties" xmlns:ns2="57f1fb52-79b9-4278-9d54-1e5db41bfcda" xmlns:ns3="6500fe01-343b-4fb9-a1b0-68ac19d62e01" xmlns:ns4="a6ffb128-e94a-4924-af16-68c2b3b917e8" xmlns:ns5="0d9443a9-c476-4e36-beff-9197fb30fe37" targetNamespace="http://schemas.microsoft.com/office/2006/metadata/properties" ma:root="true" ma:fieldsID="e7105844e225e019013e31f1cf1bb998" ns2:_="" ns3:_="" ns4:_="" ns5:_="">
    <xsd:import namespace="57f1fb52-79b9-4278-9d54-1e5db41bfcda"/>
    <xsd:import namespace="6500fe01-343b-4fb9-a1b0-68ac19d62e01"/>
    <xsd:import namespace="a6ffb128-e94a-4924-af16-68c2b3b917e8"/>
    <xsd:import namespace="0d9443a9-c476-4e36-beff-9197fb30fe37"/>
    <xsd:element name="properties">
      <xsd:complexType>
        <xsd:sequence>
          <xsd:element name="documentManagement">
            <xsd:complexType>
              <xsd:all>
                <xsd:element ref="ns3:Divider" minOccurs="0"/>
                <xsd:element ref="ns2:Subdivider" minOccurs="0"/>
                <xsd:element ref="ns4:_Flow_SignoffStatus" minOccurs="0"/>
                <xsd:element ref="ns3:TaxKeywordTaxHTField" minOccurs="0"/>
                <xsd:element ref="ns3:TaxCatchAll" minOccurs="0"/>
                <xsd:element ref="ns3:TaxCatchAllLabel" minOccurs="0"/>
                <xsd:element ref="ns3:_dlc_DocId" minOccurs="0"/>
                <xsd:element ref="ns3:_dlc_DocIdUrl" minOccurs="0"/>
                <xsd:element ref="ns3:_dlc_DocIdPersistId" minOccurs="0"/>
                <xsd:element ref="ns2:Open_x0020_in_x0020_Outlook" minOccurs="0"/>
                <xsd:element ref="ns3:Approver" minOccurs="0"/>
                <xsd:element ref="ns3:Document_x0020_Status" minOccurs="0"/>
                <xsd:element ref="ns2:c0b54d0a77474fabbf35302adb9710d7" minOccurs="0"/>
                <xsd:element ref="ns2:From1" minOccurs="0"/>
                <xsd:element ref="ns2:Has_x0020_Attachments" minOccurs="0"/>
                <xsd:element ref="ns2:Received_x002f_Sent" minOccurs="0"/>
                <xsd:element ref="ns2:To" minOccurs="0"/>
                <xsd:element ref="ns4:MediaServiceMetadata" minOccurs="0"/>
                <xsd:element ref="ns4:MediaServiceFastMetadata" minOccurs="0"/>
                <xsd:element ref="ns5:MediaServiceAutoTags" minOccurs="0"/>
                <xsd:element ref="ns5:MediaServiceOCR" minOccurs="0"/>
                <xsd:element ref="ns2:Year_x0020_Ending" minOccurs="0"/>
                <xsd:element ref="ns5:MediaServiceDateTaken" minOccurs="0"/>
                <xsd:element ref="ns5:MediaServiceAutoKeyPoints" minOccurs="0"/>
                <xsd:element ref="ns5:MediaServiceKeyPoints"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f1fb52-79b9-4278-9d54-1e5db41bfcda" elementFormDefault="qualified">
    <xsd:import namespace="http://schemas.microsoft.com/office/2006/documentManagement/types"/>
    <xsd:import namespace="http://schemas.microsoft.com/office/infopath/2007/PartnerControls"/>
    <xsd:element name="Subdivider" ma:index="3" nillable="true" ma:displayName="Subdivider" ma:indexed="true" ma:internalName="Subdivider">
      <xsd:simpleType>
        <xsd:restriction base="dms:Text">
          <xsd:maxLength value="255"/>
        </xsd:restriction>
      </xsd:simpleType>
    </xsd:element>
    <xsd:element name="Open_x0020_in_x0020_Outlook" ma:index="19" nillable="true" ma:displayName="Open in Outlook" ma:description="Click to download item, used for opening emails directly in Outlook (when set to automatically open in Chrome)." ma:hidden="true" ma:indexed="true" ma:internalName="Open_x0020_in_x0020_Outlook" ma:readOnly="false">
      <xsd:simpleType>
        <xsd:restriction base="dms:Text">
          <xsd:maxLength value="255"/>
        </xsd:restriction>
      </xsd:simpleType>
    </xsd:element>
    <xsd:element name="c0b54d0a77474fabbf35302adb9710d7" ma:index="22" nillable="true" ma:taxonomy="true" ma:internalName="c0b54d0a77474fabbf35302adb9710d7" ma:taxonomyFieldName="Document_x0020_Type" ma:displayName="Document Type" ma:default="" ma:fieldId="{c0b54d0a-7747-4fab-bf35-302adb9710d7}" ma:sspId="975c5ac6-a0cc-43ed-b850-4a2ae59237b6" ma:termSetId="06f72989-bf1e-40b3-b4de-fd0ca0e5cdad" ma:anchorId="00000000-0000-0000-0000-000000000000" ma:open="false" ma:isKeyword="false">
      <xsd:complexType>
        <xsd:sequence>
          <xsd:element ref="pc:Terms" minOccurs="0" maxOccurs="1"/>
        </xsd:sequence>
      </xsd:complexType>
    </xsd:element>
    <xsd:element name="From1" ma:index="23" nillable="true" ma:displayName="From" ma:hidden="true" ma:indexed="true" ma:internalName="From1" ma:readOnly="false">
      <xsd:simpleType>
        <xsd:restriction base="dms:Text">
          <xsd:maxLength value="255"/>
        </xsd:restriction>
      </xsd:simpleType>
    </xsd:element>
    <xsd:element name="Has_x0020_Attachments" ma:index="24" nillable="true" ma:displayName="Has Attachments" ma:hidden="true" ma:indexed="true" ma:internalName="Has_x0020_Attachments" ma:readOnly="false">
      <xsd:simpleType>
        <xsd:restriction base="dms:Text">
          <xsd:maxLength value="255"/>
        </xsd:restriction>
      </xsd:simpleType>
    </xsd:element>
    <xsd:element name="Received_x002f_Sent" ma:index="25" nillable="true" ma:displayName="Received/Sent" ma:format="DateOnly" ma:hidden="true" ma:indexed="true" ma:internalName="Received_x002F_Sent" ma:readOnly="false">
      <xsd:simpleType>
        <xsd:restriction base="dms:DateTime"/>
      </xsd:simpleType>
    </xsd:element>
    <xsd:element name="To" ma:index="26" nillable="true" ma:displayName="To" ma:hidden="true" ma:indexed="true" ma:internalName="To" ma:readOnly="false">
      <xsd:simpleType>
        <xsd:restriction base="dms:Text">
          <xsd:maxLength value="255"/>
        </xsd:restriction>
      </xsd:simpleType>
    </xsd:element>
    <xsd:element name="Year_x0020_Ending" ma:index="32" nillable="true" ma:displayName="Year Ending" ma:description="End of financial year in which submission due." ma:format="DateOnly" ma:internalName="Year_x0020_Ending">
      <xsd:simpleType>
        <xsd:restriction base="dms:DateTime"/>
      </xsd:simple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00fe01-343b-4fb9-a1b0-68ac19d62e01" elementFormDefault="qualified">
    <xsd:import namespace="http://schemas.microsoft.com/office/2006/documentManagement/types"/>
    <xsd:import namespace="http://schemas.microsoft.com/office/infopath/2007/PartnerControls"/>
    <xsd:element name="Divider" ma:index="2" nillable="true" ma:displayName="Divider" ma:indexed="true" ma:internalName="Divider">
      <xsd:simpleType>
        <xsd:restriction base="dms:Text">
          <xsd:maxLength value="255"/>
        </xsd:restriction>
      </xsd:simpleType>
    </xsd:element>
    <xsd:element name="TaxKeywordTaxHTField" ma:index="8" nillable="true" ma:taxonomy="true" ma:internalName="TaxKeywordTaxHTField" ma:taxonomyFieldName="TaxKeyword" ma:displayName="Enterprise Keywords" ma:fieldId="{23f27201-bee3-471e-b2e7-b64fd8b7ca38}" ma:taxonomyMulti="true" ma:sspId="975c5ac6-a0cc-43ed-b850-4a2ae59237b6" ma:termSetId="00000000-0000-0000-0000-000000000000" ma:anchorId="00000000-0000-0000-0000-000000000000" ma:open="true" ma:isKeyword="true">
      <xsd:complexType>
        <xsd:sequence>
          <xsd:element ref="pc:Terms" minOccurs="0" maxOccurs="1"/>
        </xsd:sequence>
      </xsd:complexType>
    </xsd:element>
    <xsd:element name="TaxCatchAll" ma:index="9" nillable="true" ma:displayName="Taxonomy Catch All Column" ma:hidden="true" ma:list="{9674aa2f-9701-447f-b61a-873be09f9281}" ma:internalName="TaxCatchAll" ma:showField="CatchAllData"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674aa2f-9701-447f-b61a-873be09f9281}" ma:internalName="TaxCatchAllLabel" ma:readOnly="true" ma:showField="CatchAllDataLabel" ma:web="57f1fb52-79b9-4278-9d54-1e5db41bfcda">
      <xsd:complexType>
        <xsd:complexContent>
          <xsd:extension base="dms:MultiChoiceLookup">
            <xsd:sequence>
              <xsd:element name="Value" type="dms:Lookup" maxOccurs="unbounded" minOccurs="0" nillable="true"/>
            </xsd:sequence>
          </xsd:extension>
        </xsd:complexContent>
      </xsd:complex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Approver" ma:index="20" nillable="true" ma:displayName="Approver" ma:hidden="true" ma:list="UserInfo" ma:SharePointGroup="20" ma:internalName="Approve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ocument_x0020_Status" ma:index="21" nillable="true" ma:displayName="Document Status" ma:default="Draft" ma:format="Dropdown" ma:hidden="true" ma:internalName="Document_x0020_Status" ma:readOnly="false">
      <xsd:simpleType>
        <xsd:restriction base="dms:Choice">
          <xsd:enumeration value="Draft"/>
          <xsd:enumeration value="Pending"/>
          <xsd:enumeration value="Approved"/>
          <xsd:enumeration value="Change Request"/>
          <xsd:enumeration value="Rejected"/>
        </xsd:restriction>
      </xsd:simpleType>
    </xsd:element>
  </xsd:schema>
  <xsd:schema xmlns:xsd="http://www.w3.org/2001/XMLSchema" xmlns:xs="http://www.w3.org/2001/XMLSchema" xmlns:dms="http://schemas.microsoft.com/office/2006/documentManagement/types" xmlns:pc="http://schemas.microsoft.com/office/infopath/2007/PartnerControls" targetNamespace="a6ffb128-e94a-4924-af16-68c2b3b917e8" elementFormDefault="qualified">
    <xsd:import namespace="http://schemas.microsoft.com/office/2006/documentManagement/types"/>
    <xsd:import namespace="http://schemas.microsoft.com/office/infopath/2007/PartnerControls"/>
    <xsd:element name="_Flow_SignoffStatus" ma:index="5" nillable="true" ma:displayName="Sign-off status" ma:hidden="true" ma:internalName="Sign_x002d_off_x0020_status" ma:readOnly="false">
      <xsd:simpleType>
        <xsd:restriction base="dms:Text"/>
      </xsd:simpleType>
    </xsd:element>
    <xsd:element name="MediaServiceMetadata" ma:index="27" nillable="true" ma:displayName="MediaServiceMetadata" ma:hidden="true" ma:internalName="MediaServiceMetadata" ma:readOnly="true">
      <xsd:simpleType>
        <xsd:restriction base="dms:Note"/>
      </xsd:simpleType>
    </xsd:element>
    <xsd:element name="MediaServiceFastMetadata" ma:index="28"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9443a9-c476-4e36-beff-9197fb30fe37" elementFormDefault="qualified">
    <xsd:import namespace="http://schemas.microsoft.com/office/2006/documentManagement/types"/>
    <xsd:import namespace="http://schemas.microsoft.com/office/infopath/2007/PartnerControls"/>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element name="MediaServiceAutoKeyPoints" ma:index="34" nillable="true" ma:displayName="MediaServiceAutoKeyPoints" ma:hidden="true" ma:internalName="MediaServiceAutoKeyPoints" ma:readOnly="true">
      <xsd:simpleType>
        <xsd:restriction base="dms:Note"/>
      </xsd:simpleType>
    </xsd:element>
    <xsd:element name="MediaServiceKeyPoints" ma:index="3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file>

<file path=customXml/item4.xml><?xml version="1.0" encoding="utf-8"?>
<?mso-contentType ?>
<SharedContentType xmlns="Microsoft.SharePoint.Taxonomy.ContentTypeSync" SourceId="975c5ac6-a0cc-43ed-b850-4a2ae59237b6" ContentTypeId="0x0101" PreviousValue="false"/>
</file>

<file path=customXml/item5.xml><?xml version="1.0" encoding="utf-8"?>
<?mso-contentType ?>
<customXsn xmlns="http://schemas.microsoft.com/office/2006/metadata/customXsn">
  <xsnLocation/>
  <cached>True</cached>
  <openByDefault>True</openByDefault>
  <xsnScope/>
</customXsn>
</file>

<file path=customXml/item6.xml><?xml version="1.0" encoding="utf-8"?>
<p:properties xmlns:p="http://schemas.microsoft.com/office/2006/metadata/properties" xmlns:xsi="http://www.w3.org/2001/XMLSchema-instance" xmlns:pc="http://schemas.microsoft.com/office/infopath/2007/PartnerControls">
  <documentManagement>
    <_Flow_SignoffStatus xmlns="a6ffb128-e94a-4924-af16-68c2b3b917e8" xsi:nil="true"/>
    <Received_x002f_Sent xmlns="57f1fb52-79b9-4278-9d54-1e5db41bfcda" xsi:nil="true"/>
    <Divider xmlns="6500fe01-343b-4fb9-a1b0-68ac19d62e01">Submission</Divider>
    <TaxCatchAll xmlns="6500fe01-343b-4fb9-a1b0-68ac19d62e01"/>
    <TaxKeywordTaxHTField xmlns="6500fe01-343b-4fb9-a1b0-68ac19d62e01">
      <Terms xmlns="http://schemas.microsoft.com/office/infopath/2007/PartnerControls"/>
    </TaxKeywordTaxHTField>
    <Document_x0020_Status xmlns="6500fe01-343b-4fb9-a1b0-68ac19d62e01">Draft</Document_x0020_Status>
    <Has_x0020_Attachments xmlns="57f1fb52-79b9-4278-9d54-1e5db41bfcda" xsi:nil="true"/>
    <From1 xmlns="57f1fb52-79b9-4278-9d54-1e5db41bfcda" xsi:nil="true"/>
    <To xmlns="57f1fb52-79b9-4278-9d54-1e5db41bfcda" xsi:nil="true"/>
    <c0b54d0a77474fabbf35302adb9710d7 xmlns="57f1fb52-79b9-4278-9d54-1e5db41bfcda">
      <Terms xmlns="http://schemas.microsoft.com/office/infopath/2007/PartnerControls"/>
    </c0b54d0a77474fabbf35302adb9710d7>
    <Subdivider xmlns="57f1fb52-79b9-4278-9d54-1e5db41bfcda" xsi:nil="true"/>
    <Open_x0020_in_x0020_Outlook xmlns="57f1fb52-79b9-4278-9d54-1e5db41bfcda" xsi:nil="true"/>
    <Approver xmlns="6500fe01-343b-4fb9-a1b0-68ac19d62e01">
      <UserInfo>
        <DisplayName/>
        <AccountId xsi:nil="true"/>
        <AccountType/>
      </UserInfo>
    </Approver>
    <Year_x0020_Ending xmlns="57f1fb52-79b9-4278-9d54-1e5db41bfcda" xsi:nil="true"/>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F8DBF-15A8-4E46-93BA-35017280A9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f1fb52-79b9-4278-9d54-1e5db41bfcda"/>
    <ds:schemaRef ds:uri="6500fe01-343b-4fb9-a1b0-68ac19d62e01"/>
    <ds:schemaRef ds:uri="a6ffb128-e94a-4924-af16-68c2b3b917e8"/>
    <ds:schemaRef ds:uri="0d9443a9-c476-4e36-beff-9197fb30fe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6064DC-724B-4BD5-8ACC-FE56A1738044}">
  <ds:schemaRefs>
    <ds:schemaRef ds:uri="http://schemas.microsoft.com/sharepoint/v3/contenttype/forms"/>
  </ds:schemaRefs>
</ds:datastoreItem>
</file>

<file path=customXml/itemProps3.xml><?xml version="1.0" encoding="utf-8"?>
<ds:datastoreItem xmlns:ds="http://schemas.openxmlformats.org/officeDocument/2006/customXml" ds:itemID="{BBB29555-3F49-4170-AE94-2CC657F4754D}">
  <ds:schemaRefs>
    <ds:schemaRef ds:uri="http://schemas.microsoft.com/sharepoint/events"/>
  </ds:schemaRefs>
</ds:datastoreItem>
</file>

<file path=customXml/itemProps4.xml><?xml version="1.0" encoding="utf-8"?>
<ds:datastoreItem xmlns:ds="http://schemas.openxmlformats.org/officeDocument/2006/customXml" ds:itemID="{FFF766AE-B5D9-4255-807E-6CBC103FF914}">
  <ds:schemaRefs>
    <ds:schemaRef ds:uri="Microsoft.SharePoint.Taxonomy.ContentTypeSync"/>
  </ds:schemaRefs>
</ds:datastoreItem>
</file>

<file path=customXml/itemProps5.xml><?xml version="1.0" encoding="utf-8"?>
<ds:datastoreItem xmlns:ds="http://schemas.openxmlformats.org/officeDocument/2006/customXml" ds:itemID="{F44423E5-196C-4C04-91B1-983841F8FBF0}">
  <ds:schemaRefs>
    <ds:schemaRef ds:uri="http://schemas.microsoft.com/office/2006/metadata/customXsn"/>
  </ds:schemaRefs>
</ds:datastoreItem>
</file>

<file path=customXml/itemProps6.xml><?xml version="1.0" encoding="utf-8"?>
<ds:datastoreItem xmlns:ds="http://schemas.openxmlformats.org/officeDocument/2006/customXml" ds:itemID="{861629C1-5D45-433C-ACBF-589A725F29AA}">
  <ds:schemaRefs>
    <ds:schemaRef ds:uri="http://purl.org/dc/terms/"/>
    <ds:schemaRef ds:uri="http://schemas.microsoft.com/office/2006/documentManagement/types"/>
    <ds:schemaRef ds:uri="http://purl.org/dc/elements/1.1/"/>
    <ds:schemaRef ds:uri="http://schemas.microsoft.com/office/infopath/2007/PartnerControls"/>
    <ds:schemaRef ds:uri="http://schemas.microsoft.com/office/2006/metadata/properties"/>
    <ds:schemaRef ds:uri="http://purl.org/dc/dcmitype/"/>
    <ds:schemaRef ds:uri="6500fe01-343b-4fb9-a1b0-68ac19d62e01"/>
    <ds:schemaRef ds:uri="http://schemas.openxmlformats.org/package/2006/metadata/core-properties"/>
    <ds:schemaRef ds:uri="0d9443a9-c476-4e36-beff-9197fb30fe37"/>
    <ds:schemaRef ds:uri="a6ffb128-e94a-4924-af16-68c2b3b917e8"/>
    <ds:schemaRef ds:uri="57f1fb52-79b9-4278-9d54-1e5db41bfcda"/>
    <ds:schemaRef ds:uri="http://www.w3.org/XML/1998/namespace"/>
  </ds:schemaRefs>
</ds:datastoreItem>
</file>

<file path=customXml/itemProps7.xml><?xml version="1.0" encoding="utf-8"?>
<ds:datastoreItem xmlns:ds="http://schemas.openxmlformats.org/officeDocument/2006/customXml" ds:itemID="{90964521-4AE3-4965-92A6-93FE4862D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bmission_New.dotx</Template>
  <TotalTime>1</TotalTime>
  <Pages>24</Pages>
  <Words>5673</Words>
  <Characters>32358</Characters>
  <Application>Microsoft Office Word</Application>
  <DocSecurity>4</DocSecurity>
  <Lines>269</Lines>
  <Paragraphs>75</Paragraphs>
  <ScaleCrop>false</ScaleCrop>
  <HeadingPairs>
    <vt:vector size="2" baseType="variant">
      <vt:variant>
        <vt:lpstr>Title</vt:lpstr>
      </vt:variant>
      <vt:variant>
        <vt:i4>1</vt:i4>
      </vt:variant>
    </vt:vector>
  </HeadingPairs>
  <TitlesOfParts>
    <vt:vector size="1" baseType="lpstr">
      <vt:lpstr>Year</vt:lpstr>
    </vt:vector>
  </TitlesOfParts>
  <Company>Human Rights and Equal Opportunity Commission</Company>
  <LinksUpToDate>false</LinksUpToDate>
  <CharactersWithSpaces>37956</CharactersWithSpaces>
  <SharedDoc>false</SharedDoc>
  <HLinks>
    <vt:vector size="24" baseType="variant">
      <vt:variant>
        <vt:i4>1703995</vt:i4>
      </vt:variant>
      <vt:variant>
        <vt:i4>20</vt:i4>
      </vt:variant>
      <vt:variant>
        <vt:i4>0</vt:i4>
      </vt:variant>
      <vt:variant>
        <vt:i4>5</vt:i4>
      </vt:variant>
      <vt:variant>
        <vt:lpwstr/>
      </vt:variant>
      <vt:variant>
        <vt:lpwstr>_Toc515289374</vt:lpwstr>
      </vt:variant>
      <vt:variant>
        <vt:i4>1703995</vt:i4>
      </vt:variant>
      <vt:variant>
        <vt:i4>14</vt:i4>
      </vt:variant>
      <vt:variant>
        <vt:i4>0</vt:i4>
      </vt:variant>
      <vt:variant>
        <vt:i4>5</vt:i4>
      </vt:variant>
      <vt:variant>
        <vt:lpwstr/>
      </vt:variant>
      <vt:variant>
        <vt:lpwstr>_Toc515289373</vt:lpwstr>
      </vt:variant>
      <vt:variant>
        <vt:i4>1703995</vt:i4>
      </vt:variant>
      <vt:variant>
        <vt:i4>8</vt:i4>
      </vt:variant>
      <vt:variant>
        <vt:i4>0</vt:i4>
      </vt:variant>
      <vt:variant>
        <vt:i4>5</vt:i4>
      </vt:variant>
      <vt:variant>
        <vt:lpwstr/>
      </vt:variant>
      <vt:variant>
        <vt:lpwstr>_Toc515289372</vt:lpwstr>
      </vt:variant>
      <vt:variant>
        <vt:i4>1703995</vt:i4>
      </vt:variant>
      <vt:variant>
        <vt:i4>2</vt:i4>
      </vt:variant>
      <vt:variant>
        <vt:i4>0</vt:i4>
      </vt:variant>
      <vt:variant>
        <vt:i4>5</vt:i4>
      </vt:variant>
      <vt:variant>
        <vt:lpwstr/>
      </vt:variant>
      <vt:variant>
        <vt:lpwstr>_Toc5152893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ear</dc:title>
  <dc:subject/>
  <dc:creator>Susan Newell</dc:creator>
  <cp:keywords/>
  <cp:lastModifiedBy>Leon Wild</cp:lastModifiedBy>
  <cp:revision>2</cp:revision>
  <cp:lastPrinted>2020-02-26T06:24:00Z</cp:lastPrinted>
  <dcterms:created xsi:type="dcterms:W3CDTF">2020-03-13T05:12:00Z</dcterms:created>
  <dcterms:modified xsi:type="dcterms:W3CDTF">2020-03-13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FEB2622FC73241B62C7C624CEE521F</vt:lpwstr>
  </property>
  <property fmtid="{D5CDD505-2E9C-101B-9397-08002B2CF9AE}" pid="3" name="TaxKeyword">
    <vt:lpwstr/>
  </property>
  <property fmtid="{D5CDD505-2E9C-101B-9397-08002B2CF9AE}" pid="4" name="Document Type">
    <vt:lpwstr/>
  </property>
</Properties>
</file>